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549B" w:rsidRDefault="00DA549B" w:rsidP="00DA549B">
      <w:pPr>
        <w:autoSpaceDE w:val="0"/>
        <w:snapToGrid w:val="0"/>
        <w:spacing w:after="12" w:line="360" w:lineRule="auto"/>
        <w:jc w:val="center"/>
        <w:rPr>
          <w:b/>
          <w:sz w:val="28"/>
        </w:rPr>
      </w:pPr>
      <w:r w:rsidRPr="0061208D">
        <w:rPr>
          <w:b/>
          <w:sz w:val="28"/>
        </w:rPr>
        <w:t xml:space="preserve">Geometrical Modelling and </w:t>
      </w:r>
      <w:r w:rsidR="00AA1E3D">
        <w:rPr>
          <w:b/>
          <w:sz w:val="28"/>
        </w:rPr>
        <w:t>Thermal</w:t>
      </w:r>
      <w:r w:rsidRPr="0061208D">
        <w:rPr>
          <w:b/>
          <w:sz w:val="28"/>
        </w:rPr>
        <w:t xml:space="preserve"> Analysis of Nonwoven Fabrics</w:t>
      </w:r>
    </w:p>
    <w:p w:rsidR="004E200B" w:rsidRDefault="004E200B" w:rsidP="004E200B">
      <w:pPr>
        <w:autoSpaceDE w:val="0"/>
        <w:snapToGrid w:val="0"/>
        <w:spacing w:after="12" w:line="360" w:lineRule="auto"/>
        <w:jc w:val="center"/>
        <w:rPr>
          <w:b/>
          <w:bCs/>
          <w:color w:val="000000"/>
          <w:spacing w:val="-2"/>
          <w:sz w:val="24"/>
          <w:szCs w:val="24"/>
        </w:rPr>
      </w:pPr>
      <w:r>
        <w:rPr>
          <w:b/>
          <w:bCs/>
          <w:color w:val="000000"/>
          <w:spacing w:val="-2"/>
          <w:sz w:val="24"/>
          <w:szCs w:val="24"/>
        </w:rPr>
        <w:t xml:space="preserve">Muhammad Owais Raza Siddiqui </w:t>
      </w:r>
      <w:r>
        <w:rPr>
          <w:b/>
          <w:bCs/>
          <w:color w:val="000000"/>
          <w:spacing w:val="-2"/>
          <w:sz w:val="24"/>
          <w:szCs w:val="24"/>
          <w:vertAlign w:val="superscript"/>
        </w:rPr>
        <w:t>1, 2,*</w:t>
      </w:r>
      <w:r>
        <w:rPr>
          <w:b/>
          <w:bCs/>
          <w:color w:val="000000"/>
          <w:spacing w:val="-2"/>
          <w:sz w:val="24"/>
          <w:szCs w:val="24"/>
        </w:rPr>
        <w:t>, Danmei Sun</w:t>
      </w:r>
      <w:r>
        <w:rPr>
          <w:b/>
          <w:bCs/>
          <w:color w:val="000000"/>
          <w:spacing w:val="-2"/>
          <w:sz w:val="24"/>
          <w:szCs w:val="24"/>
          <w:vertAlign w:val="superscript"/>
        </w:rPr>
        <w:t>2</w:t>
      </w:r>
      <w:r>
        <w:rPr>
          <w:b/>
          <w:bCs/>
          <w:color w:val="000000"/>
          <w:spacing w:val="-2"/>
          <w:sz w:val="24"/>
          <w:szCs w:val="24"/>
        </w:rPr>
        <w:t xml:space="preserve"> and </w:t>
      </w:r>
      <w:r>
        <w:rPr>
          <w:b/>
          <w:sz w:val="24"/>
          <w:szCs w:val="24"/>
        </w:rPr>
        <w:t>Ian B. Butler</w:t>
      </w:r>
      <w:r>
        <w:rPr>
          <w:b/>
          <w:sz w:val="24"/>
          <w:szCs w:val="24"/>
          <w:vertAlign w:val="superscript"/>
        </w:rPr>
        <w:t>3</w:t>
      </w:r>
    </w:p>
    <w:p w:rsidR="004E200B" w:rsidRDefault="004E200B" w:rsidP="004E200B">
      <w:pPr>
        <w:autoSpaceDE w:val="0"/>
        <w:snapToGrid w:val="0"/>
        <w:spacing w:after="12"/>
        <w:jc w:val="both"/>
        <w:rPr>
          <w:b/>
          <w:bCs/>
          <w:color w:val="000000"/>
          <w:spacing w:val="-2"/>
          <w:sz w:val="24"/>
          <w:szCs w:val="24"/>
        </w:rPr>
      </w:pPr>
    </w:p>
    <w:p w:rsidR="004E200B" w:rsidRDefault="004E200B" w:rsidP="004E200B">
      <w:pPr>
        <w:autoSpaceDE w:val="0"/>
        <w:snapToGrid w:val="0"/>
        <w:spacing w:after="12" w:line="360" w:lineRule="auto"/>
        <w:ind w:left="142" w:hanging="142"/>
        <w:jc w:val="center"/>
        <w:rPr>
          <w:color w:val="403838"/>
          <w:sz w:val="24"/>
          <w:szCs w:val="24"/>
        </w:rPr>
      </w:pPr>
      <w:r>
        <w:rPr>
          <w:bCs/>
          <w:color w:val="000000"/>
          <w:spacing w:val="-2"/>
          <w:sz w:val="24"/>
          <w:szCs w:val="24"/>
          <w:vertAlign w:val="superscript"/>
        </w:rPr>
        <w:t>1</w:t>
      </w:r>
      <w:r>
        <w:rPr>
          <w:bCs/>
          <w:color w:val="000000"/>
          <w:spacing w:val="-2"/>
          <w:sz w:val="24"/>
          <w:szCs w:val="24"/>
        </w:rPr>
        <w:t xml:space="preserve">Department of Textile Engineering, </w:t>
      </w:r>
      <w:r>
        <w:rPr>
          <w:color w:val="403838"/>
          <w:sz w:val="24"/>
          <w:szCs w:val="24"/>
        </w:rPr>
        <w:t>NED University of Engineering and Tec</w:t>
      </w:r>
      <w:bookmarkStart w:id="0" w:name="_GoBack"/>
      <w:bookmarkEnd w:id="0"/>
      <w:r>
        <w:rPr>
          <w:color w:val="403838"/>
          <w:sz w:val="24"/>
          <w:szCs w:val="24"/>
        </w:rPr>
        <w:t>hnology, Karachi, 75270, Pakistan</w:t>
      </w:r>
    </w:p>
    <w:p w:rsidR="004E200B" w:rsidRDefault="004E200B" w:rsidP="004E200B">
      <w:pPr>
        <w:autoSpaceDE w:val="0"/>
        <w:snapToGrid w:val="0"/>
        <w:spacing w:after="12" w:line="360" w:lineRule="auto"/>
        <w:ind w:left="142" w:hanging="142"/>
        <w:jc w:val="center"/>
        <w:rPr>
          <w:color w:val="403838"/>
          <w:sz w:val="24"/>
          <w:szCs w:val="24"/>
        </w:rPr>
      </w:pPr>
      <w:r>
        <w:rPr>
          <w:color w:val="403838"/>
          <w:sz w:val="24"/>
          <w:szCs w:val="24"/>
          <w:vertAlign w:val="superscript"/>
        </w:rPr>
        <w:t>2</w:t>
      </w:r>
      <w:r>
        <w:rPr>
          <w:color w:val="403838"/>
          <w:sz w:val="24"/>
          <w:szCs w:val="24"/>
        </w:rPr>
        <w:t xml:space="preserve">School of Textiles and Design, Heriot Watt University, </w:t>
      </w:r>
      <w:r>
        <w:rPr>
          <w:color w:val="524C44"/>
          <w:sz w:val="24"/>
          <w:szCs w:val="24"/>
        </w:rPr>
        <w:t>TD1 3HF</w:t>
      </w:r>
      <w:r>
        <w:rPr>
          <w:color w:val="524C44"/>
          <w:sz w:val="19"/>
          <w:szCs w:val="19"/>
        </w:rPr>
        <w:t xml:space="preserve">, </w:t>
      </w:r>
      <w:r>
        <w:rPr>
          <w:color w:val="403838"/>
          <w:sz w:val="24"/>
          <w:szCs w:val="24"/>
        </w:rPr>
        <w:t>UK</w:t>
      </w:r>
    </w:p>
    <w:p w:rsidR="004E200B" w:rsidRDefault="004E200B" w:rsidP="004E200B">
      <w:pPr>
        <w:autoSpaceDE w:val="0"/>
        <w:snapToGrid w:val="0"/>
        <w:spacing w:after="12" w:line="360" w:lineRule="auto"/>
        <w:ind w:left="142" w:hanging="142"/>
        <w:jc w:val="center"/>
        <w:rPr>
          <w:color w:val="403838"/>
          <w:sz w:val="32"/>
          <w:szCs w:val="24"/>
        </w:rPr>
      </w:pPr>
      <w:r>
        <w:rPr>
          <w:sz w:val="24"/>
          <w:vertAlign w:val="superscript"/>
        </w:rPr>
        <w:t>3</w:t>
      </w:r>
      <w:r>
        <w:rPr>
          <w:sz w:val="24"/>
        </w:rPr>
        <w:t>School of Geosciences, The University of Edinburgh, EH9 3JW, UK</w:t>
      </w:r>
    </w:p>
    <w:p w:rsidR="00DA549B" w:rsidRPr="00FE6A95" w:rsidRDefault="00DA549B" w:rsidP="00DA549B">
      <w:pPr>
        <w:spacing w:line="360" w:lineRule="auto"/>
        <w:jc w:val="both"/>
        <w:rPr>
          <w:b/>
          <w:i/>
          <w:sz w:val="24"/>
          <w:szCs w:val="24"/>
        </w:rPr>
      </w:pPr>
      <w:r w:rsidRPr="0061208D">
        <w:rPr>
          <w:b/>
          <w:sz w:val="24"/>
          <w:szCs w:val="24"/>
        </w:rPr>
        <w:t>Abstract</w:t>
      </w:r>
    </w:p>
    <w:p w:rsidR="00DA549B" w:rsidRPr="002D28D5" w:rsidRDefault="00DA549B" w:rsidP="00EC6894">
      <w:pPr>
        <w:autoSpaceDE w:val="0"/>
        <w:autoSpaceDN w:val="0"/>
        <w:adjustRightInd w:val="0"/>
        <w:spacing w:line="360" w:lineRule="auto"/>
        <w:jc w:val="both"/>
        <w:rPr>
          <w:color w:val="00B0F0"/>
        </w:rPr>
      </w:pPr>
      <w:r w:rsidRPr="004956A5">
        <w:t xml:space="preserve">Nonwoven fabric can be produced for insulation. It has low </w:t>
      </w:r>
      <w:r w:rsidR="00AA1E3D" w:rsidRPr="004956A5">
        <w:t xml:space="preserve">fibre </w:t>
      </w:r>
      <w:r w:rsidRPr="004956A5">
        <w:t xml:space="preserve">volume because insulation property of fibrous </w:t>
      </w:r>
      <w:r w:rsidR="00AA1E3D" w:rsidRPr="004956A5">
        <w:t xml:space="preserve">materials </w:t>
      </w:r>
      <w:r w:rsidRPr="004956A5">
        <w:t xml:space="preserve">depends on </w:t>
      </w:r>
      <w:r w:rsidR="00AA1E3D" w:rsidRPr="004956A5">
        <w:t xml:space="preserve">not only </w:t>
      </w:r>
      <w:r w:rsidRPr="004956A5">
        <w:t xml:space="preserve">the thermal conductivity of fibre </w:t>
      </w:r>
      <w:r w:rsidR="00AA1E3D" w:rsidRPr="004956A5">
        <w:t>but also</w:t>
      </w:r>
      <w:r w:rsidRPr="004956A5">
        <w:t xml:space="preserve"> the entrapped static air. If fibre volume fraction is low in fibrous assembly it means that more air in the volume therefore the insulation property of the fabric increases, or vice versa. In this research thermal bonded nonwoven fabrics were used to analyse the heat transfer phenomena and predict the effective thermal conductivity and thermal resistance by using finite element </w:t>
      </w:r>
      <w:r w:rsidR="00AA1E3D" w:rsidRPr="004956A5">
        <w:t xml:space="preserve">(FE) </w:t>
      </w:r>
      <w:r w:rsidRPr="004956A5">
        <w:t xml:space="preserve">method. </w:t>
      </w:r>
      <w:r w:rsidR="00AA1E3D" w:rsidRPr="004956A5">
        <w:t>FE</w:t>
      </w:r>
      <w:r w:rsidRPr="004956A5">
        <w:t xml:space="preserve"> models of nonwoven fabrics were created by two techniques: 3D reconstruction and solid modelling. For validation purpose the effective thermal conductivity results obtained from an in-house developed instrument were compared with predicted results from the developed FE models.</w:t>
      </w:r>
      <w:r w:rsidR="00AA1E3D" w:rsidRPr="004956A5">
        <w:t xml:space="preserve"> </w:t>
      </w:r>
      <w:r w:rsidR="00EC6894" w:rsidRPr="002D28D5">
        <w:rPr>
          <w:color w:val="00B0F0"/>
        </w:rPr>
        <w:t xml:space="preserve">Furthermore, this research work also contains </w:t>
      </w:r>
      <w:r w:rsidR="00412409">
        <w:rPr>
          <w:color w:val="00B0F0"/>
        </w:rPr>
        <w:t>an</w:t>
      </w:r>
      <w:r w:rsidR="00EC6894" w:rsidRPr="002D28D5">
        <w:rPr>
          <w:color w:val="00B0F0"/>
        </w:rPr>
        <w:t xml:space="preserve"> investigation </w:t>
      </w:r>
      <w:r w:rsidR="00F70D97">
        <w:rPr>
          <w:color w:val="00B0F0"/>
        </w:rPr>
        <w:t xml:space="preserve">of </w:t>
      </w:r>
      <w:r w:rsidR="00EC6894" w:rsidRPr="002D28D5">
        <w:rPr>
          <w:color w:val="00B0F0"/>
          <w:lang w:eastAsia="en-US"/>
        </w:rPr>
        <w:t xml:space="preserve">the effect of fibre volume fraction and thermal conductivity of fibre on </w:t>
      </w:r>
      <w:r w:rsidR="00412409">
        <w:rPr>
          <w:color w:val="00B0F0"/>
          <w:lang w:eastAsia="en-US"/>
        </w:rPr>
        <w:t xml:space="preserve">the </w:t>
      </w:r>
      <w:r w:rsidR="00EC6894" w:rsidRPr="002D28D5">
        <w:rPr>
          <w:color w:val="00B0F0"/>
          <w:lang w:eastAsia="en-US"/>
        </w:rPr>
        <w:t>overall heat transfer</w:t>
      </w:r>
      <w:r w:rsidR="00EC6894" w:rsidRPr="002D28D5">
        <w:rPr>
          <w:color w:val="00B0F0"/>
        </w:rPr>
        <w:t xml:space="preserve"> of nonwoven structures.</w:t>
      </w:r>
      <w:r w:rsidR="00C561B5" w:rsidRPr="002D28D5">
        <w:rPr>
          <w:color w:val="00B0F0"/>
        </w:rPr>
        <w:t xml:space="preserve"> </w:t>
      </w:r>
    </w:p>
    <w:p w:rsidR="00DA549B" w:rsidRPr="00EC6894" w:rsidRDefault="00DA549B" w:rsidP="00DA549B">
      <w:pPr>
        <w:spacing w:line="360" w:lineRule="auto"/>
        <w:jc w:val="both"/>
      </w:pPr>
    </w:p>
    <w:p w:rsidR="00DA549B" w:rsidRPr="00FE6A95" w:rsidRDefault="00DA549B" w:rsidP="003827DB">
      <w:pPr>
        <w:autoSpaceDE w:val="0"/>
        <w:snapToGrid w:val="0"/>
        <w:spacing w:after="12" w:line="480" w:lineRule="auto"/>
        <w:jc w:val="both"/>
      </w:pPr>
      <w:r w:rsidRPr="00260052">
        <w:rPr>
          <w:b/>
          <w:color w:val="000000"/>
          <w:sz w:val="24"/>
          <w:szCs w:val="24"/>
        </w:rPr>
        <w:t>Keywords:</w:t>
      </w:r>
      <w:r w:rsidRPr="00260052">
        <w:rPr>
          <w:color w:val="000000"/>
          <w:sz w:val="24"/>
          <w:szCs w:val="24"/>
        </w:rPr>
        <w:t xml:space="preserve"> </w:t>
      </w:r>
      <w:r w:rsidRPr="004956A5">
        <w:rPr>
          <w:color w:val="000000"/>
        </w:rPr>
        <w:t>E</w:t>
      </w:r>
      <w:r w:rsidRPr="004956A5">
        <w:t>ffective thermal conductivity, nonwoven fabric, finite element analysis, 3D reconstruction, image analysis</w:t>
      </w:r>
    </w:p>
    <w:p w:rsidR="00DA549B" w:rsidRDefault="00DA549B" w:rsidP="00DA549B">
      <w:pPr>
        <w:pStyle w:val="Heading1"/>
      </w:pPr>
      <w:r>
        <w:t>I</w:t>
      </w:r>
      <w:r w:rsidRPr="00FE6A95">
        <w:t>ntroduction</w:t>
      </w:r>
    </w:p>
    <w:p w:rsidR="00DA549B" w:rsidRPr="004956A5" w:rsidRDefault="00DA549B" w:rsidP="004956A5">
      <w:pPr>
        <w:pStyle w:val="BodyText"/>
        <w:spacing w:after="0" w:line="480" w:lineRule="auto"/>
        <w:rPr>
          <w:sz w:val="20"/>
        </w:rPr>
      </w:pPr>
      <w:r w:rsidRPr="004956A5">
        <w:rPr>
          <w:sz w:val="20"/>
        </w:rPr>
        <w:t>Nonwoven fabrics are widely used in many application areas such as, insulation,  filtration, health care, protective clothing, automotive interiors, consumer and industrial wipes because of their specific thermal property, filtering, bacterial barrier, flame -retardancy, resilience, stretch, softness, strength, and absorbency</w:t>
      </w:r>
      <w:hyperlink w:anchor="_ENREF_1" w:tooltip="EDANA,  #1" w:history="1">
        <w:r w:rsidR="00737F8A" w:rsidRPr="004956A5">
          <w:rPr>
            <w:sz w:val="20"/>
          </w:rPr>
          <w:fldChar w:fldCharType="begin"/>
        </w:r>
        <w:r w:rsidR="00737F8A">
          <w:rPr>
            <w:sz w:val="20"/>
          </w:rPr>
          <w:instrText xml:space="preserve"> ADDIN EN.CITE &lt;EndNote&gt;&lt;Cite&gt;&lt;Author&gt;EDANA&lt;/Author&gt;&lt;RecNum&gt;1&lt;/RecNum&gt;&lt;DisplayText&gt;&lt;style face="superscript"&gt;1&lt;/style&gt;&lt;/DisplayText&gt;&lt;record&gt;&lt;rec-number&gt;1&lt;/rec-number&gt;&lt;foreign-keys&gt;&lt;key app="EN" db-id="xrafvdfzg5zp5lezwwb5f29sw2ze0ap5dpvr" timestamp="1496483611"&gt;1&lt;/key&gt;&lt;/foreign-keys&gt;&lt;ref-type name="Web Page"&gt;12&lt;/ref-type&gt;&lt;contributors&gt;&lt;authors&gt;&lt;author&gt;EDANA&lt;/author&gt;&lt;/authors&gt;&lt;/contributors&gt;&lt;titles&gt;&lt;title&gt;What are nonwovens?&lt;/title&gt;&lt;/titles&gt;&lt;volume&gt;28 February&lt;/volume&gt;&lt;number&gt;2015&lt;/number&gt;&lt;dates&gt;&lt;/dates&gt;&lt;publisher&gt;EDANA&lt;/publisher&gt;&lt;urls&gt;&lt;related-urls&gt;&lt;url&gt;http://www.edana.org/discover-nonwovens/what-are-nonwovens-&lt;/url&gt;&lt;/related-urls&gt;&lt;/urls&gt;&lt;/record&gt;&lt;/Cite&gt;&lt;/EndNote&gt;</w:instrText>
        </w:r>
        <w:r w:rsidR="00737F8A" w:rsidRPr="004956A5">
          <w:rPr>
            <w:sz w:val="20"/>
          </w:rPr>
          <w:fldChar w:fldCharType="separate"/>
        </w:r>
        <w:r w:rsidR="00737F8A" w:rsidRPr="004956A5">
          <w:rPr>
            <w:noProof/>
            <w:sz w:val="20"/>
            <w:vertAlign w:val="superscript"/>
          </w:rPr>
          <w:t>1</w:t>
        </w:r>
        <w:r w:rsidR="00737F8A" w:rsidRPr="004956A5">
          <w:rPr>
            <w:sz w:val="20"/>
          </w:rPr>
          <w:fldChar w:fldCharType="end"/>
        </w:r>
      </w:hyperlink>
      <w:r w:rsidR="004956A5">
        <w:rPr>
          <w:sz w:val="20"/>
        </w:rPr>
        <w:t>.</w:t>
      </w:r>
    </w:p>
    <w:p w:rsidR="00DA549B" w:rsidRPr="004956A5" w:rsidRDefault="00DA549B" w:rsidP="004956A5">
      <w:pPr>
        <w:autoSpaceDE w:val="0"/>
        <w:autoSpaceDN w:val="0"/>
        <w:adjustRightInd w:val="0"/>
        <w:spacing w:line="480" w:lineRule="auto"/>
        <w:jc w:val="both"/>
      </w:pPr>
      <w:r w:rsidRPr="004956A5">
        <w:t>Many researchers have analysed the heat transfer through fibrous structure</w:t>
      </w:r>
      <w:r w:rsidR="00D54281" w:rsidRPr="004956A5">
        <w:t>s</w:t>
      </w:r>
      <w:r w:rsidRPr="004956A5">
        <w:t xml:space="preserve"> in terms of fibre conductance, bulk density and fibre arrangement. Bogaty et al. in 1957</w:t>
      </w:r>
      <w:hyperlink w:anchor="_ENREF_2" w:tooltip="Bogaty, 1957 #2" w:history="1">
        <w:r w:rsidR="00737F8A" w:rsidRPr="004956A5">
          <w:fldChar w:fldCharType="begin"/>
        </w:r>
        <w:r w:rsidR="00737F8A">
          <w:instrText xml:space="preserve"> ADDIN EN.CITE &lt;EndNote&gt;&lt;Cite&gt;&lt;Author&gt;Bogaty&lt;/Author&gt;&lt;Year&gt;1957&lt;/Year&gt;&lt;RecNum&gt;2&lt;/RecNum&gt;&lt;DisplayText&gt;&lt;style face="superscript"&gt;2&lt;/style&gt;&lt;/DisplayText&gt;&lt;record&gt;&lt;rec-number&gt;2&lt;/rec-number&gt;&lt;foreign-keys&gt;&lt;key app="EN" db-id="xrafvdfzg5zp5lezwwb5f29sw2ze0ap5dpvr" timestamp="1496483611"&gt;2&lt;/key&gt;&lt;/foreign-keys&gt;&lt;ref-type name="Journal Article"&gt;17&lt;/ref-type&gt;&lt;contributors&gt;&lt;authors&gt;&lt;author&gt;Bogaty, Herman&lt;/author&gt;&lt;author&gt;Hollies, Norman R. S.&lt;/author&gt;&lt;author&gt;Harris, Milton&lt;/author&gt;&lt;/authors&gt;&lt;/contributors&gt;&lt;titles&gt;&lt;title&gt;Some Thermal properties of fabrics: part I: The effect of fiber arrangement&lt;/title&gt;&lt;secondary-title&gt;Textile Research Journal&lt;/secondary-title&gt;&lt;/titles&gt;&lt;periodical&gt;&lt;full-title&gt;Textile Research Journal&lt;/full-title&gt;&lt;/periodical&gt;&lt;pages&gt;445-449&lt;/pages&gt;&lt;volume&gt;27&lt;/volume&gt;&lt;number&gt;6&lt;/number&gt;&lt;dates&gt;&lt;year&gt;1957&lt;/year&gt;&lt;pub-dates&gt;&lt;date&gt;June 1, 1957&lt;/date&gt;&lt;/pub-dates&gt;&lt;/dates&gt;&lt;urls&gt;&lt;related-urls&gt;&lt;url&gt;http://trj.sagepub.com/content/27/6/445.abstract&lt;/url&gt;&lt;/related-urls&gt;&lt;/urls&gt;&lt;electronic-resource-num&gt;10.1177/004051755702700605&lt;/electronic-resource-num&gt;&lt;/record&gt;&lt;/Cite&gt;&lt;/EndNote&gt;</w:instrText>
        </w:r>
        <w:r w:rsidR="00737F8A" w:rsidRPr="004956A5">
          <w:fldChar w:fldCharType="separate"/>
        </w:r>
        <w:r w:rsidR="00737F8A" w:rsidRPr="004956A5">
          <w:rPr>
            <w:noProof/>
            <w:vertAlign w:val="superscript"/>
          </w:rPr>
          <w:t>2</w:t>
        </w:r>
        <w:r w:rsidR="00737F8A" w:rsidRPr="004956A5">
          <w:fldChar w:fldCharType="end"/>
        </w:r>
      </w:hyperlink>
      <w:r w:rsidRPr="004956A5">
        <w:t xml:space="preserve"> studied the effect of pressure on thermal conductivity of fabric by using two plates method. They used the results of thermal conductivity of fabric obtained from the experimental device at different levels of pressure to find out the effective fraction of fibres parallel (</w:t>
      </w:r>
      <w:r w:rsidRPr="004956A5">
        <w:rPr>
          <w:i/>
        </w:rPr>
        <w:t>x</w:t>
      </w:r>
      <w:r w:rsidRPr="004956A5">
        <w:t>) and perpendicular (</w:t>
      </w:r>
      <w:r w:rsidRPr="004956A5">
        <w:rPr>
          <w:i/>
        </w:rPr>
        <w:t>y</w:t>
      </w:r>
      <w:r w:rsidRPr="004956A5">
        <w:t xml:space="preserve">) to the direction of heat flow by </w:t>
      </w:r>
      <w:r w:rsidR="004956A5" w:rsidRPr="004956A5">
        <w:t xml:space="preserve">using </w:t>
      </w:r>
      <w:r w:rsidR="00FD7705">
        <w:t>Eq.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435"/>
      </w:tblGrid>
      <w:tr w:rsidR="00DA549B" w:rsidRPr="004956A5" w:rsidTr="0049094E">
        <w:tc>
          <w:tcPr>
            <w:tcW w:w="7763" w:type="dxa"/>
            <w:vAlign w:val="bottom"/>
          </w:tcPr>
          <w:p w:rsidR="00DA549B" w:rsidRPr="004956A5" w:rsidRDefault="00DA549B" w:rsidP="004956A5">
            <w:pPr>
              <w:spacing w:line="480" w:lineRule="auto"/>
              <w:jc w:val="center"/>
            </w:pPr>
            <w:r w:rsidRPr="004956A5">
              <w:rPr>
                <w:position w:val="-34"/>
              </w:rPr>
              <w:object w:dxaOrig="422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42pt" o:ole="">
                  <v:imagedata r:id="rId8" o:title=""/>
                </v:shape>
                <o:OLEObject Type="Embed" ProgID="Equation.3" ShapeID="_x0000_i1025" DrawAspect="Content" ObjectID="_1595405285" r:id="rId9"/>
              </w:object>
            </w:r>
          </w:p>
        </w:tc>
        <w:tc>
          <w:tcPr>
            <w:tcW w:w="1435" w:type="dxa"/>
            <w:vAlign w:val="center"/>
          </w:tcPr>
          <w:p w:rsidR="00DA549B" w:rsidRPr="004956A5" w:rsidRDefault="00A552F9" w:rsidP="004956A5">
            <w:pPr>
              <w:pStyle w:val="Caption"/>
              <w:keepNext/>
              <w:spacing w:line="480" w:lineRule="auto"/>
              <w:jc w:val="right"/>
              <w:rPr>
                <w:b w:val="0"/>
                <w:color w:val="auto"/>
                <w:sz w:val="20"/>
                <w:szCs w:val="20"/>
              </w:rPr>
            </w:pPr>
            <w:bookmarkStart w:id="1" w:name="_Ref480182945"/>
            <w:r w:rsidRPr="004956A5">
              <w:rPr>
                <w:b w:val="0"/>
                <w:color w:val="auto"/>
                <w:sz w:val="20"/>
                <w:szCs w:val="20"/>
              </w:rPr>
              <w:t>Eq.</w:t>
            </w:r>
            <w:r w:rsidR="00DA549B" w:rsidRPr="004956A5">
              <w:rPr>
                <w:b w:val="0"/>
                <w:color w:val="auto"/>
                <w:sz w:val="20"/>
                <w:szCs w:val="20"/>
              </w:rPr>
              <w:fldChar w:fldCharType="begin"/>
            </w:r>
            <w:r w:rsidR="00DA549B" w:rsidRPr="004956A5">
              <w:rPr>
                <w:b w:val="0"/>
                <w:color w:val="auto"/>
                <w:sz w:val="20"/>
                <w:szCs w:val="20"/>
              </w:rPr>
              <w:instrText xml:space="preserve"> SEQ Equation \* ARABIC \s 1 </w:instrText>
            </w:r>
            <w:r w:rsidR="00DA549B" w:rsidRPr="004956A5">
              <w:rPr>
                <w:b w:val="0"/>
                <w:color w:val="auto"/>
                <w:sz w:val="20"/>
                <w:szCs w:val="20"/>
              </w:rPr>
              <w:fldChar w:fldCharType="separate"/>
            </w:r>
            <w:r w:rsidR="00D8490B">
              <w:rPr>
                <w:b w:val="0"/>
                <w:noProof/>
                <w:color w:val="auto"/>
                <w:sz w:val="20"/>
                <w:szCs w:val="20"/>
              </w:rPr>
              <w:t>1</w:t>
            </w:r>
            <w:r w:rsidR="00DA549B" w:rsidRPr="004956A5">
              <w:rPr>
                <w:b w:val="0"/>
                <w:color w:val="auto"/>
                <w:sz w:val="20"/>
                <w:szCs w:val="20"/>
              </w:rPr>
              <w:fldChar w:fldCharType="end"/>
            </w:r>
            <w:bookmarkEnd w:id="1"/>
          </w:p>
        </w:tc>
      </w:tr>
    </w:tbl>
    <w:p w:rsidR="00DA549B" w:rsidRPr="004956A5" w:rsidRDefault="00DA549B" w:rsidP="004956A5">
      <w:pPr>
        <w:autoSpaceDE w:val="0"/>
        <w:autoSpaceDN w:val="0"/>
        <w:adjustRightInd w:val="0"/>
        <w:spacing w:line="480" w:lineRule="auto"/>
      </w:pPr>
      <w:r w:rsidRPr="004956A5">
        <w:lastRenderedPageBreak/>
        <w:t xml:space="preserve">where </w:t>
      </w:r>
      <w:r w:rsidRPr="004956A5">
        <w:rPr>
          <w:position w:val="-12"/>
        </w:rPr>
        <w:object w:dxaOrig="340" w:dyaOrig="360">
          <v:shape id="_x0000_i1026" type="#_x0000_t75" style="width:18.75pt;height:18.75pt" o:ole="">
            <v:imagedata r:id="rId10" o:title=""/>
          </v:shape>
          <o:OLEObject Type="Embed" ProgID="Equation.3" ShapeID="_x0000_i1026" DrawAspect="Content" ObjectID="_1595405286" r:id="rId11"/>
        </w:object>
      </w:r>
      <w:r w:rsidRPr="004956A5">
        <w:t xml:space="preserve"> is the thermal conductivity of air, </w:t>
      </w:r>
      <w:r w:rsidRPr="004956A5">
        <w:rPr>
          <w:position w:val="-14"/>
        </w:rPr>
        <w:object w:dxaOrig="360" w:dyaOrig="380">
          <v:shape id="_x0000_i1027" type="#_x0000_t75" style="width:18.75pt;height:18.75pt" o:ole="">
            <v:imagedata r:id="rId12" o:title=""/>
          </v:shape>
          <o:OLEObject Type="Embed" ProgID="Equation.3" ShapeID="_x0000_i1027" DrawAspect="Content" ObjectID="_1595405287" r:id="rId13"/>
        </w:object>
      </w:r>
      <w:r w:rsidRPr="004956A5">
        <w:t xml:space="preserve">is the thermal conductivity of fibre, </w:t>
      </w:r>
      <w:r w:rsidRPr="004956A5">
        <w:rPr>
          <w:position w:val="-12"/>
        </w:rPr>
        <w:object w:dxaOrig="279" w:dyaOrig="360">
          <v:shape id="_x0000_i1028" type="#_x0000_t75" style="width:10.5pt;height:18.75pt" o:ole="">
            <v:imagedata r:id="rId14" o:title=""/>
          </v:shape>
          <o:OLEObject Type="Embed" ProgID="Equation.3" ShapeID="_x0000_i1028" DrawAspect="Content" ObjectID="_1595405288" r:id="rId15"/>
        </w:object>
      </w:r>
      <w:r w:rsidRPr="004956A5">
        <w:t xml:space="preserve"> is the fractional volume of air, </w:t>
      </w:r>
      <w:r w:rsidRPr="004956A5">
        <w:rPr>
          <w:position w:val="-14"/>
        </w:rPr>
        <w:object w:dxaOrig="300" w:dyaOrig="380">
          <v:shape id="_x0000_i1029" type="#_x0000_t75" style="width:10.5pt;height:18.75pt" o:ole="">
            <v:imagedata r:id="rId16" o:title=""/>
          </v:shape>
          <o:OLEObject Type="Embed" ProgID="Equation.3" ShapeID="_x0000_i1029" DrawAspect="Content" ObjectID="_1595405289" r:id="rId17"/>
        </w:object>
      </w:r>
      <w:r w:rsidRPr="004956A5">
        <w:t xml:space="preserve"> is the fractional volume of fibre.</w:t>
      </w:r>
    </w:p>
    <w:p w:rsidR="00DA549B" w:rsidRPr="004742EA" w:rsidRDefault="00DA549B" w:rsidP="004742EA">
      <w:pPr>
        <w:autoSpaceDE w:val="0"/>
        <w:autoSpaceDN w:val="0"/>
        <w:adjustRightInd w:val="0"/>
        <w:spacing w:line="480" w:lineRule="auto"/>
      </w:pPr>
      <w:r w:rsidRPr="004742EA">
        <w:t>They conclude</w:t>
      </w:r>
      <w:r w:rsidR="00D54281" w:rsidRPr="004742EA">
        <w:t>d</w:t>
      </w:r>
      <w:r w:rsidRPr="004742EA">
        <w:t xml:space="preserve"> that:</w:t>
      </w:r>
    </w:p>
    <w:p w:rsidR="00DA549B" w:rsidRPr="004742EA" w:rsidRDefault="00DA549B" w:rsidP="004742EA">
      <w:pPr>
        <w:pStyle w:val="ListParagraph"/>
        <w:numPr>
          <w:ilvl w:val="0"/>
          <w:numId w:val="2"/>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thermal conductivity of fabric increases with the increase of proportion of fibres which are parallel to the heat flow at higher bulk density;</w:t>
      </w:r>
    </w:p>
    <w:p w:rsidR="00DA549B" w:rsidRPr="004742EA" w:rsidRDefault="00DA549B" w:rsidP="004742EA">
      <w:pPr>
        <w:pStyle w:val="ListParagraph"/>
        <w:numPr>
          <w:ilvl w:val="0"/>
          <w:numId w:val="2"/>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 xml:space="preserve">thermal resistance of fabric can be improved by using low thermal conductive fibres which are arranged parallel to the surface or perpendicular to the direction of heat flow; and </w:t>
      </w:r>
    </w:p>
    <w:p w:rsidR="00DA549B" w:rsidRPr="004742EA" w:rsidRDefault="00DA549B" w:rsidP="004742EA">
      <w:pPr>
        <w:pStyle w:val="ListParagraph"/>
        <w:numPr>
          <w:ilvl w:val="0"/>
          <w:numId w:val="2"/>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at a given bulk density the insulation property of fabric can be improved by using higher density of fibre because fibre volume fraction is dependent on the bulk and fibre density. The fact is that the fibre volume fraction is inversely proportional to fibre density. It means that the higher the fibre density at given bulk density the less the fibre volume fraction will be hence the more volume fraction of air.</w:t>
      </w:r>
    </w:p>
    <w:p w:rsidR="00DA549B" w:rsidRPr="004742EA" w:rsidRDefault="00DA549B" w:rsidP="004742EA">
      <w:pPr>
        <w:autoSpaceDE w:val="0"/>
        <w:autoSpaceDN w:val="0"/>
        <w:adjustRightInd w:val="0"/>
        <w:spacing w:line="480" w:lineRule="auto"/>
        <w:jc w:val="both"/>
      </w:pPr>
      <w:r w:rsidRPr="004742EA">
        <w:t>In the above model there is no consideration of thermal anisotropy of fibre</w:t>
      </w:r>
      <w:r w:rsidR="00D54281" w:rsidRPr="004742EA">
        <w:t>s</w:t>
      </w:r>
      <w:r w:rsidRPr="004742EA">
        <w:t xml:space="preserve"> in fabric. Imakoma</w:t>
      </w:r>
      <w:hyperlink w:anchor="_ENREF_3" w:tooltip="Imakoma, 1990 #3" w:history="1">
        <w:r w:rsidR="00737F8A" w:rsidRPr="004742EA">
          <w:fldChar w:fldCharType="begin"/>
        </w:r>
        <w:r w:rsidR="00737F8A">
          <w:instrText xml:space="preserve"> ADDIN EN.CITE &lt;EndNote&gt;&lt;Cite&gt;&lt;Author&gt;Imakoma&lt;/Author&gt;&lt;Year&gt;1990&lt;/Year&gt;&lt;RecNum&gt;3&lt;/RecNum&gt;&lt;DisplayText&gt;&lt;style face="superscript"&gt;3&lt;/style&gt;&lt;/DisplayText&gt;&lt;record&gt;&lt;rec-number&gt;3&lt;/rec-number&gt;&lt;foreign-keys&gt;&lt;key app="EN" db-id="xrafvdfzg5zp5lezwwb5f29sw2ze0ap5dpvr" timestamp="1496483612"&gt;3&lt;/key&gt;&lt;/foreign-keys&gt;&lt;ref-type name="Journal Article"&gt;17&lt;/ref-type&gt;&lt;contributors&gt;&lt;authors&gt;&lt;author&gt;Imakoma, H.&lt;/author&gt;&lt;author&gt;Sang, H.&lt;/author&gt;&lt;author&gt;Okazaki, M.&lt;/author&gt;&lt;/authors&gt;&lt;/contributors&gt;&lt;titles&gt;&lt;title&gt;Effective thermal conductivity of fibrous insulations&lt;/title&gt;&lt;secondary-title&gt;International chemical Engineering&lt;/secondary-title&gt;&lt;/titles&gt;&lt;periodical&gt;&lt;full-title&gt;International chemical Engineering&lt;/full-title&gt;&lt;/periodical&gt;&lt;pages&gt;738-746&lt;/pages&gt;&lt;volume&gt;30&lt;/volume&gt;&lt;number&gt;4&lt;/number&gt;&lt;section&gt;738&lt;/section&gt;&lt;dates&gt;&lt;year&gt;1990&lt;/year&gt;&lt;pub-dates&gt;&lt;date&gt;October&lt;/date&gt;&lt;/pub-dates&gt;&lt;/dates&gt;&lt;urls&gt;&lt;/urls&gt;&lt;/record&gt;&lt;/Cite&gt;&lt;/EndNote&gt;</w:instrText>
        </w:r>
        <w:r w:rsidR="00737F8A" w:rsidRPr="004742EA">
          <w:fldChar w:fldCharType="separate"/>
        </w:r>
        <w:r w:rsidR="00737F8A" w:rsidRPr="004742EA">
          <w:rPr>
            <w:noProof/>
            <w:vertAlign w:val="superscript"/>
          </w:rPr>
          <w:t>3</w:t>
        </w:r>
        <w:r w:rsidR="00737F8A" w:rsidRPr="004742EA">
          <w:fldChar w:fldCharType="end"/>
        </w:r>
      </w:hyperlink>
      <w:r w:rsidRPr="004742EA">
        <w:t xml:space="preserve"> developed a unit cell model</w:t>
      </w:r>
      <w:r w:rsidR="00D54281" w:rsidRPr="004742EA">
        <w:t>,</w:t>
      </w:r>
      <w:r w:rsidRPr="004742EA">
        <w:t xml:space="preserve"> as shown in</w:t>
      </w:r>
      <w:r w:rsidR="00DE304F">
        <w:t xml:space="preserve"> </w:t>
      </w:r>
      <w:r w:rsidR="00DE304F" w:rsidRPr="00DE304F">
        <w:fldChar w:fldCharType="begin"/>
      </w:r>
      <w:r w:rsidR="00DE304F" w:rsidRPr="00DE304F">
        <w:instrText xml:space="preserve"> REF _Ref484268374 \h  \* MERGEFORMAT </w:instrText>
      </w:r>
      <w:r w:rsidR="00DE304F" w:rsidRPr="00DE304F">
        <w:fldChar w:fldCharType="separate"/>
      </w:r>
      <w:r w:rsidR="00D8490B" w:rsidRPr="00DE304F">
        <w:t>Fig</w:t>
      </w:r>
      <w:r w:rsidR="00D8490B">
        <w:t>.</w:t>
      </w:r>
      <w:r w:rsidR="00D8490B" w:rsidRPr="00DE304F">
        <w:t xml:space="preserve"> </w:t>
      </w:r>
      <w:r w:rsidR="00D8490B" w:rsidRPr="00D8490B">
        <w:rPr>
          <w:noProof/>
        </w:rPr>
        <w:t>1</w:t>
      </w:r>
      <w:r w:rsidR="00DE304F" w:rsidRPr="00DE304F">
        <w:fldChar w:fldCharType="end"/>
      </w:r>
      <w:r w:rsidRPr="004742EA">
        <w:t xml:space="preserve">, to determine the effective thermal conductivity of fibrous insulation by considering the conduction heat transfer. </w:t>
      </w:r>
    </w:p>
    <w:p w:rsidR="00DE304F" w:rsidRDefault="00DA549B" w:rsidP="00DE304F">
      <w:pPr>
        <w:keepNext/>
        <w:autoSpaceDE w:val="0"/>
        <w:autoSpaceDN w:val="0"/>
        <w:adjustRightInd w:val="0"/>
        <w:spacing w:line="360" w:lineRule="auto"/>
        <w:jc w:val="center"/>
      </w:pPr>
      <w:r>
        <w:rPr>
          <w:noProof/>
          <w:sz w:val="24"/>
          <w:szCs w:val="24"/>
          <w:lang w:eastAsia="zh-CN"/>
        </w:rPr>
        <w:drawing>
          <wp:inline distT="0" distB="0" distL="0" distR="0" wp14:anchorId="2C789BD5" wp14:editId="29FEF3DA">
            <wp:extent cx="2559600" cy="2836800"/>
            <wp:effectExtent l="0" t="0" r="0" b="1905"/>
            <wp:docPr id="1676" name="Picture 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559600" cy="2836800"/>
                    </a:xfrm>
                    <a:prstGeom prst="rect">
                      <a:avLst/>
                    </a:prstGeom>
                    <a:noFill/>
                    <a:ln>
                      <a:noFill/>
                    </a:ln>
                  </pic:spPr>
                </pic:pic>
              </a:graphicData>
            </a:graphic>
          </wp:inline>
        </w:drawing>
      </w:r>
    </w:p>
    <w:p w:rsidR="0066045F" w:rsidRDefault="00DE304F" w:rsidP="00DE304F">
      <w:pPr>
        <w:pStyle w:val="Caption"/>
        <w:jc w:val="center"/>
      </w:pPr>
      <w:bookmarkStart w:id="2" w:name="_Ref484268374"/>
      <w:r w:rsidRPr="00DE304F">
        <w:rPr>
          <w:b w:val="0"/>
          <w:color w:val="auto"/>
        </w:rPr>
        <w:t>Fig</w:t>
      </w:r>
      <w:r w:rsidR="002D096C">
        <w:rPr>
          <w:b w:val="0"/>
          <w:color w:val="auto"/>
        </w:rPr>
        <w:t>.</w:t>
      </w:r>
      <w:r w:rsidRPr="00DE304F">
        <w:rPr>
          <w:b w:val="0"/>
          <w:color w:val="auto"/>
        </w:rPr>
        <w:t xml:space="preserve"> </w:t>
      </w:r>
      <w:r w:rsidRPr="00DE304F">
        <w:rPr>
          <w:b w:val="0"/>
          <w:color w:val="auto"/>
        </w:rPr>
        <w:fldChar w:fldCharType="begin"/>
      </w:r>
      <w:r w:rsidRPr="00DE304F">
        <w:rPr>
          <w:b w:val="0"/>
          <w:color w:val="auto"/>
        </w:rPr>
        <w:instrText xml:space="preserve"> SEQ Fig_ \* ARABIC </w:instrText>
      </w:r>
      <w:r w:rsidRPr="00DE304F">
        <w:rPr>
          <w:b w:val="0"/>
          <w:color w:val="auto"/>
        </w:rPr>
        <w:fldChar w:fldCharType="separate"/>
      </w:r>
      <w:r w:rsidR="00D8490B">
        <w:rPr>
          <w:b w:val="0"/>
          <w:noProof/>
          <w:color w:val="auto"/>
        </w:rPr>
        <w:t>1</w:t>
      </w:r>
      <w:r w:rsidRPr="00DE304F">
        <w:rPr>
          <w:b w:val="0"/>
          <w:color w:val="auto"/>
        </w:rPr>
        <w:fldChar w:fldCharType="end"/>
      </w:r>
      <w:bookmarkEnd w:id="2"/>
      <w:r w:rsidRPr="00DE304F">
        <w:rPr>
          <w:b w:val="0"/>
          <w:color w:val="auto"/>
        </w:rPr>
        <w:t>.</w:t>
      </w:r>
      <w:r w:rsidRPr="00DE304F">
        <w:rPr>
          <w:b w:val="0"/>
          <w:color w:val="auto"/>
          <w:sz w:val="20"/>
          <w:szCs w:val="24"/>
        </w:rPr>
        <w:t xml:space="preserve"> Conduction </w:t>
      </w:r>
      <w:r w:rsidRPr="003A7DB8">
        <w:rPr>
          <w:b w:val="0"/>
          <w:color w:val="auto"/>
          <w:sz w:val="20"/>
          <w:szCs w:val="24"/>
        </w:rPr>
        <w:t xml:space="preserve">heat transfer unit cell model </w:t>
      </w:r>
      <w:hyperlink w:anchor="_ENREF_3" w:tooltip="Imakoma, 1990 #3" w:history="1">
        <w:r w:rsidR="00737F8A" w:rsidRPr="003A7DB8">
          <w:rPr>
            <w:b w:val="0"/>
            <w:color w:val="auto"/>
            <w:sz w:val="20"/>
            <w:szCs w:val="24"/>
          </w:rPr>
          <w:fldChar w:fldCharType="begin"/>
        </w:r>
        <w:r w:rsidR="00737F8A" w:rsidRPr="003A7DB8">
          <w:rPr>
            <w:b w:val="0"/>
            <w:color w:val="auto"/>
            <w:sz w:val="20"/>
            <w:szCs w:val="24"/>
          </w:rPr>
          <w:instrText xml:space="preserve"> ADDIN EN.CITE &lt;EndNote&gt;&lt;Cite&gt;&lt;Author&gt;Imakoma&lt;/Author&gt;&lt;Year&gt;1990&lt;/Year&gt;&lt;RecNum&gt;3&lt;/RecNum&gt;&lt;DisplayText&gt;&lt;style face="superscript"&gt;3&lt;/style&gt;&lt;/DisplayText&gt;&lt;record&gt;&lt;rec-number&gt;3&lt;/rec-number&gt;&lt;foreign-keys&gt;&lt;key app="EN" db-id="xrafvdfzg5zp5lezwwb5f29sw2ze0ap5dpvr" timestamp="1496483612"&gt;3&lt;/key&gt;&lt;/foreign-keys&gt;&lt;ref-type name="Journal Article"&gt;17&lt;/ref-type&gt;&lt;contributors&gt;&lt;authors&gt;&lt;author&gt;Imakoma, H.&lt;/author&gt;&lt;author&gt;Sang, H.&lt;/author&gt;&lt;author&gt;Okazaki, M.&lt;/author&gt;&lt;/authors&gt;&lt;/contributors&gt;&lt;titles&gt;&lt;title&gt;Effective thermal conductivity of fibrous insulations&lt;/title&gt;&lt;secondary-title&gt;International chemical Engineering&lt;/secondary-title&gt;&lt;/titles&gt;&lt;periodical&gt;&lt;full-title&gt;International chemical Engineering&lt;/full-title&gt;&lt;/periodical&gt;&lt;pages&gt;738-746&lt;/pages&gt;&lt;volume&gt;30&lt;/volume&gt;&lt;number&gt;4&lt;/number&gt;&lt;section&gt;738&lt;/section&gt;&lt;dates&gt;&lt;year&gt;1990&lt;/year&gt;&lt;pub-dates&gt;&lt;date&gt;October&lt;/date&gt;&lt;/pub-dates&gt;&lt;/dates&gt;&lt;urls&gt;&lt;/urls&gt;&lt;/record&gt;&lt;/Cite&gt;&lt;/EndNote&gt;</w:instrText>
        </w:r>
        <w:r w:rsidR="00737F8A" w:rsidRPr="003A7DB8">
          <w:rPr>
            <w:b w:val="0"/>
            <w:color w:val="auto"/>
            <w:sz w:val="20"/>
            <w:szCs w:val="24"/>
          </w:rPr>
          <w:fldChar w:fldCharType="separate"/>
        </w:r>
        <w:r w:rsidR="00737F8A" w:rsidRPr="003A7DB8">
          <w:rPr>
            <w:b w:val="0"/>
            <w:noProof/>
            <w:color w:val="auto"/>
            <w:sz w:val="20"/>
            <w:szCs w:val="24"/>
            <w:vertAlign w:val="superscript"/>
          </w:rPr>
          <w:t>3</w:t>
        </w:r>
        <w:r w:rsidR="00737F8A" w:rsidRPr="003A7DB8">
          <w:rPr>
            <w:b w:val="0"/>
            <w:color w:val="auto"/>
            <w:sz w:val="20"/>
            <w:szCs w:val="24"/>
          </w:rPr>
          <w:fldChar w:fldCharType="end"/>
        </w:r>
      </w:hyperlink>
      <w:r w:rsidRPr="003A7DB8">
        <w:rPr>
          <w:b w:val="0"/>
          <w:color w:val="auto"/>
          <w:sz w:val="20"/>
          <w:szCs w:val="24"/>
        </w:rPr>
        <w:t>.</w:t>
      </w:r>
    </w:p>
    <w:p w:rsidR="00DA549B" w:rsidRPr="004742EA" w:rsidRDefault="00DA549B" w:rsidP="004742EA">
      <w:pPr>
        <w:spacing w:line="480" w:lineRule="auto"/>
        <w:jc w:val="both"/>
      </w:pPr>
      <w:r w:rsidRPr="004742EA">
        <w:t xml:space="preserve">Two semi cylinders represent two fibres which are parallel to the surface of the material. In this unit cell model there is no consideration of contact between fibres. In order to compensate this issue they proposed another unit cell in which contact </w:t>
      </w:r>
      <w:r w:rsidR="00D54281" w:rsidRPr="004742EA">
        <w:t xml:space="preserve">among </w:t>
      </w:r>
      <w:r w:rsidRPr="004742EA">
        <w:t xml:space="preserve">the fibres was considered but it was assumed that the thermal resistance at contact point was much higher than that of within fibres. In their models random orientation of fibre was taken however they also </w:t>
      </w:r>
      <w:r w:rsidR="00D54281" w:rsidRPr="004742EA">
        <w:t>failed to</w:t>
      </w:r>
      <w:r w:rsidRPr="004742EA">
        <w:t xml:space="preserve"> take into consideration of the thermal anisotropy nature of fibre.  Naka and Kamata</w:t>
      </w:r>
      <w:hyperlink w:anchor="_ENREF_4" w:tooltip="Naka, 1976 #4" w:history="1">
        <w:r w:rsidR="00737F8A" w:rsidRPr="004742EA">
          <w:fldChar w:fldCharType="begin"/>
        </w:r>
        <w:r w:rsidR="00737F8A">
          <w:instrText xml:space="preserve"> ADDIN EN.CITE &lt;EndNote&gt;&lt;Cite&gt;&lt;Author&gt;Naka&lt;/Author&gt;&lt;Year&gt;1976&lt;/Year&gt;&lt;RecNum&gt;4&lt;/RecNum&gt;&lt;DisplayText&gt;&lt;style face="superscript"&gt;4&lt;/style&gt;&lt;/DisplayText&gt;&lt;record&gt;&lt;rec-number&gt;4&lt;/rec-number&gt;&lt;foreign-keys&gt;&lt;key app="EN" db-id="xrafvdfzg5zp5lezwwb5f29sw2ze0ap5dpvr" timestamp="1496483612"&gt;4&lt;/key&gt;&lt;/foreign-keys&gt;&lt;ref-type name="Journal Article"&gt;17&lt;/ref-type&gt;&lt;contributors&gt;&lt;authors&gt;&lt;author&gt;Naka, Saburo &lt;/author&gt;&lt;author&gt;Kamata, Yoshinobu &lt;/author&gt;&lt;/authors&gt;&lt;/contributors&gt;&lt;titles&gt;&lt;title&gt;Thermal conductivity of wet fabrics &lt;/title&gt;&lt;secondary-title&gt;Journal of the Textile Machinery Society of Japan &lt;/secondary-title&gt;&lt;/titles&gt;&lt;periodical&gt;&lt;full-title&gt;Journal of the Textile Machinery Society of Japan&lt;/full-title&gt;&lt;/periodical&gt;&lt;pages&gt;T114-T119&lt;/pages&gt;&lt;volume&gt;29&lt;/volume&gt;&lt;number&gt;7&lt;/number&gt;&lt;section&gt;T114&lt;/section&gt;&lt;dates&gt;&lt;year&gt;1976&lt;/year&gt;&lt;/dates&gt;&lt;urls&gt;&lt;/urls&gt;&lt;/record&gt;&lt;/Cite&gt;&lt;/EndNote&gt;</w:instrText>
        </w:r>
        <w:r w:rsidR="00737F8A" w:rsidRPr="004742EA">
          <w:fldChar w:fldCharType="separate"/>
        </w:r>
        <w:r w:rsidR="00737F8A" w:rsidRPr="004742EA">
          <w:rPr>
            <w:noProof/>
            <w:vertAlign w:val="superscript"/>
          </w:rPr>
          <w:t>4</w:t>
        </w:r>
        <w:r w:rsidR="00737F8A" w:rsidRPr="004742EA">
          <w:fldChar w:fldCharType="end"/>
        </w:r>
      </w:hyperlink>
      <w:r w:rsidRPr="004742EA">
        <w:t xml:space="preserve"> analysed </w:t>
      </w:r>
      <w:r w:rsidRPr="004742EA">
        <w:lastRenderedPageBreak/>
        <w:t>the thermal conductivity of wet fabric by varying the water content. In their model the effect of thermal anisotropy of fibre was considered in order to calculate the thermal conductivity of fabric normal (</w:t>
      </w:r>
      <w:r w:rsidRPr="004742EA">
        <w:rPr>
          <w:position w:val="-12"/>
        </w:rPr>
        <w:object w:dxaOrig="320" w:dyaOrig="360">
          <v:shape id="_x0000_i1030" type="#_x0000_t75" style="width:10.5pt;height:18.75pt" o:ole="">
            <v:imagedata r:id="rId20" o:title=""/>
          </v:shape>
          <o:OLEObject Type="Embed" ProgID="Equation.3" ShapeID="_x0000_i1030" DrawAspect="Content" ObjectID="_1595405290" r:id="rId21"/>
        </w:object>
      </w:r>
      <w:r w:rsidRPr="004742EA">
        <w:t>) and parallel (</w:t>
      </w:r>
      <w:r w:rsidRPr="004742EA">
        <w:rPr>
          <w:position w:val="-12"/>
        </w:rPr>
        <w:object w:dxaOrig="360" w:dyaOrig="360">
          <v:shape id="_x0000_i1031" type="#_x0000_t75" style="width:18.75pt;height:18.75pt" o:ole="">
            <v:imagedata r:id="rId22" o:title=""/>
          </v:shape>
          <o:OLEObject Type="Embed" ProgID="Equation.3" ShapeID="_x0000_i1031" DrawAspect="Content" ObjectID="_1595405291" r:id="rId23"/>
        </w:object>
      </w:r>
      <w:r w:rsidRPr="004742EA">
        <w:t>) to the surfac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2"/>
        <w:gridCol w:w="1536"/>
      </w:tblGrid>
      <w:tr w:rsidR="00DA549B" w:rsidRPr="00613E7C" w:rsidTr="0049094E">
        <w:tc>
          <w:tcPr>
            <w:tcW w:w="7572" w:type="dxa"/>
            <w:vAlign w:val="bottom"/>
          </w:tcPr>
          <w:p w:rsidR="00DA549B" w:rsidRPr="00613E7C" w:rsidRDefault="00DA549B" w:rsidP="00DA549B">
            <w:pPr>
              <w:spacing w:line="360" w:lineRule="auto"/>
              <w:jc w:val="center"/>
            </w:pPr>
            <w:r w:rsidRPr="00613E7C">
              <w:rPr>
                <w:position w:val="-28"/>
              </w:rPr>
              <w:object w:dxaOrig="2540" w:dyaOrig="680">
                <v:shape id="_x0000_i1032" type="#_x0000_t75" style="width:124.5pt;height:37.5pt" o:ole="">
                  <v:imagedata r:id="rId24" o:title=""/>
                </v:shape>
                <o:OLEObject Type="Embed" ProgID="Equation.3" ShapeID="_x0000_i1032" DrawAspect="Content" ObjectID="_1595405292" r:id="rId25"/>
              </w:object>
            </w:r>
          </w:p>
        </w:tc>
        <w:tc>
          <w:tcPr>
            <w:tcW w:w="1536" w:type="dxa"/>
            <w:vAlign w:val="center"/>
          </w:tcPr>
          <w:p w:rsidR="00DA549B" w:rsidRPr="00613E7C" w:rsidRDefault="00A552F9" w:rsidP="00A552F9">
            <w:pPr>
              <w:pStyle w:val="Caption"/>
              <w:keepNext/>
              <w:jc w:val="right"/>
              <w:rPr>
                <w:b w:val="0"/>
                <w:color w:val="auto"/>
                <w:sz w:val="20"/>
                <w:szCs w:val="20"/>
              </w:rPr>
            </w:pPr>
            <w:r w:rsidRPr="00613E7C">
              <w:rPr>
                <w:b w:val="0"/>
                <w:color w:val="auto"/>
                <w:sz w:val="20"/>
                <w:szCs w:val="20"/>
              </w:rPr>
              <w:t>Eq.</w:t>
            </w:r>
            <w:r w:rsidR="00DA549B" w:rsidRPr="00613E7C">
              <w:rPr>
                <w:b w:val="0"/>
                <w:color w:val="auto"/>
                <w:sz w:val="20"/>
                <w:szCs w:val="20"/>
              </w:rPr>
              <w:fldChar w:fldCharType="begin"/>
            </w:r>
            <w:r w:rsidR="00DA549B" w:rsidRPr="00613E7C">
              <w:rPr>
                <w:b w:val="0"/>
                <w:color w:val="auto"/>
                <w:sz w:val="20"/>
                <w:szCs w:val="20"/>
              </w:rPr>
              <w:instrText xml:space="preserve"> SEQ Equation \* ARABIC \s 1 </w:instrText>
            </w:r>
            <w:r w:rsidR="00DA549B" w:rsidRPr="00613E7C">
              <w:rPr>
                <w:b w:val="0"/>
                <w:color w:val="auto"/>
                <w:sz w:val="20"/>
                <w:szCs w:val="20"/>
              </w:rPr>
              <w:fldChar w:fldCharType="separate"/>
            </w:r>
            <w:r w:rsidR="00D8490B">
              <w:rPr>
                <w:b w:val="0"/>
                <w:noProof/>
                <w:color w:val="auto"/>
                <w:sz w:val="20"/>
                <w:szCs w:val="20"/>
              </w:rPr>
              <w:t>2</w:t>
            </w:r>
            <w:r w:rsidR="00DA549B" w:rsidRPr="00613E7C">
              <w:rPr>
                <w:b w:val="0"/>
                <w:color w:val="auto"/>
                <w:sz w:val="20"/>
                <w:szCs w:val="20"/>
              </w:rPr>
              <w:fldChar w:fldCharType="end"/>
            </w:r>
          </w:p>
        </w:tc>
      </w:tr>
    </w:tbl>
    <w:p w:rsidR="00DA549B" w:rsidRPr="00613E7C" w:rsidRDefault="00DA549B" w:rsidP="00DA549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345"/>
      </w:tblGrid>
      <w:tr w:rsidR="00DA549B" w:rsidRPr="00613E7C" w:rsidTr="0049094E">
        <w:tc>
          <w:tcPr>
            <w:tcW w:w="7763" w:type="dxa"/>
            <w:vAlign w:val="bottom"/>
          </w:tcPr>
          <w:p w:rsidR="00DA549B" w:rsidRPr="00613E7C" w:rsidRDefault="00DA549B" w:rsidP="00DA549B">
            <w:pPr>
              <w:spacing w:line="360" w:lineRule="auto"/>
              <w:jc w:val="center"/>
            </w:pPr>
            <w:r w:rsidRPr="00613E7C">
              <w:rPr>
                <w:position w:val="-30"/>
              </w:rPr>
              <w:object w:dxaOrig="5340" w:dyaOrig="720">
                <v:shape id="_x0000_i1033" type="#_x0000_t75" style="width:265.5pt;height:37.5pt" o:ole="">
                  <v:imagedata r:id="rId26" o:title=""/>
                </v:shape>
                <o:OLEObject Type="Embed" ProgID="Equation.3" ShapeID="_x0000_i1033" DrawAspect="Content" ObjectID="_1595405293" r:id="rId27"/>
              </w:object>
            </w:r>
          </w:p>
        </w:tc>
        <w:tc>
          <w:tcPr>
            <w:tcW w:w="1345" w:type="dxa"/>
            <w:vAlign w:val="center"/>
          </w:tcPr>
          <w:p w:rsidR="00DA549B" w:rsidRPr="00613E7C" w:rsidRDefault="00A552F9" w:rsidP="00A552F9">
            <w:pPr>
              <w:pStyle w:val="Caption"/>
              <w:keepNext/>
              <w:jc w:val="right"/>
              <w:rPr>
                <w:b w:val="0"/>
                <w:color w:val="auto"/>
                <w:sz w:val="20"/>
                <w:szCs w:val="20"/>
              </w:rPr>
            </w:pPr>
            <w:r w:rsidRPr="00613E7C">
              <w:rPr>
                <w:b w:val="0"/>
                <w:color w:val="auto"/>
                <w:sz w:val="20"/>
                <w:szCs w:val="20"/>
              </w:rPr>
              <w:t>Eq.</w:t>
            </w:r>
            <w:r w:rsidR="00DA549B" w:rsidRPr="00613E7C">
              <w:rPr>
                <w:b w:val="0"/>
                <w:color w:val="auto"/>
                <w:sz w:val="20"/>
                <w:szCs w:val="20"/>
              </w:rPr>
              <w:fldChar w:fldCharType="begin"/>
            </w:r>
            <w:r w:rsidR="00DA549B" w:rsidRPr="00613E7C">
              <w:rPr>
                <w:b w:val="0"/>
                <w:color w:val="auto"/>
                <w:sz w:val="20"/>
                <w:szCs w:val="20"/>
              </w:rPr>
              <w:instrText xml:space="preserve"> SEQ Equation \* ARABIC \s 1 </w:instrText>
            </w:r>
            <w:r w:rsidR="00DA549B" w:rsidRPr="00613E7C">
              <w:rPr>
                <w:b w:val="0"/>
                <w:color w:val="auto"/>
                <w:sz w:val="20"/>
                <w:szCs w:val="20"/>
              </w:rPr>
              <w:fldChar w:fldCharType="separate"/>
            </w:r>
            <w:r w:rsidR="00D8490B">
              <w:rPr>
                <w:b w:val="0"/>
                <w:noProof/>
                <w:color w:val="auto"/>
                <w:sz w:val="20"/>
                <w:szCs w:val="20"/>
              </w:rPr>
              <w:t>3</w:t>
            </w:r>
            <w:r w:rsidR="00DA549B" w:rsidRPr="00613E7C">
              <w:rPr>
                <w:b w:val="0"/>
                <w:color w:val="auto"/>
                <w:sz w:val="20"/>
                <w:szCs w:val="20"/>
              </w:rPr>
              <w:fldChar w:fldCharType="end"/>
            </w:r>
          </w:p>
        </w:tc>
      </w:tr>
    </w:tbl>
    <w:p w:rsidR="00DA549B" w:rsidRPr="004742EA" w:rsidRDefault="00DA549B" w:rsidP="004742EA">
      <w:pPr>
        <w:autoSpaceDE w:val="0"/>
        <w:autoSpaceDN w:val="0"/>
        <w:adjustRightInd w:val="0"/>
        <w:spacing w:line="480" w:lineRule="auto"/>
        <w:jc w:val="both"/>
      </w:pPr>
      <w:r w:rsidRPr="004742EA">
        <w:t xml:space="preserve">where </w:t>
      </w:r>
      <w:r w:rsidRPr="004742EA">
        <w:rPr>
          <w:position w:val="-14"/>
        </w:rPr>
        <w:object w:dxaOrig="380" w:dyaOrig="380">
          <v:shape id="_x0000_i1034" type="#_x0000_t75" style="width:18.75pt;height:18.75pt" o:ole="">
            <v:imagedata r:id="rId28" o:title=""/>
          </v:shape>
          <o:OLEObject Type="Embed" ProgID="Equation.3" ShapeID="_x0000_i1034" DrawAspect="Content" ObjectID="_1595405294" r:id="rId29"/>
        </w:object>
      </w:r>
      <w:r w:rsidRPr="004742EA">
        <w:t xml:space="preserve">is the thermal conductivity of fibre parallel to the fibre axis, </w:t>
      </w:r>
      <w:r w:rsidRPr="004742EA">
        <w:rPr>
          <w:position w:val="-12"/>
        </w:rPr>
        <w:object w:dxaOrig="420" w:dyaOrig="360">
          <v:shape id="_x0000_i1035" type="#_x0000_t75" style="width:22.5pt;height:18.75pt" o:ole="">
            <v:imagedata r:id="rId30" o:title=""/>
          </v:shape>
          <o:OLEObject Type="Embed" ProgID="Equation.3" ShapeID="_x0000_i1035" DrawAspect="Content" ObjectID="_1595405295" r:id="rId31"/>
        </w:object>
      </w:r>
      <w:r w:rsidRPr="004742EA">
        <w:t xml:space="preserve"> is the thermal conductivity of fibre normal to the fibre axis, </w:t>
      </w:r>
      <w:r w:rsidRPr="004742EA">
        <w:rPr>
          <w:position w:val="-12"/>
        </w:rPr>
        <w:object w:dxaOrig="300" w:dyaOrig="360">
          <v:shape id="_x0000_i1036" type="#_x0000_t75" style="width:10.5pt;height:18.75pt" o:ole="">
            <v:imagedata r:id="rId32" o:title=""/>
          </v:shape>
          <o:OLEObject Type="Embed" ProgID="Equation.3" ShapeID="_x0000_i1036" DrawAspect="Content" ObjectID="_1595405296" r:id="rId33"/>
        </w:object>
      </w:r>
      <w:r w:rsidRPr="004742EA">
        <w:t xml:space="preserve"> is the thickness of warp layer, </w:t>
      </w:r>
      <w:r w:rsidRPr="004742EA">
        <w:rPr>
          <w:position w:val="-14"/>
        </w:rPr>
        <w:object w:dxaOrig="320" w:dyaOrig="380">
          <v:shape id="_x0000_i1037" type="#_x0000_t75" style="width:10.5pt;height:18.75pt" o:ole="">
            <v:imagedata r:id="rId34" o:title=""/>
          </v:shape>
          <o:OLEObject Type="Embed" ProgID="Equation.3" ShapeID="_x0000_i1037" DrawAspect="Content" ObjectID="_1595405297" r:id="rId35"/>
        </w:object>
      </w:r>
      <w:r w:rsidRPr="004742EA">
        <w:t xml:space="preserve">is </w:t>
      </w:r>
      <w:r w:rsidR="00D54281" w:rsidRPr="004742EA">
        <w:t xml:space="preserve">the </w:t>
      </w:r>
      <w:r w:rsidRPr="004742EA">
        <w:t xml:space="preserve">thickness of weft layer and </w:t>
      </w:r>
      <w:r w:rsidRPr="004742EA">
        <w:rPr>
          <w:position w:val="-6"/>
        </w:rPr>
        <w:object w:dxaOrig="200" w:dyaOrig="220">
          <v:shape id="_x0000_i1038" type="#_x0000_t75" style="width:10.5pt;height:10.5pt" o:ole="">
            <v:imagedata r:id="rId36" o:title=""/>
          </v:shape>
          <o:OLEObject Type="Embed" ProgID="Equation.3" ShapeID="_x0000_i1038" DrawAspect="Content" ObjectID="_1595405298" r:id="rId37"/>
        </w:object>
      </w:r>
      <w:r w:rsidRPr="004742EA">
        <w:t xml:space="preserve"> is the ratio of fibre</w:t>
      </w:r>
      <w:r w:rsidR="00222DB2" w:rsidRPr="004742EA">
        <w:t>s</w:t>
      </w:r>
      <w:r w:rsidRPr="004742EA">
        <w:t xml:space="preserve"> which are parallel and normal to the yarn. </w:t>
      </w:r>
    </w:p>
    <w:p w:rsidR="00DA549B" w:rsidRDefault="00DA549B" w:rsidP="00DA549B">
      <w:pPr>
        <w:autoSpaceDE w:val="0"/>
        <w:autoSpaceDN w:val="0"/>
        <w:adjustRightInd w:val="0"/>
        <w:jc w:val="both"/>
        <w:rPr>
          <w:sz w:val="24"/>
          <w:szCs w:val="24"/>
        </w:rPr>
      </w:pPr>
    </w:p>
    <w:p w:rsidR="00DA549B" w:rsidRPr="004742EA" w:rsidRDefault="00DA549B" w:rsidP="004742EA">
      <w:pPr>
        <w:autoSpaceDE w:val="0"/>
        <w:autoSpaceDN w:val="0"/>
        <w:adjustRightInd w:val="0"/>
        <w:spacing w:line="480" w:lineRule="auto"/>
        <w:jc w:val="both"/>
      </w:pPr>
      <w:r w:rsidRPr="004742EA">
        <w:t xml:space="preserve">In the above described model there was no consideration of actual orientation of fibre. </w:t>
      </w:r>
      <w:r w:rsidRPr="004742EA">
        <w:rPr>
          <w:noProof/>
          <w:lang w:eastAsia="en-US"/>
        </w:rPr>
        <w:t>Kawabata</w:t>
      </w:r>
      <w:hyperlink w:anchor="_ENREF_5" w:tooltip="Kawabata, 1986 #5" w:history="1">
        <w:r w:rsidR="00737F8A" w:rsidRPr="004742EA">
          <w:fldChar w:fldCharType="begin"/>
        </w:r>
        <w:r w:rsidR="00737F8A">
          <w:instrText xml:space="preserve"> ADDIN EN.CITE &lt;EndNote&gt;&lt;Cite&gt;&lt;Author&gt;Kawabata&lt;/Author&gt;&lt;Year&gt;1986&lt;/Year&gt;&lt;RecNum&gt;5&lt;/RecNum&gt;&lt;DisplayText&gt;&lt;style face="superscript"&gt;5&lt;/style&gt;&lt;/DisplayText&gt;&lt;record&gt;&lt;rec-number&gt;5&lt;/rec-number&gt;&lt;foreign-keys&gt;&lt;key app="EN" db-id="xrafvdfzg5zp5lezwwb5f29sw2ze0ap5dpvr" timestamp="1496483612"&gt;5&lt;/key&gt;&lt;/foreign-keys&gt;&lt;ref-type name="Journal Article"&gt;17&lt;/ref-type&gt;&lt;contributors&gt;&lt;authors&gt;&lt;author&gt;Kawabata, Sueo &lt;/author&gt;&lt;/authors&gt;&lt;/contributors&gt;&lt;titles&gt;&lt;title&gt;Measurement of anisotropic thermal conductivity of single fiber&lt;/title&gt;&lt;secondary-title&gt;Journal of the Textile Machinery Society of Japan &lt;/secondary-title&gt;&lt;/titles&gt;&lt;periodical&gt;&lt;full-title&gt;Journal of the Textile Machinery Society of Japan&lt;/full-title&gt;&lt;/periodical&gt;&lt;pages&gt;T184-T186&lt;/pages&gt;&lt;volume&gt;39&lt;/volume&gt;&lt;number&gt;12&lt;/number&gt;&lt;section&gt;T184&lt;/section&gt;&lt;dates&gt;&lt;year&gt;1986&lt;/year&gt;&lt;/dates&gt;&lt;urls&gt;&lt;/urls&gt;&lt;/record&gt;&lt;/Cite&gt;&lt;/EndNote&gt;</w:instrText>
        </w:r>
        <w:r w:rsidR="00737F8A" w:rsidRPr="004742EA">
          <w:fldChar w:fldCharType="separate"/>
        </w:r>
        <w:r w:rsidR="00737F8A" w:rsidRPr="004742EA">
          <w:rPr>
            <w:noProof/>
            <w:vertAlign w:val="superscript"/>
          </w:rPr>
          <w:t>5</w:t>
        </w:r>
        <w:r w:rsidR="00737F8A" w:rsidRPr="004742EA">
          <w:fldChar w:fldCharType="end"/>
        </w:r>
      </w:hyperlink>
      <w:r w:rsidRPr="004742EA">
        <w:t xml:space="preserve"> evaluated the thermal anisotropy of fibre by measuring the thermal conductivity of fibre along and perpendicular to the fibre axis and the result of thermal conductivity of fibres obtained shows strongly in anisotropy. It is believed that in order to calculate the effective thermal conductivity of fibrous material it is necessary to consider the thermal anisotropy of fibre.</w:t>
      </w:r>
    </w:p>
    <w:p w:rsidR="00DA549B" w:rsidRPr="004742EA" w:rsidRDefault="00DA549B" w:rsidP="004742EA">
      <w:pPr>
        <w:autoSpaceDE w:val="0"/>
        <w:autoSpaceDN w:val="0"/>
        <w:adjustRightInd w:val="0"/>
        <w:spacing w:line="480" w:lineRule="auto"/>
        <w:jc w:val="both"/>
      </w:pPr>
      <w:r w:rsidRPr="004742EA">
        <w:t>Kawabata measured the longitudinal thermal conductivity of fibres by clamping the parallel fibres in the copper chuck. The distance between the chucks/clamps or sample length is around 3~7 mm, sample width about 30 mm and cross-sectional area of fibres is about 3~5x10</w:t>
      </w:r>
      <w:r w:rsidRPr="004742EA">
        <w:rPr>
          <w:vertAlign w:val="superscript"/>
        </w:rPr>
        <w:t>-6</w:t>
      </w:r>
      <w:r w:rsidRPr="004742EA">
        <w:t xml:space="preserve"> m</w:t>
      </w:r>
      <w:r w:rsidRPr="004742EA">
        <w:rPr>
          <w:vertAlign w:val="superscript"/>
        </w:rPr>
        <w:t>2</w:t>
      </w:r>
      <w:r w:rsidRPr="004742EA">
        <w:t xml:space="preserve">. Base chuck has constant flow of water and the temperature difference of 10°C was maintained by a built-in chuck sensor as shown in </w:t>
      </w:r>
      <w:r w:rsidR="00DE304F" w:rsidRPr="00DE304F">
        <w:fldChar w:fldCharType="begin"/>
      </w:r>
      <w:r w:rsidR="00DE304F" w:rsidRPr="00DE304F">
        <w:instrText xml:space="preserve"> REF _Ref484268523 \h  \* MERGEFORMAT </w:instrText>
      </w:r>
      <w:r w:rsidR="00DE304F" w:rsidRPr="00DE304F">
        <w:fldChar w:fldCharType="separate"/>
      </w:r>
      <w:r w:rsidR="00D8490B" w:rsidRPr="00DE304F">
        <w:t>Fig</w:t>
      </w:r>
      <w:r w:rsidR="00D8490B">
        <w:t>.</w:t>
      </w:r>
      <w:r w:rsidR="00D8490B" w:rsidRPr="00DE304F">
        <w:t xml:space="preserve"> </w:t>
      </w:r>
      <w:r w:rsidR="00D8490B" w:rsidRPr="00D8490B">
        <w:rPr>
          <w:noProof/>
        </w:rPr>
        <w:t>2</w:t>
      </w:r>
      <w:r w:rsidR="00DE304F" w:rsidRPr="00DE304F">
        <w:fldChar w:fldCharType="end"/>
      </w:r>
      <w:r w:rsidRPr="004742EA">
        <w:t xml:space="preserve"> (a). The longitudinal thermal conductivity</w:t>
      </w:r>
      <w:r w:rsidR="00F169B2">
        <w:t xml:space="preserve"> </w:t>
      </w:r>
      <w:r w:rsidR="00F169B2" w:rsidRPr="00F169B2">
        <w:rPr>
          <w:color w:val="00B0F0"/>
        </w:rPr>
        <w:t>(</w:t>
      </w:r>
      <w:r w:rsidR="00F169B2" w:rsidRPr="00F169B2">
        <w:rPr>
          <w:color w:val="00B0F0"/>
          <w:position w:val="-10"/>
        </w:rPr>
        <w:object w:dxaOrig="320" w:dyaOrig="340">
          <v:shape id="_x0000_i1039" type="#_x0000_t75" style="width:15pt;height:18.75pt" o:ole="">
            <v:imagedata r:id="rId38" o:title=""/>
          </v:shape>
          <o:OLEObject Type="Embed" ProgID="Equation.3" ShapeID="_x0000_i1039" DrawAspect="Content" ObjectID="_1595405299" r:id="rId39"/>
        </w:object>
      </w:r>
      <w:r w:rsidR="00F169B2" w:rsidRPr="00F169B2">
        <w:rPr>
          <w:color w:val="00B0F0"/>
        </w:rPr>
        <w:t>)</w:t>
      </w:r>
      <w:r w:rsidRPr="004742EA">
        <w:t xml:space="preserve"> of fibre can be calculated by the</w:t>
      </w:r>
      <w:r w:rsidR="00A552F9" w:rsidRPr="004742EA">
        <w:t xml:space="preserve"> </w:t>
      </w:r>
      <w:r w:rsidR="00A552F9" w:rsidRPr="004742EA">
        <w:fldChar w:fldCharType="begin"/>
      </w:r>
      <w:r w:rsidR="00A552F9" w:rsidRPr="004742EA">
        <w:instrText xml:space="preserve"> REF _Ref474399842 \h  \* MERGEFORMAT </w:instrText>
      </w:r>
      <w:r w:rsidR="00A552F9" w:rsidRPr="004742EA">
        <w:fldChar w:fldCharType="separate"/>
      </w:r>
      <w:r w:rsidR="00D8490B" w:rsidRPr="00D8490B">
        <w:t>Eq.</w:t>
      </w:r>
      <w:r w:rsidR="00D8490B" w:rsidRPr="00D8490B">
        <w:rPr>
          <w:noProof/>
        </w:rPr>
        <w:t>4</w:t>
      </w:r>
      <w:r w:rsidR="00A552F9" w:rsidRPr="004742EA">
        <w:fldChar w:fldCharType="end"/>
      </w:r>
      <w:r w:rsidRPr="004742EA">
        <w:t xml:space="preserve">: </w:t>
      </w:r>
    </w:p>
    <w:p w:rsidR="00DA549B" w:rsidRDefault="00DA549B" w:rsidP="00DA549B">
      <w:pPr>
        <w:autoSpaceDE w:val="0"/>
        <w:autoSpaceDN w:val="0"/>
        <w:adjustRightInd w:val="0"/>
        <w:jc w:val="both"/>
        <w:rPr>
          <w:sz w:val="24"/>
          <w:szCs w:val="24"/>
        </w:rPr>
      </w:pPr>
      <w:r>
        <w:rPr>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3"/>
        <w:gridCol w:w="1506"/>
        <w:gridCol w:w="1339"/>
      </w:tblGrid>
      <w:tr w:rsidR="00DA549B" w:rsidTr="0049094E">
        <w:tc>
          <w:tcPr>
            <w:tcW w:w="6353" w:type="dxa"/>
          </w:tcPr>
          <w:p w:rsidR="00DA549B" w:rsidRPr="00B66CE1" w:rsidRDefault="00F169B2" w:rsidP="00DA549B">
            <w:pPr>
              <w:spacing w:line="360" w:lineRule="auto"/>
              <w:jc w:val="center"/>
              <w:rPr>
                <w:sz w:val="24"/>
                <w:szCs w:val="24"/>
              </w:rPr>
            </w:pPr>
            <w:r w:rsidRPr="00421EFA">
              <w:rPr>
                <w:position w:val="-24"/>
              </w:rPr>
              <w:object w:dxaOrig="1080" w:dyaOrig="620">
                <v:shape id="_x0000_i1040" type="#_x0000_t75" style="width:57pt;height:30pt" o:ole="">
                  <v:imagedata r:id="rId40" o:title=""/>
                </v:shape>
                <o:OLEObject Type="Embed" ProgID="Equation.3" ShapeID="_x0000_i1040" DrawAspect="Content" ObjectID="_1595405300" r:id="rId41"/>
              </w:object>
            </w:r>
          </w:p>
        </w:tc>
        <w:tc>
          <w:tcPr>
            <w:tcW w:w="1506" w:type="dxa"/>
            <w:vAlign w:val="center"/>
          </w:tcPr>
          <w:p w:rsidR="00DA549B" w:rsidRDefault="00DA549B" w:rsidP="00DA549B">
            <w:pPr>
              <w:pStyle w:val="Caption"/>
              <w:keepNext/>
              <w:jc w:val="center"/>
              <w:rPr>
                <w:b w:val="0"/>
                <w:color w:val="auto"/>
                <w:sz w:val="24"/>
                <w:szCs w:val="24"/>
              </w:rPr>
            </w:pPr>
            <w:r w:rsidRPr="009C2D4E">
              <w:rPr>
                <w:position w:val="-10"/>
              </w:rPr>
              <w:object w:dxaOrig="1320" w:dyaOrig="360">
                <v:shape id="_x0000_i1041" type="#_x0000_t75" style="width:61.5pt;height:18.75pt" o:ole="">
                  <v:imagedata r:id="rId42" o:title=""/>
                </v:shape>
                <o:OLEObject Type="Embed" ProgID="Equation.3" ShapeID="_x0000_i1041" DrawAspect="Content" ObjectID="_1595405301" r:id="rId43"/>
              </w:object>
            </w:r>
          </w:p>
        </w:tc>
        <w:tc>
          <w:tcPr>
            <w:tcW w:w="1339" w:type="dxa"/>
            <w:vAlign w:val="center"/>
          </w:tcPr>
          <w:p w:rsidR="00DA549B" w:rsidRPr="007B1452" w:rsidRDefault="00A552F9" w:rsidP="00A552F9">
            <w:pPr>
              <w:pStyle w:val="Caption"/>
              <w:keepNext/>
              <w:jc w:val="right"/>
              <w:rPr>
                <w:b w:val="0"/>
                <w:color w:val="auto"/>
                <w:sz w:val="24"/>
                <w:szCs w:val="24"/>
              </w:rPr>
            </w:pPr>
            <w:bookmarkStart w:id="3" w:name="_Ref474399842"/>
            <w:r w:rsidRPr="00613E7C">
              <w:rPr>
                <w:b w:val="0"/>
                <w:color w:val="auto"/>
                <w:sz w:val="20"/>
                <w:szCs w:val="24"/>
              </w:rPr>
              <w:t>Eq.</w:t>
            </w:r>
            <w:r w:rsidR="00DA549B" w:rsidRPr="00613E7C">
              <w:rPr>
                <w:b w:val="0"/>
                <w:color w:val="auto"/>
                <w:sz w:val="20"/>
                <w:szCs w:val="24"/>
              </w:rPr>
              <w:fldChar w:fldCharType="begin"/>
            </w:r>
            <w:r w:rsidR="00DA549B" w:rsidRPr="00613E7C">
              <w:rPr>
                <w:b w:val="0"/>
                <w:color w:val="auto"/>
                <w:sz w:val="20"/>
                <w:szCs w:val="24"/>
              </w:rPr>
              <w:instrText xml:space="preserve"> SEQ Equation \* ARABIC \s 1 </w:instrText>
            </w:r>
            <w:r w:rsidR="00DA549B" w:rsidRPr="00613E7C">
              <w:rPr>
                <w:b w:val="0"/>
                <w:color w:val="auto"/>
                <w:sz w:val="20"/>
                <w:szCs w:val="24"/>
              </w:rPr>
              <w:fldChar w:fldCharType="separate"/>
            </w:r>
            <w:r w:rsidR="00D8490B">
              <w:rPr>
                <w:b w:val="0"/>
                <w:noProof/>
                <w:color w:val="auto"/>
                <w:sz w:val="20"/>
                <w:szCs w:val="24"/>
              </w:rPr>
              <w:t>4</w:t>
            </w:r>
            <w:r w:rsidR="00DA549B" w:rsidRPr="00613E7C">
              <w:rPr>
                <w:b w:val="0"/>
                <w:color w:val="auto"/>
                <w:sz w:val="20"/>
                <w:szCs w:val="24"/>
              </w:rPr>
              <w:fldChar w:fldCharType="end"/>
            </w:r>
            <w:bookmarkEnd w:id="3"/>
          </w:p>
        </w:tc>
      </w:tr>
    </w:tbl>
    <w:p w:rsidR="00DA549B" w:rsidRPr="004742EA" w:rsidRDefault="00DA549B" w:rsidP="004742EA">
      <w:pPr>
        <w:autoSpaceDE w:val="0"/>
        <w:autoSpaceDN w:val="0"/>
        <w:adjustRightInd w:val="0"/>
        <w:spacing w:line="480" w:lineRule="auto"/>
        <w:jc w:val="both"/>
      </w:pPr>
      <w:r w:rsidRPr="004742EA">
        <w:t xml:space="preserve">where </w:t>
      </w:r>
      <w:r w:rsidRPr="004742EA">
        <w:rPr>
          <w:position w:val="-4"/>
        </w:rPr>
        <w:object w:dxaOrig="220" w:dyaOrig="260">
          <v:shape id="_x0000_i1042" type="#_x0000_t75" style="width:10.5pt;height:10.5pt" o:ole="">
            <v:imagedata r:id="rId44" o:title=""/>
          </v:shape>
          <o:OLEObject Type="Embed" ProgID="Equation.3" ShapeID="_x0000_i1042" DrawAspect="Content" ObjectID="_1595405302" r:id="rId45"/>
        </w:object>
      </w:r>
      <w:r w:rsidRPr="004742EA">
        <w:t xml:space="preserve"> is the length of the specimen (m), </w:t>
      </w:r>
      <w:r w:rsidRPr="004742EA">
        <w:rPr>
          <w:position w:val="-10"/>
        </w:rPr>
        <w:object w:dxaOrig="200" w:dyaOrig="260">
          <v:shape id="_x0000_i1043" type="#_x0000_t75" style="width:10.5pt;height:10.5pt" o:ole="">
            <v:imagedata r:id="rId46" o:title=""/>
          </v:shape>
          <o:OLEObject Type="Embed" ProgID="Equation.3" ShapeID="_x0000_i1043" DrawAspect="Content" ObjectID="_1595405303" r:id="rId47"/>
        </w:object>
      </w:r>
      <w:r w:rsidRPr="004742EA">
        <w:t>is the heat flow</w:t>
      </w:r>
      <w:r w:rsidRPr="004742EA">
        <w:rPr>
          <w:i/>
        </w:rPr>
        <w:t xml:space="preserve"> (JS</w:t>
      </w:r>
      <w:r w:rsidRPr="004742EA">
        <w:rPr>
          <w:i/>
          <w:vertAlign w:val="superscript"/>
        </w:rPr>
        <w:t>-1</w:t>
      </w:r>
      <w:r w:rsidRPr="004742EA">
        <w:rPr>
          <w:i/>
        </w:rPr>
        <w:t>),</w:t>
      </w:r>
      <w:r w:rsidRPr="004742EA">
        <w:t xml:space="preserve"> </w:t>
      </w:r>
      <w:r w:rsidRPr="004742EA">
        <w:rPr>
          <w:position w:val="-4"/>
        </w:rPr>
        <w:object w:dxaOrig="380" w:dyaOrig="260">
          <v:shape id="_x0000_i1044" type="#_x0000_t75" style="width:18.75pt;height:10.5pt" o:ole="">
            <v:imagedata r:id="rId48" o:title=""/>
          </v:shape>
          <o:OLEObject Type="Embed" ProgID="Equation.3" ShapeID="_x0000_i1044" DrawAspect="Content" ObjectID="_1595405304" r:id="rId49"/>
        </w:object>
      </w:r>
      <w:r w:rsidRPr="004742EA">
        <w:t xml:space="preserve">is the temperature difference (K) and </w:t>
      </w:r>
      <w:r w:rsidRPr="004742EA">
        <w:rPr>
          <w:position w:val="-4"/>
        </w:rPr>
        <w:object w:dxaOrig="240" w:dyaOrig="260">
          <v:shape id="_x0000_i1045" type="#_x0000_t75" style="width:10.5pt;height:10.5pt" o:ole="">
            <v:imagedata r:id="rId50" o:title=""/>
          </v:shape>
          <o:OLEObject Type="Embed" ProgID="Equation.3" ShapeID="_x0000_i1045" DrawAspect="Content" ObjectID="_1595405305" r:id="rId51"/>
        </w:object>
      </w:r>
      <w:r w:rsidRPr="004742EA">
        <w:t>is the sum of the  cross-sectional area of fibres (m</w:t>
      </w:r>
      <w:r w:rsidRPr="004742EA">
        <w:rPr>
          <w:vertAlign w:val="superscript"/>
        </w:rPr>
        <w:t>2</w:t>
      </w:r>
      <w:r w:rsidRPr="004742EA">
        <w:t>).</w:t>
      </w:r>
    </w:p>
    <w:p w:rsidR="00DA549B" w:rsidRDefault="00DA549B" w:rsidP="00DA549B">
      <w:pPr>
        <w:autoSpaceDE w:val="0"/>
        <w:autoSpaceDN w:val="0"/>
        <w:adjustRightInd w:val="0"/>
        <w:jc w:val="both"/>
        <w:rPr>
          <w:sz w:val="24"/>
          <w:szCs w:val="24"/>
        </w:rPr>
      </w:pPr>
    </w:p>
    <w:p w:rsidR="00DA549B" w:rsidRPr="004742EA" w:rsidRDefault="00DA549B" w:rsidP="004742EA">
      <w:pPr>
        <w:autoSpaceDE w:val="0"/>
        <w:autoSpaceDN w:val="0"/>
        <w:adjustRightInd w:val="0"/>
        <w:spacing w:line="480" w:lineRule="auto"/>
        <w:jc w:val="both"/>
      </w:pPr>
      <w:r w:rsidRPr="004742EA">
        <w:t xml:space="preserve">In Kawabata’s work the transverse thermal conductivity of fibre contained in composite plate was measured. The composite plate was composed of parallel fibre bundles which impregnated in epoxy at high pressure about </w:t>
      </w:r>
      <w:r w:rsidRPr="004742EA">
        <w:lastRenderedPageBreak/>
        <w:t>1 ton/cm</w:t>
      </w:r>
      <w:r w:rsidRPr="004742EA">
        <w:rPr>
          <w:vertAlign w:val="superscript"/>
        </w:rPr>
        <w:t>2</w:t>
      </w:r>
      <w:r w:rsidRPr="004742EA">
        <w:t xml:space="preserve"> and cured.  The thickness of plate is around 0.5-1 mm and the surface area of 5 x 5 cm</w:t>
      </w:r>
      <w:r w:rsidRPr="004742EA">
        <w:rPr>
          <w:vertAlign w:val="superscript"/>
        </w:rPr>
        <w:t>2</w:t>
      </w:r>
      <w:r w:rsidRPr="004742EA">
        <w:t xml:space="preserve"> was placed between the plates as shown in </w:t>
      </w:r>
      <w:r w:rsidR="00DE304F" w:rsidRPr="00DE304F">
        <w:fldChar w:fldCharType="begin"/>
      </w:r>
      <w:r w:rsidR="00DE304F" w:rsidRPr="00DE304F">
        <w:instrText xml:space="preserve"> REF _Ref484268523 \h  \* MERGEFORMAT </w:instrText>
      </w:r>
      <w:r w:rsidR="00DE304F" w:rsidRPr="00DE304F">
        <w:fldChar w:fldCharType="separate"/>
      </w:r>
      <w:r w:rsidR="00D8490B" w:rsidRPr="00DE304F">
        <w:t>Fig</w:t>
      </w:r>
      <w:r w:rsidR="00D8490B">
        <w:t>.</w:t>
      </w:r>
      <w:r w:rsidR="00D8490B" w:rsidRPr="00DE304F">
        <w:t xml:space="preserve"> </w:t>
      </w:r>
      <w:r w:rsidR="00D8490B" w:rsidRPr="00D8490B">
        <w:rPr>
          <w:noProof/>
        </w:rPr>
        <w:t>2</w:t>
      </w:r>
      <w:r w:rsidR="00DE304F" w:rsidRPr="00DE304F">
        <w:fldChar w:fldCharType="end"/>
      </w:r>
      <w:r w:rsidR="0066045F" w:rsidRPr="004742EA">
        <w:t xml:space="preserve"> </w:t>
      </w:r>
      <w:r w:rsidRPr="004742EA">
        <w:t xml:space="preserve">(b).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6"/>
      </w:tblGrid>
      <w:tr w:rsidR="00DA549B" w:rsidTr="00DA549B">
        <w:trPr>
          <w:jc w:val="center"/>
        </w:trPr>
        <w:tc>
          <w:tcPr>
            <w:tcW w:w="7746" w:type="dxa"/>
          </w:tcPr>
          <w:p w:rsidR="00DA549B" w:rsidRDefault="00DA549B" w:rsidP="00DA549B">
            <w:pPr>
              <w:autoSpaceDE w:val="0"/>
              <w:autoSpaceDN w:val="0"/>
              <w:adjustRightInd w:val="0"/>
              <w:jc w:val="both"/>
              <w:rPr>
                <w:sz w:val="24"/>
                <w:szCs w:val="24"/>
              </w:rPr>
            </w:pPr>
          </w:p>
          <w:p w:rsidR="00DA549B" w:rsidRDefault="00DA549B" w:rsidP="00DA549B">
            <w:pPr>
              <w:autoSpaceDE w:val="0"/>
              <w:autoSpaceDN w:val="0"/>
              <w:adjustRightInd w:val="0"/>
              <w:jc w:val="both"/>
              <w:rPr>
                <w:sz w:val="24"/>
                <w:szCs w:val="24"/>
              </w:rPr>
            </w:pPr>
            <w:r>
              <w:rPr>
                <w:noProof/>
                <w:sz w:val="24"/>
                <w:szCs w:val="24"/>
                <w:lang w:eastAsia="zh-CN"/>
              </w:rPr>
              <mc:AlternateContent>
                <mc:Choice Requires="wpg">
                  <w:drawing>
                    <wp:inline distT="0" distB="0" distL="0" distR="0" wp14:anchorId="34DDB1E3" wp14:editId="37FE1414">
                      <wp:extent cx="4109005" cy="2876672"/>
                      <wp:effectExtent l="0" t="0" r="25400" b="19050"/>
                      <wp:docPr id="1458" name="Group 1458"/>
                      <wp:cNvGraphicFramePr/>
                      <a:graphic xmlns:a="http://schemas.openxmlformats.org/drawingml/2006/main">
                        <a:graphicData uri="http://schemas.microsoft.com/office/word/2010/wordprocessingGroup">
                          <wpg:wgp>
                            <wpg:cNvGrpSpPr/>
                            <wpg:grpSpPr>
                              <a:xfrm>
                                <a:off x="0" y="0"/>
                                <a:ext cx="4109005" cy="2876672"/>
                                <a:chOff x="-80645" y="0"/>
                                <a:chExt cx="4014174" cy="2943027"/>
                              </a:xfrm>
                            </wpg:grpSpPr>
                            <wps:wsp>
                              <wps:cNvPr id="1459" name="Text Box 1459"/>
                              <wps:cNvSpPr txBox="1"/>
                              <wps:spPr>
                                <a:xfrm>
                                  <a:off x="3161200" y="809020"/>
                                  <a:ext cx="772329" cy="276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Specim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460" name="Group 1460"/>
                              <wpg:cNvGrpSpPr/>
                              <wpg:grpSpPr>
                                <a:xfrm>
                                  <a:off x="-80645" y="0"/>
                                  <a:ext cx="3990523" cy="2943027"/>
                                  <a:chOff x="-80645" y="0"/>
                                  <a:chExt cx="3990523" cy="2943027"/>
                                </a:xfrm>
                              </wpg:grpSpPr>
                              <wpg:grpSp>
                                <wpg:cNvPr id="1461" name="Group 1461"/>
                                <wpg:cNvGrpSpPr/>
                                <wpg:grpSpPr>
                                  <a:xfrm>
                                    <a:off x="-80645" y="0"/>
                                    <a:ext cx="3990523" cy="2600325"/>
                                    <a:chOff x="-80645" y="0"/>
                                    <a:chExt cx="3990523" cy="2600325"/>
                                  </a:xfrm>
                                </wpg:grpSpPr>
                                <wpg:grpSp>
                                  <wpg:cNvPr id="1462" name="Group 1462"/>
                                  <wpg:cNvGrpSpPr/>
                                  <wpg:grpSpPr>
                                    <a:xfrm>
                                      <a:off x="-80645" y="0"/>
                                      <a:ext cx="3934156" cy="2600325"/>
                                      <a:chOff x="-80645" y="0"/>
                                      <a:chExt cx="3934156" cy="2600325"/>
                                    </a:xfrm>
                                  </wpg:grpSpPr>
                                  <wpg:grpSp>
                                    <wpg:cNvPr id="1463" name="Group 1463"/>
                                    <wpg:cNvGrpSpPr/>
                                    <wpg:grpSpPr>
                                      <a:xfrm>
                                        <a:off x="-80645" y="0"/>
                                        <a:ext cx="3934156" cy="2600325"/>
                                        <a:chOff x="-80645" y="0"/>
                                        <a:chExt cx="3934156" cy="2600325"/>
                                      </a:xfrm>
                                    </wpg:grpSpPr>
                                    <wpg:grpSp>
                                      <wpg:cNvPr id="1464" name="Group 1464"/>
                                      <wpg:cNvGrpSpPr/>
                                      <wpg:grpSpPr>
                                        <a:xfrm>
                                          <a:off x="-80645" y="76200"/>
                                          <a:ext cx="3090545" cy="2524125"/>
                                          <a:chOff x="-80645" y="0"/>
                                          <a:chExt cx="3090545" cy="2524125"/>
                                        </a:xfrm>
                                      </wpg:grpSpPr>
                                      <wpg:grpSp>
                                        <wpg:cNvPr id="1465" name="Group 1465"/>
                                        <wpg:cNvGrpSpPr/>
                                        <wpg:grpSpPr>
                                          <a:xfrm>
                                            <a:off x="-80645" y="0"/>
                                            <a:ext cx="3090545" cy="2524125"/>
                                            <a:chOff x="-80645" y="0"/>
                                            <a:chExt cx="3090545" cy="2524125"/>
                                          </a:xfrm>
                                        </wpg:grpSpPr>
                                        <wpg:grpSp>
                                          <wpg:cNvPr id="1466" name="Group 1466"/>
                                          <wpg:cNvGrpSpPr/>
                                          <wpg:grpSpPr>
                                            <a:xfrm>
                                              <a:off x="246291" y="0"/>
                                              <a:ext cx="2763609" cy="2524125"/>
                                              <a:chOff x="-68034" y="0"/>
                                              <a:chExt cx="2763609" cy="2524125"/>
                                            </a:xfrm>
                                          </wpg:grpSpPr>
                                          <pic:pic xmlns:pic="http://schemas.openxmlformats.org/drawingml/2006/picture">
                                            <pic:nvPicPr>
                                              <pic:cNvPr id="1467" name="Picture 1467"/>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781050" y="0"/>
                                                <a:ext cx="1914525" cy="2524125"/>
                                              </a:xfrm>
                                              <a:prstGeom prst="rect">
                                                <a:avLst/>
                                              </a:prstGeom>
                                              <a:noFill/>
                                              <a:ln>
                                                <a:noFill/>
                                              </a:ln>
                                            </pic:spPr>
                                          </pic:pic>
                                          <wpg:grpSp>
                                            <wpg:cNvPr id="1468" name="Group 1468"/>
                                            <wpg:cNvGrpSpPr/>
                                            <wpg:grpSpPr>
                                              <a:xfrm>
                                                <a:off x="-68034" y="76085"/>
                                                <a:ext cx="1296759" cy="343015"/>
                                                <a:chOff x="-68034" y="-115"/>
                                                <a:chExt cx="1296759" cy="343015"/>
                                              </a:xfrm>
                                            </wpg:grpSpPr>
                                            <wps:wsp>
                                              <wps:cNvPr id="1469" name="Text Box 1469"/>
                                              <wps:cNvSpPr txBox="1"/>
                                              <wps:spPr>
                                                <a:xfrm>
                                                  <a:off x="-68034" y="-115"/>
                                                  <a:ext cx="875307" cy="276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Heat G</w:t>
                                                    </w:r>
                                                    <w:r w:rsidRPr="00BF66B9">
                                                      <w:rPr>
                                                        <w:sz w:val="24"/>
                                                        <w:szCs w:val="24"/>
                                                      </w:rPr>
                                                      <w:t>uar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70" name="Straight Arrow Connector 1470"/>
                                              <wps:cNvCnPr/>
                                              <wps:spPr>
                                                <a:xfrm>
                                                  <a:off x="781050" y="190500"/>
                                                  <a:ext cx="447675" cy="15240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1471" name="Straight Arrow Connector 1471"/>
                                          <wps:cNvCnPr/>
                                          <wps:spPr>
                                            <a:xfrm>
                                              <a:off x="1009650" y="1033463"/>
                                              <a:ext cx="752475" cy="138112"/>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72" name="Text Box 1472"/>
                                          <wps:cNvSpPr txBox="1"/>
                                          <wps:spPr>
                                            <a:xfrm>
                                              <a:off x="-80645" y="894624"/>
                                              <a:ext cx="1148879" cy="2754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Aluminium Foi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73" name="Straight Arrow Connector 1473"/>
                                        <wps:cNvCnPr/>
                                        <wps:spPr>
                                          <a:xfrm>
                                            <a:off x="914400" y="638175"/>
                                            <a:ext cx="933450" cy="18542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74" name="Text Box 1474"/>
                                        <wps:cNvSpPr txBox="1"/>
                                        <wps:spPr>
                                          <a:xfrm>
                                            <a:off x="333274" y="456982"/>
                                            <a:ext cx="581884" cy="276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Hea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75" name="Straight Arrow Connector 1475"/>
                                      <wps:cNvCnPr/>
                                      <wps:spPr>
                                        <a:xfrm flipH="1">
                                          <a:off x="2476500" y="209550"/>
                                          <a:ext cx="533400" cy="29019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76" name="Text Box 1476"/>
                                      <wps:cNvSpPr txBox="1"/>
                                      <wps:spPr>
                                        <a:xfrm>
                                          <a:off x="2961455" y="0"/>
                                          <a:ext cx="892056" cy="276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Heat Chuc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77" name="Straight Arrow Connector 1477"/>
                                    <wps:cNvCnPr/>
                                    <wps:spPr>
                                      <a:xfrm flipH="1">
                                        <a:off x="2476500" y="428625"/>
                                        <a:ext cx="628650" cy="29019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78" name="Text Box 1478"/>
                                    <wps:cNvSpPr txBox="1"/>
                                    <wps:spPr>
                                      <a:xfrm>
                                        <a:off x="3094840" y="285633"/>
                                        <a:ext cx="565755" cy="2761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Pow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79" name="Text Box 1479"/>
                                  <wps:cNvSpPr txBox="1"/>
                                  <wps:spPr>
                                    <a:xfrm>
                                      <a:off x="3009137" y="1437687"/>
                                      <a:ext cx="900741" cy="2761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Base Chuc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80" name="Straight Arrow Connector 1480"/>
                                  <wps:cNvCnPr/>
                                  <wps:spPr>
                                    <a:xfrm flipH="1">
                                      <a:off x="2476500" y="1552575"/>
                                      <a:ext cx="533400" cy="12827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1481" name="Text Box 1481"/>
                                <wps:cNvSpPr txBox="1"/>
                                <wps:spPr>
                                  <a:xfrm>
                                    <a:off x="2494685" y="2389798"/>
                                    <a:ext cx="834364" cy="274801"/>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Water Bo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82" name="Straight Arrow Connector 1482"/>
                                <wps:cNvCnPr/>
                                <wps:spPr>
                                  <a:xfrm flipH="1" flipV="1">
                                    <a:off x="2314575" y="2257425"/>
                                    <a:ext cx="390525" cy="19558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83" name="Straight Arrow Connector 1483"/>
                                <wps:cNvCnPr/>
                                <wps:spPr>
                                  <a:xfrm flipV="1">
                                    <a:off x="1142365" y="2486025"/>
                                    <a:ext cx="365760" cy="20955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84" name="Text Box 1484"/>
                                <wps:cNvSpPr txBox="1"/>
                                <wps:spPr>
                                  <a:xfrm>
                                    <a:off x="618888" y="2666277"/>
                                    <a:ext cx="549005" cy="276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Wa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85" name="Straight Arrow Connector 1485"/>
                              <wps:cNvCnPr/>
                              <wps:spPr>
                                <a:xfrm flipH="1">
                                  <a:off x="2419350" y="971550"/>
                                  <a:ext cx="800100" cy="21399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4DDB1E3" id="Group 1458" o:spid="_x0000_s1026" style="width:323.55pt;height:226.5pt;mso-position-horizontal-relative:char;mso-position-vertical-relative:line" coordorigin="-806" coordsize="40141,29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">
                      <v:shapetype id="_x0000_t202" coordsize="21600,21600" o:spt="202" path="m,l,21600r21600,l21600,xe">
                        <v:stroke joinstyle="miter"/>
                        <v:path gradientshapeok="t" o:connecttype="rect"/>
                      </v:shapetype>
                      <v:shape id="Text Box 1459" o:spid="_x0000_s1027" type="#_x0000_t202" style="position:absolute;left:31612;top:8090;width:7723;height:2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" filled="f" strokecolor="white [3212]" strokeweight=".5pt">
                        <v:textbox>
                          <w:txbxContent>
                            <w:p w:rsidR="00737F8A" w:rsidRPr="00BF66B9" w:rsidRDefault="00737F8A" w:rsidP="00DA549B">
                              <w:pPr>
                                <w:rPr>
                                  <w:sz w:val="24"/>
                                  <w:szCs w:val="24"/>
                                </w:rPr>
                              </w:pPr>
                              <w:r>
                                <w:rPr>
                                  <w:sz w:val="24"/>
                                  <w:szCs w:val="24"/>
                                </w:rPr>
                                <w:t>Specimen</w:t>
                              </w:r>
                            </w:p>
                          </w:txbxContent>
                        </v:textbox>
                      </v:shape>
                      <v:group id="Group 1460" o:spid="_x0000_s1028" style="position:absolute;left:-806;width:39904;height:29430" coordorigin="-806" coordsize="39905,29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">
                        <v:group id="Group 1461" o:spid="_x0000_s1029" style="position:absolute;left:-806;width:39904;height:26003" coordorigin="-806" coordsize="39905,2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">
                          <v:group id="Group 1462" o:spid="_x0000_s1030" style="position:absolute;left:-806;width:39341;height:26003" coordorigin="-806" coordsize="39341,2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">
                            <v:group id="Group 1463" o:spid="_x0000_s1031" style="position:absolute;left:-806;width:39341;height:26003" coordorigin="-806" coordsize="39341,2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">
                              <v:group id="Group 1464" o:spid="_x0000_s1032" style="position:absolute;left:-806;top:762;width:30905;height:25241" coordorigin="-806" coordsize="30905,25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">
                                <v:group id="Group 1465" o:spid="_x0000_s1033" style="position:absolute;left:-806;width:30905;height:25241" coordorigin="-806" coordsize="30905,25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">
                                  <v:group id="Group 1466" o:spid="_x0000_s1034" style="position:absolute;left:2462;width:27637;height:25241" coordorigin="-680" coordsize="27636,25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">
                                    <v:shape id="Picture 1467" o:spid="_x0000_s1035" type="#_x0000_t75" style="position:absolute;left:7810;width:19145;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">
                                      <v:imagedata r:id="rId53" o:title=""/>
                                      <v:path arrowok="t"/>
                                    </v:shape>
                                    <v:group id="Group 1468" o:spid="_x0000_s1036" style="position:absolute;left:-680;top:760;width:12967;height:3431" coordorigin="-680,-1" coordsize="12967,3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">
                                      <v:shape id="Text Box 1469" o:spid="_x0000_s1037" type="#_x0000_t202" style="position:absolute;left:-680;top:-1;width:8752;height:27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" fillcolor="white [3201]" strokecolor="white [3212]" strokeweight=".5pt">
                                        <v:textbox>
                                          <w:txbxContent>
                                            <w:p w:rsidR="00737F8A" w:rsidRPr="00BF66B9" w:rsidRDefault="00737F8A" w:rsidP="00DA549B">
                                              <w:pPr>
                                                <w:rPr>
                                                  <w:sz w:val="24"/>
                                                  <w:szCs w:val="24"/>
                                                </w:rPr>
                                              </w:pPr>
                                              <w:r>
                                                <w:rPr>
                                                  <w:sz w:val="24"/>
                                                  <w:szCs w:val="24"/>
                                                </w:rPr>
                                                <w:t>Heat G</w:t>
                                              </w:r>
                                              <w:r w:rsidRPr="00BF66B9">
                                                <w:rPr>
                                                  <w:sz w:val="24"/>
                                                  <w:szCs w:val="24"/>
                                                </w:rPr>
                                                <w:t>uard</w:t>
                                              </w:r>
                                            </w:p>
                                          </w:txbxContent>
                                        </v:textbox>
                                      </v:shape>
                                      <v:shapetype id="_x0000_t32" coordsize="21600,21600" o:spt="32" o:oned="t" path="m,l21600,21600e" filled="f">
                                        <v:path arrowok="t" fillok="f" o:connecttype="none"/>
                                        <o:lock v:ext="edit" shapetype="t"/>
                                      </v:shapetype>
                                      <v:shape id="Straight Arrow Connector 1470" o:spid="_x0000_s1038" type="#_x0000_t32" style="position:absolute;left:7810;top:1905;width:4477;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" strokecolor="black [3213]" strokeweight="1pt">
                                        <v:stroke endarrow="block"/>
                                      </v:shape>
                                    </v:group>
                                  </v:group>
                                  <v:shape id="Straight Arrow Connector 1471" o:spid="_x0000_s1039" type="#_x0000_t32" style="position:absolute;left:10096;top:10334;width:7525;height:1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" strokecolor="black [3213]" strokeweight="1pt">
                                    <v:stroke endarrow="block"/>
                                  </v:shape>
                                  <v:shape id="Text Box 1472" o:spid="_x0000_s1040" type="#_x0000_t202" style="position:absolute;left:-806;top:8946;width:11488;height:27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" filled="f" strokecolor="white [3212]" strokeweight=".5pt">
                                    <v:textbox>
                                      <w:txbxContent>
                                        <w:p w:rsidR="00737F8A" w:rsidRPr="00BF66B9" w:rsidRDefault="00737F8A" w:rsidP="00DA549B">
                                          <w:pPr>
                                            <w:rPr>
                                              <w:sz w:val="24"/>
                                              <w:szCs w:val="24"/>
                                            </w:rPr>
                                          </w:pPr>
                                          <w:r>
                                            <w:rPr>
                                              <w:sz w:val="24"/>
                                              <w:szCs w:val="24"/>
                                            </w:rPr>
                                            <w:t>Aluminium Foil</w:t>
                                          </w:r>
                                        </w:p>
                                      </w:txbxContent>
                                    </v:textbox>
                                  </v:shape>
                                </v:group>
                                <v:shape id="Straight Arrow Connector 1473" o:spid="_x0000_s1041" type="#_x0000_t32" style="position:absolute;left:9144;top:6381;width:9334;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" strokecolor="black [3213]" strokeweight="1pt">
                                  <v:stroke endarrow="block"/>
                                </v:shape>
                                <v:shape id="Text Box 1474" o:spid="_x0000_s1042" type="#_x0000_t202" style="position:absolute;left:3332;top:4569;width:5819;height:2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" filled="f" strokecolor="white [3212]" strokeweight=".5pt">
                                  <v:textbox>
                                    <w:txbxContent>
                                      <w:p w:rsidR="00737F8A" w:rsidRPr="00BF66B9" w:rsidRDefault="00737F8A" w:rsidP="00DA549B">
                                        <w:pPr>
                                          <w:rPr>
                                            <w:sz w:val="24"/>
                                            <w:szCs w:val="24"/>
                                          </w:rPr>
                                        </w:pPr>
                                        <w:r>
                                          <w:rPr>
                                            <w:sz w:val="24"/>
                                            <w:szCs w:val="24"/>
                                          </w:rPr>
                                          <w:t>Heater</w:t>
                                        </w:r>
                                      </w:p>
                                    </w:txbxContent>
                                  </v:textbox>
                                </v:shape>
                              </v:group>
                              <v:shape id="Straight Arrow Connector 1475" o:spid="_x0000_s1043" type="#_x0000_t32" style="position:absolute;left:24765;top:2095;width:5334;height:2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" strokecolor="black [3213]" strokeweight="1pt">
                                <v:stroke endarrow="block"/>
                              </v:shape>
                              <v:shape id="Text Box 1476" o:spid="_x0000_s1044" type="#_x0000_t202" style="position:absolute;left:29614;width:8921;height:2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" filled="f" strokecolor="white [3212]" strokeweight=".5pt">
                                <v:textbox>
                                  <w:txbxContent>
                                    <w:p w:rsidR="00737F8A" w:rsidRPr="00BF66B9" w:rsidRDefault="00737F8A" w:rsidP="00DA549B">
                                      <w:pPr>
                                        <w:rPr>
                                          <w:sz w:val="24"/>
                                          <w:szCs w:val="24"/>
                                        </w:rPr>
                                      </w:pPr>
                                      <w:r>
                                        <w:rPr>
                                          <w:sz w:val="24"/>
                                          <w:szCs w:val="24"/>
                                        </w:rPr>
                                        <w:t>Heat Chuck</w:t>
                                      </w:r>
                                    </w:p>
                                  </w:txbxContent>
                                </v:textbox>
                              </v:shape>
                            </v:group>
                            <v:shape id="Straight Arrow Connector 1477" o:spid="_x0000_s1045" type="#_x0000_t32" style="position:absolute;left:24765;top:4286;width:6286;height:2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" strokecolor="black [3213]" strokeweight="1pt">
                              <v:stroke endarrow="block"/>
                            </v:shape>
                            <v:shape id="Text Box 1478" o:spid="_x0000_s1046" type="#_x0000_t202" style="position:absolute;left:30948;top:2856;width:5657;height:27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" filled="f" strokecolor="white [3212]" strokeweight=".5pt">
                              <v:textbox>
                                <w:txbxContent>
                                  <w:p w:rsidR="00737F8A" w:rsidRPr="00BF66B9" w:rsidRDefault="00737F8A" w:rsidP="00DA549B">
                                    <w:pPr>
                                      <w:rPr>
                                        <w:sz w:val="24"/>
                                        <w:szCs w:val="24"/>
                                      </w:rPr>
                                    </w:pPr>
                                    <w:r>
                                      <w:rPr>
                                        <w:sz w:val="24"/>
                                        <w:szCs w:val="24"/>
                                      </w:rPr>
                                      <w:t>Power</w:t>
                                    </w:r>
                                  </w:p>
                                </w:txbxContent>
                              </v:textbox>
                            </v:shape>
                          </v:group>
                          <v:shape id="Text Box 1479" o:spid="_x0000_s1047" type="#_x0000_t202" style="position:absolute;left:30091;top:14376;width:9007;height:27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" filled="f" strokecolor="white [3212]" strokeweight=".5pt">
                            <v:textbox>
                              <w:txbxContent>
                                <w:p w:rsidR="00737F8A" w:rsidRPr="00BF66B9" w:rsidRDefault="00737F8A" w:rsidP="00DA549B">
                                  <w:pPr>
                                    <w:rPr>
                                      <w:sz w:val="24"/>
                                      <w:szCs w:val="24"/>
                                    </w:rPr>
                                  </w:pPr>
                                  <w:r>
                                    <w:rPr>
                                      <w:sz w:val="24"/>
                                      <w:szCs w:val="24"/>
                                    </w:rPr>
                                    <w:t>Base Chuck</w:t>
                                  </w:r>
                                </w:p>
                              </w:txbxContent>
                            </v:textbox>
                          </v:shape>
                          <v:shape id="Straight Arrow Connector 1480" o:spid="_x0000_s1048" type="#_x0000_t32" style="position:absolute;left:24765;top:15525;width:5334;height:12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" strokecolor="black [3213]" strokeweight="1pt">
                            <v:stroke endarrow="block"/>
                          </v:shape>
                        </v:group>
                        <v:shape id="Text Box 1481" o:spid="_x0000_s1049" type="#_x0000_t202" style="position:absolute;left:24946;top:23897;width:8344;height:27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" filled="f" strokecolor="white [3212]" strokeweight=".5pt">
                          <v:textbox>
                            <w:txbxContent>
                              <w:p w:rsidR="00737F8A" w:rsidRPr="00BF66B9" w:rsidRDefault="00737F8A" w:rsidP="00DA549B">
                                <w:pPr>
                                  <w:rPr>
                                    <w:sz w:val="24"/>
                                    <w:szCs w:val="24"/>
                                  </w:rPr>
                                </w:pPr>
                                <w:r>
                                  <w:rPr>
                                    <w:sz w:val="24"/>
                                    <w:szCs w:val="24"/>
                                  </w:rPr>
                                  <w:t>Water Box</w:t>
                                </w:r>
                              </w:p>
                            </w:txbxContent>
                          </v:textbox>
                        </v:shape>
                        <v:shape id="Straight Arrow Connector 1482" o:spid="_x0000_s1050" type="#_x0000_t32" style="position:absolute;left:23145;top:22574;width:3906;height:19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" strokecolor="black [3213]" strokeweight="1pt">
                          <v:stroke endarrow="block"/>
                        </v:shape>
                        <v:shape id="Straight Arrow Connector 1483" o:spid="_x0000_s1051" type="#_x0000_t32" style="position:absolute;left:11423;top:24860;width:3658;height:20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" strokecolor="black [3213]" strokeweight="1pt">
                          <v:stroke endarrow="block"/>
                        </v:shape>
                        <v:shape id="Text Box 1484" o:spid="_x0000_s1052" type="#_x0000_t202" style="position:absolute;left:6188;top:26662;width:5490;height:2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" filled="f" strokecolor="white [3212]" strokeweight=".5pt">
                          <v:textbox>
                            <w:txbxContent>
                              <w:p w:rsidR="00737F8A" w:rsidRPr="00BF66B9" w:rsidRDefault="00737F8A" w:rsidP="00DA549B">
                                <w:pPr>
                                  <w:rPr>
                                    <w:sz w:val="24"/>
                                    <w:szCs w:val="24"/>
                                  </w:rPr>
                                </w:pPr>
                                <w:r>
                                  <w:rPr>
                                    <w:sz w:val="24"/>
                                    <w:szCs w:val="24"/>
                                  </w:rPr>
                                  <w:t>Water</w:t>
                                </w:r>
                              </w:p>
                            </w:txbxContent>
                          </v:textbox>
                        </v:shape>
                      </v:group>
                      <v:shape id="Straight Arrow Connector 1485" o:spid="_x0000_s1053" type="#_x0000_t32" style="position:absolute;left:24193;top:9715;width:8001;height:21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" strokecolor="black [3213]" strokeweight="1pt">
                        <v:stroke endarrow="block"/>
                      </v:shape>
                      <w10:anchorlock/>
                    </v:group>
                  </w:pict>
                </mc:Fallback>
              </mc:AlternateContent>
            </w:r>
          </w:p>
          <w:p w:rsidR="00DA549B" w:rsidRDefault="00DA549B" w:rsidP="00DA549B">
            <w:pPr>
              <w:autoSpaceDE w:val="0"/>
              <w:autoSpaceDN w:val="0"/>
              <w:adjustRightInd w:val="0"/>
              <w:jc w:val="center"/>
              <w:rPr>
                <w:sz w:val="24"/>
                <w:szCs w:val="24"/>
              </w:rPr>
            </w:pPr>
            <w:r>
              <w:rPr>
                <w:sz w:val="24"/>
                <w:szCs w:val="24"/>
              </w:rPr>
              <w:t>(a)</w:t>
            </w:r>
          </w:p>
        </w:tc>
      </w:tr>
      <w:tr w:rsidR="00DA549B" w:rsidTr="00DA549B">
        <w:trPr>
          <w:jc w:val="center"/>
        </w:trPr>
        <w:tc>
          <w:tcPr>
            <w:tcW w:w="7746" w:type="dxa"/>
          </w:tcPr>
          <w:p w:rsidR="00DA549B" w:rsidRDefault="00DA549B" w:rsidP="00DA549B">
            <w:pPr>
              <w:autoSpaceDE w:val="0"/>
              <w:autoSpaceDN w:val="0"/>
              <w:adjustRightInd w:val="0"/>
              <w:jc w:val="both"/>
              <w:rPr>
                <w:sz w:val="24"/>
                <w:szCs w:val="24"/>
              </w:rPr>
            </w:pPr>
          </w:p>
          <w:p w:rsidR="0066045F" w:rsidRPr="0066045F" w:rsidRDefault="00DA549B" w:rsidP="00DE304F">
            <w:pPr>
              <w:keepNext/>
              <w:autoSpaceDE w:val="0"/>
              <w:autoSpaceDN w:val="0"/>
              <w:adjustRightInd w:val="0"/>
              <w:spacing w:line="360" w:lineRule="auto"/>
              <w:jc w:val="both"/>
            </w:pPr>
            <w:r>
              <w:rPr>
                <w:noProof/>
                <w:sz w:val="24"/>
                <w:szCs w:val="24"/>
                <w:lang w:eastAsia="zh-CN"/>
              </w:rPr>
              <mc:AlternateContent>
                <mc:Choice Requires="wpg">
                  <w:drawing>
                    <wp:inline distT="0" distB="0" distL="0" distR="0" wp14:anchorId="2955091A" wp14:editId="3E4AE903">
                      <wp:extent cx="4377719" cy="2520807"/>
                      <wp:effectExtent l="0" t="0" r="22860" b="13335"/>
                      <wp:docPr id="1486" name="Group 1486"/>
                      <wp:cNvGraphicFramePr/>
                      <a:graphic xmlns:a="http://schemas.openxmlformats.org/drawingml/2006/main">
                        <a:graphicData uri="http://schemas.microsoft.com/office/word/2010/wordprocessingGroup">
                          <wpg:wgp>
                            <wpg:cNvGrpSpPr/>
                            <wpg:grpSpPr>
                              <a:xfrm>
                                <a:off x="0" y="0"/>
                                <a:ext cx="4377719" cy="2520807"/>
                                <a:chOff x="0" y="0"/>
                                <a:chExt cx="4509852" cy="2722257"/>
                              </a:xfrm>
                            </wpg:grpSpPr>
                            <wpg:grpSp>
                              <wpg:cNvPr id="1487" name="Group 1487"/>
                              <wpg:cNvGrpSpPr/>
                              <wpg:grpSpPr>
                                <a:xfrm>
                                  <a:off x="0" y="0"/>
                                  <a:ext cx="4509852" cy="2722257"/>
                                  <a:chOff x="0" y="0"/>
                                  <a:chExt cx="4509852" cy="2722257"/>
                                </a:xfrm>
                              </wpg:grpSpPr>
                              <wps:wsp>
                                <wps:cNvPr id="1488" name="Text Box 1488"/>
                                <wps:cNvSpPr txBox="1"/>
                                <wps:spPr>
                                  <a:xfrm>
                                    <a:off x="3446853" y="228394"/>
                                    <a:ext cx="844529" cy="27498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Heat Pl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489" name="Group 1489"/>
                                <wpg:cNvGrpSpPr/>
                                <wpg:grpSpPr>
                                  <a:xfrm>
                                    <a:off x="0" y="0"/>
                                    <a:ext cx="4509852" cy="2722257"/>
                                    <a:chOff x="0" y="0"/>
                                    <a:chExt cx="4509852" cy="2722257"/>
                                  </a:xfrm>
                                </wpg:grpSpPr>
                                <wpg:grpSp>
                                  <wpg:cNvPr id="1490" name="Group 1490"/>
                                  <wpg:cNvGrpSpPr/>
                                  <wpg:grpSpPr>
                                    <a:xfrm>
                                      <a:off x="0" y="0"/>
                                      <a:ext cx="4509852" cy="2722257"/>
                                      <a:chOff x="0" y="0"/>
                                      <a:chExt cx="4509852" cy="2722257"/>
                                    </a:xfrm>
                                  </wpg:grpSpPr>
                                  <wpg:grpSp>
                                    <wpg:cNvPr id="1491" name="Group 1491"/>
                                    <wpg:cNvGrpSpPr/>
                                    <wpg:grpSpPr>
                                      <a:xfrm>
                                        <a:off x="0" y="0"/>
                                        <a:ext cx="4442202" cy="2722257"/>
                                        <a:chOff x="0" y="0"/>
                                        <a:chExt cx="4442202" cy="2722257"/>
                                      </a:xfrm>
                                    </wpg:grpSpPr>
                                    <wpg:grpSp>
                                      <wpg:cNvPr id="1492" name="Group 1492"/>
                                      <wpg:cNvGrpSpPr/>
                                      <wpg:grpSpPr>
                                        <a:xfrm>
                                          <a:off x="0" y="0"/>
                                          <a:ext cx="3543300" cy="2722257"/>
                                          <a:chOff x="0" y="0"/>
                                          <a:chExt cx="3543300" cy="2722257"/>
                                        </a:xfrm>
                                      </wpg:grpSpPr>
                                      <wpg:grpSp>
                                        <wpg:cNvPr id="1493" name="Group 1493"/>
                                        <wpg:cNvGrpSpPr/>
                                        <wpg:grpSpPr>
                                          <a:xfrm>
                                            <a:off x="0" y="0"/>
                                            <a:ext cx="3543300" cy="2722257"/>
                                            <a:chOff x="0" y="0"/>
                                            <a:chExt cx="3543300" cy="2722257"/>
                                          </a:xfrm>
                                        </wpg:grpSpPr>
                                        <wpg:grpSp>
                                          <wpg:cNvPr id="1494" name="Group 1494"/>
                                          <wpg:cNvGrpSpPr/>
                                          <wpg:grpSpPr>
                                            <a:xfrm>
                                              <a:off x="0" y="0"/>
                                              <a:ext cx="3543300" cy="2722257"/>
                                              <a:chOff x="0" y="0"/>
                                              <a:chExt cx="3543300" cy="2722257"/>
                                            </a:xfrm>
                                          </wpg:grpSpPr>
                                          <wpg:grpSp>
                                            <wpg:cNvPr id="1495" name="Group 1495"/>
                                            <wpg:cNvGrpSpPr/>
                                            <wpg:grpSpPr>
                                              <a:xfrm>
                                                <a:off x="0" y="0"/>
                                                <a:ext cx="3543300" cy="2722257"/>
                                                <a:chOff x="0" y="0"/>
                                                <a:chExt cx="3543300" cy="2722257"/>
                                              </a:xfrm>
                                            </wpg:grpSpPr>
                                            <pic:pic xmlns:pic="http://schemas.openxmlformats.org/drawingml/2006/picture">
                                              <pic:nvPicPr>
                                                <pic:cNvPr id="1496" name="Picture 1496"/>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514350" y="0"/>
                                                  <a:ext cx="3028950" cy="2524125"/>
                                                </a:xfrm>
                                                <a:prstGeom prst="rect">
                                                  <a:avLst/>
                                                </a:prstGeom>
                                                <a:noFill/>
                                                <a:ln>
                                                  <a:noFill/>
                                                </a:ln>
                                              </pic:spPr>
                                            </pic:pic>
                                            <wps:wsp>
                                              <wps:cNvPr id="1497" name="Straight Arrow Connector 1497"/>
                                              <wps:cNvCnPr/>
                                              <wps:spPr>
                                                <a:xfrm flipV="1">
                                                  <a:off x="238125" y="2085975"/>
                                                  <a:ext cx="514350" cy="28575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s:wsp>
                                              <wps:cNvPr id="1498" name="Text Box 1498"/>
                                              <wps:cNvSpPr txBox="1"/>
                                              <wps:spPr>
                                                <a:xfrm>
                                                  <a:off x="0" y="2446587"/>
                                                  <a:ext cx="578937" cy="27567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Wa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99" name="Text Box 1499"/>
                                            <wps:cNvSpPr txBox="1"/>
                                            <wps:spPr>
                                              <a:xfrm>
                                                <a:off x="238040" y="95171"/>
                                                <a:ext cx="1089187" cy="2756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sidRPr="00BF66B9">
                                                    <w:rPr>
                                                      <w:sz w:val="24"/>
                                                      <w:szCs w:val="24"/>
                                                    </w:rPr>
                                                    <w:t xml:space="preserve">Heat </w:t>
                                                  </w:r>
                                                  <w:r>
                                                    <w:rPr>
                                                      <w:sz w:val="24"/>
                                                      <w:szCs w:val="24"/>
                                                    </w:rPr>
                                                    <w:t>Insul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0" name="Straight Arrow Connector 1500"/>
                                            <wps:cNvCnPr/>
                                            <wps:spPr>
                                              <a:xfrm>
                                                <a:off x="752475" y="371475"/>
                                                <a:ext cx="209550" cy="34290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s:wsp>
                                          <wps:cNvPr id="1501" name="Text Box 1501"/>
                                          <wps:cNvSpPr txBox="1"/>
                                          <wps:spPr>
                                            <a:xfrm>
                                              <a:off x="1218776" y="390195"/>
                                              <a:ext cx="888358" cy="27567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sidRPr="00BF66B9">
                                                  <w:rPr>
                                                    <w:sz w:val="24"/>
                                                    <w:szCs w:val="24"/>
                                                  </w:rPr>
                                                  <w:t xml:space="preserve">Heat </w:t>
                                                </w:r>
                                                <w:r>
                                                  <w:rPr>
                                                    <w:sz w:val="24"/>
                                                    <w:szCs w:val="24"/>
                                                  </w:rPr>
                                                  <w:t>guar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2" name="Straight Arrow Connector 1502"/>
                                          <wps:cNvCnPr/>
                                          <wps:spPr>
                                            <a:xfrm>
                                              <a:off x="1466850" y="628650"/>
                                              <a:ext cx="133350" cy="276225"/>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s:wsp>
                                        <wps:cNvPr id="1503" name="Text Box 1503"/>
                                        <wps:cNvSpPr txBox="1"/>
                                        <wps:spPr>
                                          <a:xfrm>
                                            <a:off x="2770833" y="0"/>
                                            <a:ext cx="596600" cy="27498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Pow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4" name="Straight Arrow Connector 1504"/>
                                        <wps:cNvCnPr/>
                                        <wps:spPr>
                                          <a:xfrm flipH="1">
                                            <a:off x="2867025" y="247650"/>
                                            <a:ext cx="133351" cy="180975"/>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s:wsp>
                                      <wps:cNvPr id="1505" name="Text Box 1505"/>
                                      <wps:cNvSpPr txBox="1"/>
                                      <wps:spPr>
                                        <a:xfrm>
                                          <a:off x="3627765" y="999282"/>
                                          <a:ext cx="814437" cy="27635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Specim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6" name="Straight Arrow Connector 1506"/>
                                      <wps:cNvCnPr/>
                                      <wps:spPr>
                                        <a:xfrm flipH="1">
                                          <a:off x="2609850" y="1200150"/>
                                          <a:ext cx="1047115" cy="20955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s:wsp>
                                    <wps:cNvPr id="1507" name="Text Box 1507"/>
                                    <wps:cNvSpPr txBox="1"/>
                                    <wps:spPr>
                                      <a:xfrm>
                                        <a:off x="3656165" y="1656277"/>
                                        <a:ext cx="853687" cy="2756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Base Pl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8" name="Straight Arrow Connector 1508"/>
                                    <wps:cNvCnPr/>
                                    <wps:spPr>
                                      <a:xfrm flipH="1" flipV="1">
                                        <a:off x="2733675" y="1724025"/>
                                        <a:ext cx="923290" cy="9525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s:wsp>
                                  <wps:cNvPr id="1509" name="Text Box 1509"/>
                                  <wps:cNvSpPr txBox="1"/>
                                  <wps:spPr>
                                    <a:xfrm>
                                      <a:off x="2989769" y="2294037"/>
                                      <a:ext cx="879854" cy="27704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Water Bo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10" name="Straight Arrow Connector 1510"/>
                                  <wps:cNvCnPr/>
                                  <wps:spPr>
                                    <a:xfrm flipH="1" flipV="1">
                                      <a:off x="2552700" y="2105025"/>
                                      <a:ext cx="514350" cy="19050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g:grpSp>
                            </wpg:grpSp>
                            <wpg:grpSp>
                              <wpg:cNvPr id="1511" name="Group 1511"/>
                              <wpg:cNvGrpSpPr/>
                              <wpg:grpSpPr>
                                <a:xfrm>
                                  <a:off x="1923354" y="428625"/>
                                  <a:ext cx="1524696" cy="1003946"/>
                                  <a:chOff x="64344" y="190700"/>
                                  <a:chExt cx="1525371" cy="1004300"/>
                                </a:xfrm>
                              </wpg:grpSpPr>
                              <wps:wsp>
                                <wps:cNvPr id="1512" name="Straight Arrow Connector 1512"/>
                                <wps:cNvCnPr/>
                                <wps:spPr>
                                  <a:xfrm flipH="1">
                                    <a:off x="689877" y="190700"/>
                                    <a:ext cx="899838" cy="599860"/>
                                  </a:xfrm>
                                  <a:prstGeom prst="straightConnector1">
                                    <a:avLst/>
                                  </a:prstGeom>
                                  <a:ln w="19050">
                                    <a:headEnd type="none" w="med" len="med"/>
                                    <a:tailEnd type="triangle" w="med" len="med"/>
                                  </a:ln>
                                  <a:effectLst/>
                                </wps:spPr>
                                <wps:style>
                                  <a:lnRef idx="2">
                                    <a:schemeClr val="dk1"/>
                                  </a:lnRef>
                                  <a:fillRef idx="0">
                                    <a:schemeClr val="dk1"/>
                                  </a:fillRef>
                                  <a:effectRef idx="1">
                                    <a:schemeClr val="dk1"/>
                                  </a:effectRef>
                                  <a:fontRef idx="minor">
                                    <a:schemeClr val="tx1"/>
                                  </a:fontRef>
                                </wps:style>
                                <wps:bodyPr/>
                              </wps:wsp>
                              <wps:wsp>
                                <wps:cNvPr id="1513" name="Text Box 1513"/>
                                <wps:cNvSpPr txBox="1"/>
                                <wps:spPr>
                                  <a:xfrm rot="19805138">
                                    <a:off x="64344" y="919919"/>
                                    <a:ext cx="613879" cy="275081"/>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37F8A" w:rsidRPr="00BF66B9" w:rsidRDefault="00737F8A" w:rsidP="00DA549B">
                                      <w:pPr>
                                        <w:rPr>
                                          <w:sz w:val="24"/>
                                          <w:szCs w:val="24"/>
                                        </w:rPr>
                                      </w:pPr>
                                      <w:r>
                                        <w:rPr>
                                          <w:sz w:val="24"/>
                                          <w:szCs w:val="24"/>
                                        </w:rPr>
                                        <w:t>Hea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955091A" id="Group 1486" o:spid="_x0000_s1054" style="width:344.7pt;height:198.5pt;mso-position-horizontal-relative:char;mso-position-vertical-relative:line" coordsize="45098,27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">
                      <v:group id="Group 1487" o:spid="_x0000_s1055" style="position:absolute;width:45098;height:27222" coordsize="45098,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">
                        <v:shape id="Text Box 1488" o:spid="_x0000_s1056" type="#_x0000_t202" style="position:absolute;left:34468;top:2283;width:844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" fillcolor="white [3201]" strokecolor="white [3212]" strokeweight=".5pt">
                          <v:textbox>
                            <w:txbxContent>
                              <w:p w:rsidR="00737F8A" w:rsidRPr="00BF66B9" w:rsidRDefault="00737F8A" w:rsidP="00DA549B">
                                <w:pPr>
                                  <w:rPr>
                                    <w:sz w:val="24"/>
                                    <w:szCs w:val="24"/>
                                  </w:rPr>
                                </w:pPr>
                                <w:r>
                                  <w:rPr>
                                    <w:sz w:val="24"/>
                                    <w:szCs w:val="24"/>
                                  </w:rPr>
                                  <w:t>Heat Plate</w:t>
                                </w:r>
                              </w:p>
                            </w:txbxContent>
                          </v:textbox>
                        </v:shape>
                        <v:group id="Group 1489" o:spid="_x0000_s1057" style="position:absolute;width:45098;height:27222" coordsize="45098,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">
                          <v:group id="Group 1490" o:spid="_x0000_s1058" style="position:absolute;width:45098;height:27222" coordsize="45098,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">
                            <v:group id="Group 1491" o:spid="_x0000_s1059" style="position:absolute;width:44422;height:27222" coordsize="44422,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">
                              <v:group id="Group 1492" o:spid="_x0000_s1060" style="position:absolute;width:35433;height:27222" coordsize="35433,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">
                                <v:group id="Group 1493" o:spid="_x0000_s1061" style="position:absolute;width:35433;height:27222" coordsize="35433,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">
                                  <v:group id="Group 1494" o:spid="_x0000_s1062" style="position:absolute;width:35433;height:27222" coordsize="35433,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">
                                    <v:group id="Group 1495" o:spid="_x0000_s1063" style="position:absolute;width:35433;height:27222" coordsize="35433,27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">
                                      <v:shape id="Picture 1496" o:spid="_x0000_s1064" type="#_x0000_t75" style="position:absolute;left:5143;width:3029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">
                                        <v:imagedata r:id="rId55" o:title=""/>
                                        <v:path arrowok="t"/>
                                      </v:shape>
                                      <v:shape id="Straight Arrow Connector 1497" o:spid="_x0000_s1065" type="#_x0000_t32" style="position:absolute;left:2381;top:20859;width:5143;height:2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" strokecolor="black [3200]" strokeweight="1.5pt">
                                        <v:stroke endarrow="block"/>
                                      </v:shape>
                                      <v:shape id="Text Box 1498" o:spid="_x0000_s1066" type="#_x0000_t202" style="position:absolute;top:24465;width:5789;height:27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" filled="f" strokecolor="white [3212]" strokeweight=".5pt">
                                        <v:textbox>
                                          <w:txbxContent>
                                            <w:p w:rsidR="00737F8A" w:rsidRPr="00BF66B9" w:rsidRDefault="00737F8A" w:rsidP="00DA549B">
                                              <w:pPr>
                                                <w:rPr>
                                                  <w:sz w:val="24"/>
                                                  <w:szCs w:val="24"/>
                                                </w:rPr>
                                              </w:pPr>
                                              <w:r>
                                                <w:rPr>
                                                  <w:sz w:val="24"/>
                                                  <w:szCs w:val="24"/>
                                                </w:rPr>
                                                <w:t>Water</w:t>
                                              </w:r>
                                            </w:p>
                                          </w:txbxContent>
                                        </v:textbox>
                                      </v:shape>
                                    </v:group>
                                    <v:shape id="Text Box 1499" o:spid="_x0000_s1067" type="#_x0000_t202" style="position:absolute;left:2380;top:951;width:10892;height:27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" fillcolor="white [3201]" strokecolor="white [3212]" strokeweight=".5pt">
                                      <v:textbox>
                                        <w:txbxContent>
                                          <w:p w:rsidR="00737F8A" w:rsidRPr="00BF66B9" w:rsidRDefault="00737F8A" w:rsidP="00DA549B">
                                            <w:pPr>
                                              <w:rPr>
                                                <w:sz w:val="24"/>
                                                <w:szCs w:val="24"/>
                                              </w:rPr>
                                            </w:pPr>
                                            <w:r w:rsidRPr="00BF66B9">
                                              <w:rPr>
                                                <w:sz w:val="24"/>
                                                <w:szCs w:val="24"/>
                                              </w:rPr>
                                              <w:t xml:space="preserve">Heat </w:t>
                                            </w:r>
                                            <w:r>
                                              <w:rPr>
                                                <w:sz w:val="24"/>
                                                <w:szCs w:val="24"/>
                                              </w:rPr>
                                              <w:t>Insulator</w:t>
                                            </w:r>
                                          </w:p>
                                        </w:txbxContent>
                                      </v:textbox>
                                    </v:shape>
                                    <v:shape id="Straight Arrow Connector 1500" o:spid="_x0000_s1068" type="#_x0000_t32" style="position:absolute;left:7524;top:3714;width:2096;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" strokecolor="black [3200]" strokeweight="1.5pt">
                                      <v:stroke endarrow="block"/>
                                    </v:shape>
                                  </v:group>
                                  <v:shape id="Text Box 1501" o:spid="_x0000_s1069" type="#_x0000_t202" style="position:absolute;left:12187;top:3901;width:8884;height:27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" filled="f" strokecolor="white [3212]" strokeweight=".5pt">
                                    <v:textbox>
                                      <w:txbxContent>
                                        <w:p w:rsidR="00737F8A" w:rsidRPr="00BF66B9" w:rsidRDefault="00737F8A" w:rsidP="00DA549B">
                                          <w:pPr>
                                            <w:rPr>
                                              <w:sz w:val="24"/>
                                              <w:szCs w:val="24"/>
                                            </w:rPr>
                                          </w:pPr>
                                          <w:r w:rsidRPr="00BF66B9">
                                            <w:rPr>
                                              <w:sz w:val="24"/>
                                              <w:szCs w:val="24"/>
                                            </w:rPr>
                                            <w:t xml:space="preserve">Heat </w:t>
                                          </w:r>
                                          <w:r>
                                            <w:rPr>
                                              <w:sz w:val="24"/>
                                              <w:szCs w:val="24"/>
                                            </w:rPr>
                                            <w:t>guard</w:t>
                                          </w:r>
                                        </w:p>
                                      </w:txbxContent>
                                    </v:textbox>
                                  </v:shape>
                                  <v:shape id="Straight Arrow Connector 1502" o:spid="_x0000_s1070" type="#_x0000_t32" style="position:absolute;left:14668;top:6286;width:1334;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" strokecolor="black [3200]" strokeweight="1.5pt">
                                    <v:stroke endarrow="block"/>
                                  </v:shape>
                                </v:group>
                                <v:shape id="Text Box 1503" o:spid="_x0000_s1071" type="#_x0000_t202" style="position:absolute;left:27708;width:5966;height:274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" fillcolor="white [3201]" strokecolor="white [3212]" strokeweight=".5pt">
                                  <v:textbox>
                                    <w:txbxContent>
                                      <w:p w:rsidR="00737F8A" w:rsidRPr="00BF66B9" w:rsidRDefault="00737F8A" w:rsidP="00DA549B">
                                        <w:pPr>
                                          <w:rPr>
                                            <w:sz w:val="24"/>
                                            <w:szCs w:val="24"/>
                                          </w:rPr>
                                        </w:pPr>
                                        <w:r>
                                          <w:rPr>
                                            <w:sz w:val="24"/>
                                            <w:szCs w:val="24"/>
                                          </w:rPr>
                                          <w:t>Power</w:t>
                                        </w:r>
                                      </w:p>
                                    </w:txbxContent>
                                  </v:textbox>
                                </v:shape>
                                <v:shape id="Straight Arrow Connector 1504" o:spid="_x0000_s1072" type="#_x0000_t32" style="position:absolute;left:28670;top:2476;width:1333;height:18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" strokecolor="black [3200]" strokeweight="1.5pt">
                                  <v:stroke endarrow="block"/>
                                </v:shape>
                              </v:group>
                              <v:shape id="Text Box 1505" o:spid="_x0000_s1073" type="#_x0000_t202" style="position:absolute;left:36277;top:9992;width:8145;height:27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" fillcolor="white [3201]" strokecolor="white [3212]" strokeweight=".5pt">
                                <v:textbox>
                                  <w:txbxContent>
                                    <w:p w:rsidR="00737F8A" w:rsidRPr="00BF66B9" w:rsidRDefault="00737F8A" w:rsidP="00DA549B">
                                      <w:pPr>
                                        <w:rPr>
                                          <w:sz w:val="24"/>
                                          <w:szCs w:val="24"/>
                                        </w:rPr>
                                      </w:pPr>
                                      <w:r>
                                        <w:rPr>
                                          <w:sz w:val="24"/>
                                          <w:szCs w:val="24"/>
                                        </w:rPr>
                                        <w:t>Specimen</w:t>
                                      </w:r>
                                    </w:p>
                                  </w:txbxContent>
                                </v:textbox>
                              </v:shape>
                              <v:shape id="Straight Arrow Connector 1506" o:spid="_x0000_s1074" type="#_x0000_t32" style="position:absolute;left:26098;top:12001;width:10471;height:2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" strokecolor="black [3200]" strokeweight="1.5pt">
                                <v:stroke endarrow="block"/>
                              </v:shape>
                            </v:group>
                            <v:shape id="Text Box 1507" o:spid="_x0000_s1075" type="#_x0000_t202" style="position:absolute;left:36561;top:16562;width:8537;height:27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" fillcolor="white [3201]" strokecolor="white [3212]" strokeweight=".5pt">
                              <v:textbox>
                                <w:txbxContent>
                                  <w:p w:rsidR="00737F8A" w:rsidRPr="00BF66B9" w:rsidRDefault="00737F8A" w:rsidP="00DA549B">
                                    <w:pPr>
                                      <w:rPr>
                                        <w:sz w:val="24"/>
                                        <w:szCs w:val="24"/>
                                      </w:rPr>
                                    </w:pPr>
                                    <w:r>
                                      <w:rPr>
                                        <w:sz w:val="24"/>
                                        <w:szCs w:val="24"/>
                                      </w:rPr>
                                      <w:t>Base Plate</w:t>
                                    </w:r>
                                  </w:p>
                                </w:txbxContent>
                              </v:textbox>
                            </v:shape>
                            <v:shape id="Straight Arrow Connector 1508" o:spid="_x0000_s1076" type="#_x0000_t32" style="position:absolute;left:27336;top:17240;width:9233;height:9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" strokecolor="black [3200]" strokeweight="1.5pt">
                              <v:stroke endarrow="block"/>
                            </v:shape>
                          </v:group>
                          <v:shape id="Text Box 1509" o:spid="_x0000_s1077" type="#_x0000_t202" style="position:absolute;left:29897;top:22940;width:879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" fillcolor="white [3201]" strokecolor="white [3212]" strokeweight=".5pt">
                            <v:textbox>
                              <w:txbxContent>
                                <w:p w:rsidR="00737F8A" w:rsidRPr="00BF66B9" w:rsidRDefault="00737F8A" w:rsidP="00DA549B">
                                  <w:pPr>
                                    <w:rPr>
                                      <w:sz w:val="24"/>
                                      <w:szCs w:val="24"/>
                                    </w:rPr>
                                  </w:pPr>
                                  <w:r>
                                    <w:rPr>
                                      <w:sz w:val="24"/>
                                      <w:szCs w:val="24"/>
                                    </w:rPr>
                                    <w:t>Water Box</w:t>
                                  </w:r>
                                </w:p>
                              </w:txbxContent>
                            </v:textbox>
                          </v:shape>
                          <v:shape id="Straight Arrow Connector 1510" o:spid="_x0000_s1078" type="#_x0000_t32" style="position:absolute;left:25527;top:21050;width:5143;height:19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" strokecolor="black [3200]" strokeweight="1.5pt">
                            <v:stroke endarrow="block"/>
                          </v:shape>
                        </v:group>
                      </v:group>
                      <v:group id="Group 1511" o:spid="_x0000_s1079" style="position:absolute;left:19233;top:4286;width:15247;height:10039" coordorigin="643,1907" coordsize="15253,10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">
                        <v:shape id="Straight Arrow Connector 1512" o:spid="_x0000_s1080" type="#_x0000_t32" style="position:absolute;left:6898;top:1907;width:8999;height:59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" strokecolor="black [3200]" strokeweight="1.5pt">
                          <v:stroke endarrow="block"/>
                        </v:shape>
                        <v:shape id="Text Box 1513" o:spid="_x0000_s1081" type="#_x0000_t202" style="position:absolute;left:643;top:9199;width:6139;height:2751;rotation:-1960468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" filled="f" strokecolor="white [3212]" strokeweight=".5pt">
                          <v:textbox>
                            <w:txbxContent>
                              <w:p w:rsidR="00737F8A" w:rsidRPr="00BF66B9" w:rsidRDefault="00737F8A" w:rsidP="00DA549B">
                                <w:pPr>
                                  <w:rPr>
                                    <w:sz w:val="24"/>
                                    <w:szCs w:val="24"/>
                                  </w:rPr>
                                </w:pPr>
                                <w:r>
                                  <w:rPr>
                                    <w:sz w:val="24"/>
                                    <w:szCs w:val="24"/>
                                  </w:rPr>
                                  <w:t>Heater</w:t>
                                </w:r>
                              </w:p>
                            </w:txbxContent>
                          </v:textbox>
                        </v:shape>
                      </v:group>
                      <w10:anchorlock/>
                    </v:group>
                  </w:pict>
                </mc:Fallback>
              </mc:AlternateContent>
            </w:r>
          </w:p>
        </w:tc>
      </w:tr>
    </w:tbl>
    <w:p w:rsidR="00DE304F" w:rsidRPr="00DE304F" w:rsidRDefault="00DE304F" w:rsidP="004B0BE8">
      <w:pPr>
        <w:pStyle w:val="Caption"/>
        <w:jc w:val="center"/>
        <w:rPr>
          <w:b w:val="0"/>
          <w:color w:val="auto"/>
          <w:sz w:val="20"/>
        </w:rPr>
      </w:pPr>
      <w:bookmarkStart w:id="4" w:name="_Ref484268523"/>
      <w:r w:rsidRPr="00DE304F">
        <w:rPr>
          <w:b w:val="0"/>
          <w:color w:val="auto"/>
          <w:sz w:val="20"/>
        </w:rPr>
        <w:t>Fig</w:t>
      </w:r>
      <w:r w:rsidR="002D096C">
        <w:rPr>
          <w:b w:val="0"/>
          <w:color w:val="auto"/>
          <w:sz w:val="20"/>
        </w:rPr>
        <w:t>.</w:t>
      </w:r>
      <w:r w:rsidRPr="00DE304F">
        <w:rPr>
          <w:b w:val="0"/>
          <w:color w:val="auto"/>
          <w:sz w:val="20"/>
        </w:rPr>
        <w:t xml:space="preserve"> </w:t>
      </w:r>
      <w:r w:rsidRPr="00DE304F">
        <w:rPr>
          <w:b w:val="0"/>
          <w:color w:val="auto"/>
          <w:sz w:val="20"/>
        </w:rPr>
        <w:fldChar w:fldCharType="begin"/>
      </w:r>
      <w:r w:rsidRPr="00DE304F">
        <w:rPr>
          <w:b w:val="0"/>
          <w:color w:val="auto"/>
          <w:sz w:val="20"/>
        </w:rPr>
        <w:instrText xml:space="preserve"> SEQ Fig_ \* ARABIC </w:instrText>
      </w:r>
      <w:r w:rsidRPr="00DE304F">
        <w:rPr>
          <w:b w:val="0"/>
          <w:color w:val="auto"/>
          <w:sz w:val="20"/>
        </w:rPr>
        <w:fldChar w:fldCharType="separate"/>
      </w:r>
      <w:r w:rsidR="00D8490B">
        <w:rPr>
          <w:b w:val="0"/>
          <w:noProof/>
          <w:color w:val="auto"/>
          <w:sz w:val="20"/>
        </w:rPr>
        <w:t>2</w:t>
      </w:r>
      <w:r w:rsidRPr="00DE304F">
        <w:rPr>
          <w:b w:val="0"/>
          <w:color w:val="auto"/>
          <w:sz w:val="20"/>
        </w:rPr>
        <w:fldChar w:fldCharType="end"/>
      </w:r>
      <w:bookmarkEnd w:id="4"/>
      <w:r w:rsidRPr="00DE304F">
        <w:rPr>
          <w:b w:val="0"/>
          <w:color w:val="auto"/>
          <w:sz w:val="20"/>
        </w:rPr>
        <w:t>. Measuring head for measurement of thermal conductivity: (a) longitudinal and (b) transverse.</w:t>
      </w:r>
    </w:p>
    <w:p w:rsidR="00DA549B" w:rsidRPr="004742EA" w:rsidRDefault="00DA549B" w:rsidP="004742EA">
      <w:pPr>
        <w:autoSpaceDE w:val="0"/>
        <w:autoSpaceDN w:val="0"/>
        <w:adjustRightInd w:val="0"/>
        <w:spacing w:line="480" w:lineRule="auto"/>
      </w:pPr>
      <w:r w:rsidRPr="004742EA">
        <w:t>The transverse thermal conductivity of fibres was calculated by:</w:t>
      </w:r>
    </w:p>
    <w:p w:rsidR="00A016AA" w:rsidRDefault="00A016AA" w:rsidP="00DA549B">
      <w:pPr>
        <w:autoSpaceDE w:val="0"/>
        <w:autoSpaceDN w:val="0"/>
        <w:adjustRightInd w:val="0"/>
        <w:spacing w:line="36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345"/>
      </w:tblGrid>
      <w:tr w:rsidR="00DA549B" w:rsidTr="0049094E">
        <w:tc>
          <w:tcPr>
            <w:tcW w:w="7763" w:type="dxa"/>
            <w:vAlign w:val="bottom"/>
          </w:tcPr>
          <w:p w:rsidR="00DA549B" w:rsidRPr="00B66CE1" w:rsidRDefault="00DA549B" w:rsidP="00DA549B">
            <w:pPr>
              <w:spacing w:line="360" w:lineRule="auto"/>
              <w:jc w:val="center"/>
              <w:rPr>
                <w:sz w:val="24"/>
                <w:szCs w:val="24"/>
              </w:rPr>
            </w:pPr>
            <w:r>
              <w:rPr>
                <w:sz w:val="24"/>
                <w:szCs w:val="24"/>
              </w:rPr>
              <w:t xml:space="preserve"> </w:t>
            </w:r>
            <w:r w:rsidRPr="005639E6">
              <w:rPr>
                <w:position w:val="-32"/>
              </w:rPr>
              <w:object w:dxaOrig="2760" w:dyaOrig="800">
                <v:shape id="_x0000_i1046" type="#_x0000_t75" style="width:132.75pt;height:42pt" o:ole="">
                  <v:imagedata r:id="rId56" o:title=""/>
                </v:shape>
                <o:OLEObject Type="Embed" ProgID="Equation.3" ShapeID="_x0000_i1046" DrawAspect="Content" ObjectID="_1595405306" r:id="rId57"/>
              </w:object>
            </w:r>
          </w:p>
        </w:tc>
        <w:tc>
          <w:tcPr>
            <w:tcW w:w="1345" w:type="dxa"/>
            <w:vAlign w:val="center"/>
          </w:tcPr>
          <w:p w:rsidR="00DA549B" w:rsidRPr="007B1452" w:rsidRDefault="00A016AA" w:rsidP="00A016AA">
            <w:pPr>
              <w:pStyle w:val="Caption"/>
              <w:keepNext/>
              <w:jc w:val="right"/>
              <w:rPr>
                <w:b w:val="0"/>
                <w:color w:val="auto"/>
                <w:sz w:val="24"/>
                <w:szCs w:val="24"/>
              </w:rPr>
            </w:pPr>
            <w:r w:rsidRPr="00613E7C">
              <w:rPr>
                <w:b w:val="0"/>
                <w:color w:val="auto"/>
                <w:sz w:val="20"/>
                <w:szCs w:val="24"/>
              </w:rPr>
              <w:t>Eq.</w:t>
            </w:r>
            <w:r w:rsidR="00DA549B" w:rsidRPr="00613E7C">
              <w:rPr>
                <w:b w:val="0"/>
                <w:color w:val="auto"/>
                <w:sz w:val="20"/>
                <w:szCs w:val="24"/>
              </w:rPr>
              <w:fldChar w:fldCharType="begin"/>
            </w:r>
            <w:r w:rsidR="00DA549B" w:rsidRPr="00613E7C">
              <w:rPr>
                <w:b w:val="0"/>
                <w:color w:val="auto"/>
                <w:sz w:val="20"/>
                <w:szCs w:val="24"/>
              </w:rPr>
              <w:instrText xml:space="preserve"> SEQ Equation \* ARABIC \s 1 </w:instrText>
            </w:r>
            <w:r w:rsidR="00DA549B" w:rsidRPr="00613E7C">
              <w:rPr>
                <w:b w:val="0"/>
                <w:color w:val="auto"/>
                <w:sz w:val="20"/>
                <w:szCs w:val="24"/>
              </w:rPr>
              <w:fldChar w:fldCharType="separate"/>
            </w:r>
            <w:r w:rsidR="00D8490B">
              <w:rPr>
                <w:b w:val="0"/>
                <w:noProof/>
                <w:color w:val="auto"/>
                <w:sz w:val="20"/>
                <w:szCs w:val="24"/>
              </w:rPr>
              <w:t>5</w:t>
            </w:r>
            <w:r w:rsidR="00DA549B" w:rsidRPr="00613E7C">
              <w:rPr>
                <w:b w:val="0"/>
                <w:color w:val="auto"/>
                <w:sz w:val="20"/>
                <w:szCs w:val="24"/>
              </w:rPr>
              <w:fldChar w:fldCharType="end"/>
            </w:r>
          </w:p>
        </w:tc>
      </w:tr>
    </w:tbl>
    <w:p w:rsidR="00DA549B" w:rsidRPr="004742EA" w:rsidRDefault="00DA549B" w:rsidP="004742EA">
      <w:pPr>
        <w:autoSpaceDE w:val="0"/>
        <w:autoSpaceDN w:val="0"/>
        <w:adjustRightInd w:val="0"/>
        <w:spacing w:line="480" w:lineRule="auto"/>
        <w:jc w:val="both"/>
      </w:pPr>
      <w:r w:rsidRPr="004742EA">
        <w:t xml:space="preserve">where </w:t>
      </w:r>
      <w:r w:rsidRPr="004742EA">
        <w:rPr>
          <w:position w:val="-10"/>
        </w:rPr>
        <w:object w:dxaOrig="300" w:dyaOrig="340">
          <v:shape id="_x0000_i1047" type="#_x0000_t75" style="width:10.5pt;height:18.75pt" o:ole="">
            <v:imagedata r:id="rId58" o:title=""/>
          </v:shape>
          <o:OLEObject Type="Embed" ProgID="Equation.3" ShapeID="_x0000_i1047" DrawAspect="Content" ObjectID="_1595405307" r:id="rId59"/>
        </w:object>
      </w:r>
      <w:r w:rsidRPr="004742EA">
        <w:t xml:space="preserve"> is the volume fraction of fibre, </w:t>
      </w:r>
      <w:r w:rsidRPr="004742EA">
        <w:rPr>
          <w:position w:val="-10"/>
        </w:rPr>
        <w:object w:dxaOrig="360" w:dyaOrig="340">
          <v:shape id="_x0000_i1048" type="#_x0000_t75" style="width:18.75pt;height:18.75pt" o:ole="">
            <v:imagedata r:id="rId60" o:title=""/>
          </v:shape>
          <o:OLEObject Type="Embed" ProgID="Equation.3" ShapeID="_x0000_i1048" DrawAspect="Content" ObjectID="_1595405308" r:id="rId61"/>
        </w:object>
      </w:r>
      <w:r w:rsidRPr="004742EA">
        <w:t xml:space="preserve"> is the thermal conductivity of resin, </w:t>
      </w:r>
      <w:r w:rsidRPr="004742EA">
        <w:rPr>
          <w:position w:val="-4"/>
        </w:rPr>
        <w:object w:dxaOrig="220" w:dyaOrig="260">
          <v:shape id="_x0000_i1049" type="#_x0000_t75" style="width:10.5pt;height:10.5pt" o:ole="">
            <v:imagedata r:id="rId62" o:title=""/>
          </v:shape>
          <o:OLEObject Type="Embed" ProgID="Equation.3" ShapeID="_x0000_i1049" DrawAspect="Content" ObjectID="_1595405309" r:id="rId63"/>
        </w:object>
      </w:r>
      <w:r w:rsidRPr="004742EA">
        <w:t xml:space="preserve"> is the plate thickness, </w:t>
      </w:r>
      <w:r w:rsidRPr="004742EA">
        <w:rPr>
          <w:position w:val="-4"/>
        </w:rPr>
        <w:object w:dxaOrig="240" w:dyaOrig="260">
          <v:shape id="_x0000_i1050" type="#_x0000_t75" style="width:10.5pt;height:10.5pt" o:ole="">
            <v:imagedata r:id="rId64" o:title=""/>
          </v:shape>
          <o:OLEObject Type="Embed" ProgID="Equation.3" ShapeID="_x0000_i1050" DrawAspect="Content" ObjectID="_1595405310" r:id="rId65"/>
        </w:object>
      </w:r>
      <w:r w:rsidRPr="004742EA">
        <w:t xml:space="preserve"> is the area of plate sample and </w:t>
      </w:r>
      <w:r w:rsidRPr="004742EA">
        <w:rPr>
          <w:position w:val="-4"/>
        </w:rPr>
        <w:object w:dxaOrig="380" w:dyaOrig="260">
          <v:shape id="_x0000_i1051" type="#_x0000_t75" style="width:18.75pt;height:10.5pt" o:ole="">
            <v:imagedata r:id="rId66" o:title=""/>
          </v:shape>
          <o:OLEObject Type="Embed" ProgID="Equation.3" ShapeID="_x0000_i1051" DrawAspect="Content" ObjectID="_1595405311" r:id="rId67"/>
        </w:object>
      </w:r>
      <w:r w:rsidRPr="004742EA">
        <w:t xml:space="preserve"> is the temperature difference (10°C) .</w:t>
      </w:r>
    </w:p>
    <w:p w:rsidR="00DA549B" w:rsidRPr="004742EA" w:rsidRDefault="00DA549B" w:rsidP="004742EA">
      <w:pPr>
        <w:autoSpaceDE w:val="0"/>
        <w:autoSpaceDN w:val="0"/>
        <w:adjustRightInd w:val="0"/>
        <w:spacing w:line="480" w:lineRule="auto"/>
        <w:jc w:val="both"/>
      </w:pPr>
    </w:p>
    <w:p w:rsidR="00DA549B" w:rsidRPr="004742EA" w:rsidRDefault="00DA549B" w:rsidP="004742EA">
      <w:pPr>
        <w:autoSpaceDE w:val="0"/>
        <w:autoSpaceDN w:val="0"/>
        <w:adjustRightInd w:val="0"/>
        <w:spacing w:line="480" w:lineRule="auto"/>
        <w:jc w:val="both"/>
      </w:pPr>
      <w:r w:rsidRPr="004742EA">
        <w:t>Woo et al.</w:t>
      </w:r>
      <w:hyperlink w:anchor="_ENREF_6" w:tooltip="Woo, 1994 #6" w:history="1">
        <w:r w:rsidR="00737F8A" w:rsidRPr="004742EA">
          <w:fldChar w:fldCharType="begin"/>
        </w:r>
        <w:r w:rsidR="00737F8A">
          <w:instrText xml:space="preserve"> ADDIN EN.CITE &lt;EndNote&gt;&lt;Cite&gt;&lt;Author&gt;Woo&lt;/Author&gt;&lt;Year&gt;1994&lt;/Year&gt;&lt;RecNum&gt;6&lt;/RecNum&gt;&lt;DisplayText&gt;&lt;style face="superscript"&gt;6&lt;/style&gt;&lt;/DisplayText&gt;&lt;record&gt;&lt;rec-number&gt;6&lt;/rec-number&gt;&lt;foreign-keys&gt;&lt;key app="EN" db-id="xrafvdfzg5zp5lezwwb5f29sw2ze0ap5dpvr" timestamp="1496483613"&gt;6&lt;/key&gt;&lt;/foreign-keys&gt;&lt;ref-type name="Journal Article"&gt;17&lt;/ref-type&gt;&lt;contributors&gt;&lt;authors&gt;&lt;author&gt;Woo, Sang S.&lt;/author&gt;&lt;author&gt;Shalev, Itzhak&lt;/author&gt;&lt;author&gt;Barker, Roger L.&lt;/author&gt;&lt;/authors&gt;&lt;/contributors&gt;&lt;titles&gt;&lt;title&gt;Heat and moisture transfer through nonwoven fabrics: Part I: Heat transfer&lt;/title&gt;&lt;secondary-title&gt;Textile Research Journal&lt;/secondary-title&gt;&lt;/titles&gt;&lt;periodical&gt;&lt;full-title&gt;Textile Research Journal&lt;/full-title&gt;&lt;/periodical&gt;&lt;pages&gt;149-162&lt;/pages&gt;&lt;volume&gt;64&lt;/volume&gt;&lt;number&gt;3&lt;/number&gt;&lt;dates&gt;&lt;year&gt;1994&lt;/year&gt;&lt;pub-dates&gt;&lt;date&gt;March 1, 1994&lt;/date&gt;&lt;/pub-dates&gt;&lt;/dates&gt;&lt;urls&gt;&lt;related-urls&gt;&lt;url&gt;http://trj.sagepub.com/content/64/3/149.abstract&lt;/url&gt;&lt;/related-urls&gt;&lt;/urls&gt;&lt;electronic-resource-num&gt;10.1177/004051759406400305&lt;/electronic-resource-num&gt;&lt;/record&gt;&lt;/Cite&gt;&lt;/EndNote&gt;</w:instrText>
        </w:r>
        <w:r w:rsidR="00737F8A" w:rsidRPr="004742EA">
          <w:fldChar w:fldCharType="separate"/>
        </w:r>
        <w:r w:rsidR="00737F8A" w:rsidRPr="004742EA">
          <w:rPr>
            <w:noProof/>
            <w:vertAlign w:val="superscript"/>
          </w:rPr>
          <w:t>6</w:t>
        </w:r>
        <w:r w:rsidR="00737F8A" w:rsidRPr="004742EA">
          <w:fldChar w:fldCharType="end"/>
        </w:r>
      </w:hyperlink>
      <w:r w:rsidRPr="004742EA">
        <w:t xml:space="preserve"> developed an analytical model for the thermal conductivity of nonwoven fabric in the transverse direction by considering fibre orientation, thermal anisotropy of fibre and fabric orthotropic effect as shown in </w:t>
      </w:r>
      <w:r w:rsidR="00A552F9" w:rsidRPr="004742EA">
        <w:t>Eq.</w:t>
      </w:r>
      <w:r w:rsidR="00FD7705">
        <w:t>6</w:t>
      </w:r>
      <w:r w:rsidRPr="004742EA">
        <w:t>.</w:t>
      </w:r>
    </w:p>
    <w:p w:rsidR="00DA549B" w:rsidRDefault="00DA549B" w:rsidP="00DA549B">
      <w:pPr>
        <w:autoSpaceDE w:val="0"/>
        <w:autoSpaceDN w:val="0"/>
        <w:adjustRightInd w:val="0"/>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40"/>
      </w:tblGrid>
      <w:tr w:rsidR="00DA549B" w:rsidTr="0049094E">
        <w:tc>
          <w:tcPr>
            <w:tcW w:w="7668" w:type="dxa"/>
            <w:vAlign w:val="bottom"/>
          </w:tcPr>
          <w:p w:rsidR="00DA549B" w:rsidRPr="00B66CE1" w:rsidRDefault="00DA549B" w:rsidP="00DA549B">
            <w:pPr>
              <w:spacing w:line="360" w:lineRule="auto"/>
              <w:jc w:val="center"/>
              <w:rPr>
                <w:sz w:val="24"/>
                <w:szCs w:val="24"/>
              </w:rPr>
            </w:pPr>
            <w:r w:rsidRPr="00D51FFF">
              <w:rPr>
                <w:position w:val="-76"/>
              </w:rPr>
              <w:object w:dxaOrig="5720" w:dyaOrig="1640">
                <v:shape id="_x0000_i1052" type="#_x0000_t75" style="width:281.25pt;height:83.25pt" o:ole="">
                  <v:imagedata r:id="rId68" o:title=""/>
                </v:shape>
                <o:OLEObject Type="Embed" ProgID="Equation.3" ShapeID="_x0000_i1052" DrawAspect="Content" ObjectID="_1595405312" r:id="rId69"/>
              </w:object>
            </w:r>
          </w:p>
        </w:tc>
        <w:tc>
          <w:tcPr>
            <w:tcW w:w="1440" w:type="dxa"/>
            <w:vAlign w:val="center"/>
          </w:tcPr>
          <w:p w:rsidR="00DA549B" w:rsidRPr="007B1452" w:rsidRDefault="00A552F9" w:rsidP="00A552F9">
            <w:pPr>
              <w:pStyle w:val="Caption"/>
              <w:keepNext/>
              <w:jc w:val="right"/>
              <w:rPr>
                <w:b w:val="0"/>
                <w:color w:val="auto"/>
                <w:sz w:val="24"/>
                <w:szCs w:val="24"/>
              </w:rPr>
            </w:pPr>
            <w:r w:rsidRPr="00613E7C">
              <w:rPr>
                <w:b w:val="0"/>
                <w:color w:val="auto"/>
                <w:sz w:val="20"/>
                <w:szCs w:val="24"/>
              </w:rPr>
              <w:t>Eq.</w:t>
            </w:r>
            <w:r w:rsidR="00DA549B" w:rsidRPr="00613E7C">
              <w:rPr>
                <w:b w:val="0"/>
                <w:color w:val="auto"/>
                <w:sz w:val="20"/>
                <w:szCs w:val="24"/>
              </w:rPr>
              <w:fldChar w:fldCharType="begin"/>
            </w:r>
            <w:r w:rsidR="00DA549B" w:rsidRPr="00613E7C">
              <w:rPr>
                <w:b w:val="0"/>
                <w:color w:val="auto"/>
                <w:sz w:val="20"/>
                <w:szCs w:val="24"/>
              </w:rPr>
              <w:instrText xml:space="preserve"> SEQ Equation \* ARABIC \s 1 </w:instrText>
            </w:r>
            <w:r w:rsidR="00DA549B" w:rsidRPr="00613E7C">
              <w:rPr>
                <w:b w:val="0"/>
                <w:color w:val="auto"/>
                <w:sz w:val="20"/>
                <w:szCs w:val="24"/>
              </w:rPr>
              <w:fldChar w:fldCharType="separate"/>
            </w:r>
            <w:r w:rsidR="00D8490B">
              <w:rPr>
                <w:b w:val="0"/>
                <w:noProof/>
                <w:color w:val="auto"/>
                <w:sz w:val="20"/>
                <w:szCs w:val="24"/>
              </w:rPr>
              <w:t>6</w:t>
            </w:r>
            <w:r w:rsidR="00DA549B" w:rsidRPr="00613E7C">
              <w:rPr>
                <w:b w:val="0"/>
                <w:color w:val="auto"/>
                <w:sz w:val="20"/>
                <w:szCs w:val="24"/>
              </w:rPr>
              <w:fldChar w:fldCharType="end"/>
            </w:r>
            <w:r w:rsidR="00DA549B" w:rsidRPr="00613E7C">
              <w:rPr>
                <w:b w:val="0"/>
                <w:color w:val="auto"/>
                <w:sz w:val="20"/>
                <w:szCs w:val="24"/>
              </w:rPr>
              <w:t xml:space="preserve"> </w:t>
            </w:r>
            <w:r>
              <w:rPr>
                <w:b w:val="0"/>
                <w:color w:val="auto"/>
                <w:sz w:val="24"/>
                <w:szCs w:val="24"/>
              </w:rPr>
              <w:t>(</w:t>
            </w:r>
            <w:r w:rsidR="00DA549B">
              <w:rPr>
                <w:b w:val="0"/>
                <w:color w:val="auto"/>
                <w:sz w:val="24"/>
                <w:szCs w:val="24"/>
              </w:rPr>
              <w:t>a</w:t>
            </w:r>
            <w:r>
              <w:rPr>
                <w:b w:val="0"/>
                <w:color w:val="auto"/>
                <w:sz w:val="24"/>
                <w:szCs w:val="24"/>
              </w:rPr>
              <w:t>)</w:t>
            </w:r>
          </w:p>
        </w:tc>
      </w:tr>
    </w:tbl>
    <w:p w:rsidR="00DA549B" w:rsidRDefault="00DA549B" w:rsidP="00DA549B">
      <w:pPr>
        <w:autoSpaceDE w:val="0"/>
        <w:autoSpaceDN w:val="0"/>
        <w:adjustRightInd w:val="0"/>
        <w:spacing w:line="360" w:lineRule="auto"/>
        <w:jc w:val="both"/>
        <w:rPr>
          <w:sz w:val="24"/>
          <w:szCs w:val="24"/>
        </w:rPr>
      </w:pPr>
      <w:r>
        <w:rPr>
          <w:sz w:val="24"/>
          <w:szCs w:val="24"/>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40"/>
      </w:tblGrid>
      <w:tr w:rsidR="00DA549B" w:rsidTr="0049094E">
        <w:tc>
          <w:tcPr>
            <w:tcW w:w="7668" w:type="dxa"/>
            <w:vAlign w:val="bottom"/>
          </w:tcPr>
          <w:p w:rsidR="00DA549B" w:rsidRPr="00B66CE1" w:rsidRDefault="00DA549B" w:rsidP="00DA549B">
            <w:pPr>
              <w:spacing w:line="360" w:lineRule="auto"/>
              <w:jc w:val="center"/>
              <w:rPr>
                <w:sz w:val="24"/>
                <w:szCs w:val="24"/>
              </w:rPr>
            </w:pPr>
            <w:r w:rsidRPr="00802D74">
              <w:rPr>
                <w:position w:val="-14"/>
              </w:rPr>
              <w:object w:dxaOrig="4459" w:dyaOrig="460">
                <v:shape id="_x0000_i1053" type="#_x0000_t75" style="width:227.25pt;height:27pt" o:ole="">
                  <v:imagedata r:id="rId70" o:title=""/>
                </v:shape>
                <o:OLEObject Type="Embed" ProgID="Equation.3" ShapeID="_x0000_i1053" DrawAspect="Content" ObjectID="_1595405313" r:id="rId71"/>
              </w:object>
            </w:r>
          </w:p>
        </w:tc>
        <w:tc>
          <w:tcPr>
            <w:tcW w:w="1440" w:type="dxa"/>
            <w:vAlign w:val="center"/>
          </w:tcPr>
          <w:p w:rsidR="00DA549B" w:rsidRPr="007B1452" w:rsidRDefault="00A552F9" w:rsidP="00DA549B">
            <w:pPr>
              <w:pStyle w:val="Caption"/>
              <w:keepNext/>
              <w:jc w:val="right"/>
              <w:rPr>
                <w:b w:val="0"/>
                <w:color w:val="auto"/>
                <w:sz w:val="24"/>
                <w:szCs w:val="24"/>
              </w:rPr>
            </w:pPr>
            <w:r w:rsidRPr="00613E7C">
              <w:rPr>
                <w:b w:val="0"/>
                <w:color w:val="auto"/>
                <w:sz w:val="20"/>
                <w:szCs w:val="24"/>
              </w:rPr>
              <w:t>Eq.</w:t>
            </w:r>
            <w:r w:rsidR="00DA549B" w:rsidRPr="00613E7C">
              <w:rPr>
                <w:b w:val="0"/>
                <w:color w:val="auto"/>
                <w:sz w:val="20"/>
                <w:szCs w:val="24"/>
              </w:rPr>
              <w:t xml:space="preserve">6 </w:t>
            </w:r>
            <w:r>
              <w:rPr>
                <w:b w:val="0"/>
                <w:color w:val="auto"/>
                <w:sz w:val="24"/>
                <w:szCs w:val="24"/>
              </w:rPr>
              <w:t>(</w:t>
            </w:r>
            <w:r w:rsidR="00DA549B">
              <w:rPr>
                <w:b w:val="0"/>
                <w:color w:val="auto"/>
                <w:sz w:val="24"/>
                <w:szCs w:val="24"/>
              </w:rPr>
              <w:t>b)</w:t>
            </w:r>
            <w:r w:rsidR="00DA549B" w:rsidRPr="007B1452">
              <w:rPr>
                <w:b w:val="0"/>
                <w:color w:val="auto"/>
                <w:sz w:val="24"/>
                <w:szCs w:val="24"/>
              </w:rPr>
              <w:t xml:space="preserve"> </w:t>
            </w:r>
          </w:p>
        </w:tc>
      </w:tr>
    </w:tbl>
    <w:p w:rsidR="00DA549B" w:rsidRDefault="00DA549B" w:rsidP="00DA549B">
      <w:pPr>
        <w:autoSpaceDE w:val="0"/>
        <w:autoSpaceDN w:val="0"/>
        <w:adjustRightInd w:val="0"/>
        <w:jc w:val="both"/>
        <w:rPr>
          <w:sz w:val="24"/>
          <w:szCs w:val="24"/>
        </w:rPr>
      </w:pPr>
    </w:p>
    <w:p w:rsidR="00DA549B" w:rsidRPr="00EC6894" w:rsidRDefault="00DA549B" w:rsidP="00EC6894">
      <w:pPr>
        <w:autoSpaceDE w:val="0"/>
        <w:autoSpaceDN w:val="0"/>
        <w:adjustRightInd w:val="0"/>
        <w:spacing w:line="480" w:lineRule="auto"/>
        <w:jc w:val="both"/>
        <w:rPr>
          <w:b/>
        </w:rPr>
      </w:pPr>
      <w:r w:rsidRPr="004742EA">
        <w:t xml:space="preserve">where </w:t>
      </w:r>
      <w:r w:rsidRPr="004742EA">
        <w:rPr>
          <w:position w:val="-12"/>
        </w:rPr>
        <w:object w:dxaOrig="400" w:dyaOrig="360">
          <v:shape id="_x0000_i1054" type="#_x0000_t75" style="width:22.5pt;height:18.75pt" o:ole="">
            <v:imagedata r:id="rId72" o:title=""/>
          </v:shape>
          <o:OLEObject Type="Embed" ProgID="Equation.3" ShapeID="_x0000_i1054" DrawAspect="Content" ObjectID="_1595405314" r:id="rId73"/>
        </w:object>
      </w:r>
      <w:r w:rsidRPr="004742EA">
        <w:t xml:space="preserve"> is the thermal conductivity through the fabric, </w:t>
      </w:r>
      <w:r w:rsidRPr="004742EA">
        <w:rPr>
          <w:position w:val="-12"/>
        </w:rPr>
        <w:object w:dxaOrig="340" w:dyaOrig="360">
          <v:shape id="_x0000_i1055" type="#_x0000_t75" style="width:18.75pt;height:18.75pt" o:ole="">
            <v:imagedata r:id="rId74" o:title=""/>
          </v:shape>
          <o:OLEObject Type="Embed" ProgID="Equation.3" ShapeID="_x0000_i1055" DrawAspect="Content" ObjectID="_1595405315" r:id="rId75"/>
        </w:object>
      </w:r>
      <w:r w:rsidRPr="004742EA">
        <w:t xml:space="preserve">is the thermal conductivity of air, </w:t>
      </w:r>
      <w:r w:rsidRPr="004742EA">
        <w:rPr>
          <w:position w:val="-14"/>
        </w:rPr>
        <w:object w:dxaOrig="279" w:dyaOrig="380">
          <v:shape id="_x0000_i1056" type="#_x0000_t75" style="width:10.5pt;height:18.75pt" o:ole="">
            <v:imagedata r:id="rId76" o:title=""/>
          </v:shape>
          <o:OLEObject Type="Embed" ProgID="Equation.3" ShapeID="_x0000_i1056" DrawAspect="Content" ObjectID="_1595405316" r:id="rId77"/>
        </w:object>
      </w:r>
      <w:r w:rsidRPr="004742EA">
        <w:t xml:space="preserve"> and </w:t>
      </w:r>
      <w:r w:rsidRPr="004742EA">
        <w:rPr>
          <w:position w:val="-14"/>
        </w:rPr>
        <w:object w:dxaOrig="300" w:dyaOrig="380">
          <v:shape id="_x0000_i1057" type="#_x0000_t75" style="width:10.5pt;height:18.75pt" o:ole="">
            <v:imagedata r:id="rId78" o:title=""/>
          </v:shape>
          <o:OLEObject Type="Embed" ProgID="Equation.3" ShapeID="_x0000_i1057" DrawAspect="Content" ObjectID="_1595405317" r:id="rId79"/>
        </w:object>
      </w:r>
      <w:r w:rsidRPr="004742EA">
        <w:t>are the thermal conductivities of the fibres along and across their axes</w:t>
      </w:r>
      <w:r w:rsidR="00222DB2" w:rsidRPr="004742EA">
        <w:t xml:space="preserve"> respectively</w:t>
      </w:r>
      <w:r w:rsidRPr="004742EA">
        <w:t xml:space="preserve">, </w:t>
      </w:r>
      <w:r w:rsidRPr="004742EA">
        <w:rPr>
          <w:position w:val="-14"/>
        </w:rPr>
        <w:object w:dxaOrig="380" w:dyaOrig="380">
          <v:shape id="_x0000_i1058" type="#_x0000_t75" style="width:18.75pt;height:18.75pt" o:ole="">
            <v:imagedata r:id="rId80" o:title=""/>
          </v:shape>
          <o:OLEObject Type="Embed" ProgID="Equation.3" ShapeID="_x0000_i1058" DrawAspect="Content" ObjectID="_1595405318" r:id="rId81"/>
        </w:object>
      </w:r>
      <w:r w:rsidRPr="004742EA">
        <w:t xml:space="preserve">is the fibre volume fraction, </w:t>
      </w:r>
      <w:r w:rsidRPr="004742EA">
        <w:rPr>
          <w:position w:val="-6"/>
        </w:rPr>
        <w:object w:dxaOrig="240" w:dyaOrig="220">
          <v:shape id="_x0000_i1059" type="#_x0000_t75" style="width:10.5pt;height:10.5pt" o:ole="">
            <v:imagedata r:id="rId82" o:title=""/>
          </v:shape>
          <o:OLEObject Type="Embed" ProgID="Equation.3" ShapeID="_x0000_i1059" DrawAspect="Content" ObjectID="_1595405319" r:id="rId83"/>
        </w:object>
      </w:r>
      <w:r w:rsidRPr="004742EA">
        <w:t xml:space="preserve">is the anisotropy factor, </w:t>
      </w:r>
      <w:r w:rsidRPr="004742EA">
        <w:rPr>
          <w:position w:val="-10"/>
        </w:rPr>
        <w:object w:dxaOrig="660" w:dyaOrig="360">
          <v:shape id="_x0000_i1060" type="#_x0000_t75" style="width:30pt;height:18.75pt" o:ole="">
            <v:imagedata r:id="rId84" o:title=""/>
          </v:shape>
          <o:OLEObject Type="Embed" ProgID="Equation.3" ShapeID="_x0000_i1060" DrawAspect="Content" ObjectID="_1595405320" r:id="rId85"/>
        </w:object>
      </w:r>
      <w:r w:rsidRPr="004742EA">
        <w:t xml:space="preserve"> is the polar orientation parameter, </w:t>
      </w:r>
      <w:r w:rsidRPr="004742EA">
        <w:rPr>
          <w:position w:val="-4"/>
        </w:rPr>
        <w:object w:dxaOrig="220" w:dyaOrig="260">
          <v:shape id="_x0000_i1061" type="#_x0000_t75" style="width:10.5pt;height:10.5pt" o:ole="">
            <v:imagedata r:id="rId86" o:title=""/>
          </v:shape>
          <o:OLEObject Type="Embed" ProgID="Equation.3" ShapeID="_x0000_i1061" DrawAspect="Content" ObjectID="_1595405321" r:id="rId87"/>
        </w:object>
      </w:r>
      <w:r w:rsidRPr="004742EA">
        <w:t xml:space="preserve"> is the fabric thickness, and </w:t>
      </w:r>
      <w:r w:rsidRPr="004742EA">
        <w:rPr>
          <w:position w:val="-6"/>
        </w:rPr>
        <w:object w:dxaOrig="220" w:dyaOrig="279">
          <v:shape id="_x0000_i1062" type="#_x0000_t75" style="width:10.5pt;height:10.5pt" o:ole="">
            <v:imagedata r:id="rId88" o:title=""/>
          </v:shape>
          <o:OLEObject Type="Embed" ProgID="Equation.3" ShapeID="_x0000_i1062" DrawAspect="Content" ObjectID="_1595405322" r:id="rId89"/>
        </w:object>
      </w:r>
      <w:r w:rsidRPr="004742EA">
        <w:t xml:space="preserve"> is the fibre diameter.</w:t>
      </w:r>
    </w:p>
    <w:p w:rsidR="00DA549B" w:rsidRPr="004742EA" w:rsidRDefault="00DA549B" w:rsidP="004742EA">
      <w:pPr>
        <w:autoSpaceDE w:val="0"/>
        <w:autoSpaceDN w:val="0"/>
        <w:adjustRightInd w:val="0"/>
        <w:spacing w:line="480" w:lineRule="auto"/>
        <w:jc w:val="both"/>
      </w:pPr>
      <w:r w:rsidRPr="004742EA">
        <w:t>They analysed the effect of fabric geometry on thermal conductivity of the</w:t>
      </w:r>
      <w:r w:rsidR="00EC6894">
        <w:t xml:space="preserve"> nonwoven fabric and concluded:</w:t>
      </w:r>
    </w:p>
    <w:p w:rsidR="00DA549B" w:rsidRPr="004742EA" w:rsidRDefault="00DA549B" w:rsidP="004742EA">
      <w:pPr>
        <w:pStyle w:val="ListParagraph"/>
        <w:numPr>
          <w:ilvl w:val="0"/>
          <w:numId w:val="3"/>
        </w:numPr>
        <w:autoSpaceDE w:val="0"/>
        <w:autoSpaceDN w:val="0"/>
        <w:adjustRightInd w:val="0"/>
        <w:spacing w:line="480" w:lineRule="auto"/>
        <w:jc w:val="both"/>
        <w:rPr>
          <w:rFonts w:ascii="Times New Roman" w:hAnsi="Times New Roman"/>
          <w:sz w:val="20"/>
          <w:szCs w:val="20"/>
        </w:rPr>
      </w:pPr>
      <w:r w:rsidRPr="004742EA">
        <w:rPr>
          <w:rFonts w:ascii="Times New Roman" w:hAnsi="Times New Roman"/>
          <w:sz w:val="20"/>
          <w:szCs w:val="20"/>
        </w:rPr>
        <w:t xml:space="preserve">the conduction is the prominent mode of heat transfer, there is no evidence of convective heat transfer and radiative transfer was only effective when the fibre volume fraction is less than 3%; </w:t>
      </w:r>
    </w:p>
    <w:p w:rsidR="00DA549B" w:rsidRPr="004742EA" w:rsidRDefault="00DA549B" w:rsidP="004742EA">
      <w:pPr>
        <w:pStyle w:val="ListParagraph"/>
        <w:numPr>
          <w:ilvl w:val="0"/>
          <w:numId w:val="3"/>
        </w:numPr>
        <w:autoSpaceDE w:val="0"/>
        <w:autoSpaceDN w:val="0"/>
        <w:adjustRightInd w:val="0"/>
        <w:spacing w:line="480" w:lineRule="auto"/>
        <w:jc w:val="both"/>
        <w:rPr>
          <w:rFonts w:ascii="Times New Roman" w:hAnsi="Times New Roman"/>
          <w:sz w:val="20"/>
          <w:szCs w:val="20"/>
        </w:rPr>
      </w:pPr>
      <w:r w:rsidRPr="004742EA">
        <w:rPr>
          <w:rFonts w:ascii="Times New Roman" w:hAnsi="Times New Roman"/>
          <w:sz w:val="20"/>
          <w:szCs w:val="20"/>
        </w:rPr>
        <w:t xml:space="preserve">the thermal conductivity of fabric is affected by the fibre volume fraction; and </w:t>
      </w:r>
    </w:p>
    <w:p w:rsidR="004742EA" w:rsidRPr="004742EA" w:rsidRDefault="00DA549B" w:rsidP="004742EA">
      <w:pPr>
        <w:pStyle w:val="ListParagraph"/>
        <w:numPr>
          <w:ilvl w:val="0"/>
          <w:numId w:val="3"/>
        </w:numPr>
        <w:autoSpaceDE w:val="0"/>
        <w:autoSpaceDN w:val="0"/>
        <w:adjustRightInd w:val="0"/>
        <w:spacing w:after="0" w:line="480" w:lineRule="auto"/>
        <w:jc w:val="both"/>
        <w:rPr>
          <w:sz w:val="20"/>
          <w:szCs w:val="20"/>
        </w:rPr>
      </w:pPr>
      <w:r w:rsidRPr="004742EA">
        <w:rPr>
          <w:rFonts w:ascii="Times New Roman" w:hAnsi="Times New Roman"/>
          <w:sz w:val="20"/>
          <w:szCs w:val="20"/>
        </w:rPr>
        <w:t>the thermal conductivity of fabric is influenced by fibre orientation and thermal anisotropy of fibre. The overall thermal conductivity of the nonwoven fabric would increase for fibres arranged parallel to heat flow compared to that of the fibres arranged perpendicular to heat flow.</w:t>
      </w:r>
    </w:p>
    <w:p w:rsidR="00381061" w:rsidRPr="00381061" w:rsidRDefault="00381061" w:rsidP="00381061">
      <w:pPr>
        <w:autoSpaceDE w:val="0"/>
        <w:autoSpaceDN w:val="0"/>
        <w:adjustRightInd w:val="0"/>
        <w:spacing w:line="480" w:lineRule="auto"/>
        <w:jc w:val="both"/>
        <w:rPr>
          <w:color w:val="00B0F0"/>
          <w:szCs w:val="24"/>
        </w:rPr>
      </w:pPr>
      <w:r w:rsidRPr="00381061">
        <w:rPr>
          <w:color w:val="00B0F0"/>
          <w:szCs w:val="24"/>
        </w:rPr>
        <w:t xml:space="preserve">Nonwoven fabrics can be produced in three stages: web formation, web bonding and finishing (optional) as shown in </w:t>
      </w:r>
      <w:r w:rsidR="002966AD">
        <w:rPr>
          <w:color w:val="00B0F0"/>
          <w:szCs w:val="24"/>
        </w:rPr>
        <w:fldChar w:fldCharType="begin"/>
      </w:r>
      <w:r w:rsidR="002966AD">
        <w:rPr>
          <w:color w:val="00B0F0"/>
          <w:szCs w:val="24"/>
        </w:rPr>
        <w:instrText xml:space="preserve"> REF _Ref484373888 \h </w:instrText>
      </w:r>
      <w:r w:rsidR="002966AD">
        <w:rPr>
          <w:color w:val="00B0F0"/>
          <w:szCs w:val="24"/>
        </w:rPr>
      </w:r>
      <w:r w:rsidR="002966AD">
        <w:rPr>
          <w:color w:val="00B0F0"/>
          <w:szCs w:val="24"/>
        </w:rPr>
        <w:fldChar w:fldCharType="separate"/>
      </w:r>
      <w:r w:rsidR="002966AD">
        <w:rPr>
          <w:color w:val="00B0F0"/>
        </w:rPr>
        <w:t xml:space="preserve">Fig. </w:t>
      </w:r>
      <w:r w:rsidR="002966AD">
        <w:rPr>
          <w:noProof/>
          <w:color w:val="00B0F0"/>
        </w:rPr>
        <w:t>3</w:t>
      </w:r>
      <w:r w:rsidR="002966AD">
        <w:rPr>
          <w:color w:val="00B0F0"/>
          <w:szCs w:val="24"/>
        </w:rPr>
        <w:fldChar w:fldCharType="end"/>
      </w:r>
      <w:r w:rsidRPr="00381061">
        <w:rPr>
          <w:color w:val="00B0F0"/>
          <w:szCs w:val="24"/>
        </w:rPr>
        <w:t xml:space="preserve">. </w:t>
      </w:r>
    </w:p>
    <w:p w:rsidR="00381061" w:rsidRPr="00DE304F" w:rsidRDefault="00381061" w:rsidP="00381061">
      <w:pPr>
        <w:autoSpaceDE w:val="0"/>
        <w:autoSpaceDN w:val="0"/>
        <w:adjustRightInd w:val="0"/>
        <w:spacing w:line="480" w:lineRule="auto"/>
        <w:jc w:val="both"/>
        <w:rPr>
          <w:color w:val="00B0F0"/>
        </w:rPr>
      </w:pPr>
    </w:p>
    <w:p w:rsidR="00381061" w:rsidRDefault="00381061" w:rsidP="00381061">
      <w:pPr>
        <w:keepNext/>
        <w:autoSpaceDE w:val="0"/>
        <w:autoSpaceDN w:val="0"/>
        <w:adjustRightInd w:val="0"/>
        <w:spacing w:line="360" w:lineRule="auto"/>
        <w:jc w:val="both"/>
      </w:pPr>
      <w:r w:rsidRPr="00737F8A">
        <w:rPr>
          <w:noProof/>
          <w:color w:val="00B0F0"/>
          <w:lang w:eastAsia="zh-CN"/>
        </w:rPr>
        <w:lastRenderedPageBreak/>
        <mc:AlternateContent>
          <mc:Choice Requires="wpg">
            <w:drawing>
              <wp:inline distT="0" distB="0" distL="0" distR="0" wp14:anchorId="740EE731" wp14:editId="7AC84925">
                <wp:extent cx="5400675" cy="3762375"/>
                <wp:effectExtent l="57150" t="38100" r="85725" b="104775"/>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675" cy="3762375"/>
                          <a:chOff x="-396563" y="29168"/>
                          <a:chExt cx="5959441" cy="3811317"/>
                        </a:xfrm>
                      </wpg:grpSpPr>
                      <wps:wsp>
                        <wps:cNvPr id="3" name="Straight Arrow Connector 3"/>
                        <wps:cNvCnPr/>
                        <wps:spPr>
                          <a:xfrm flipH="1">
                            <a:off x="2695575" y="466725"/>
                            <a:ext cx="1" cy="201392"/>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4" name="Group 4"/>
                        <wpg:cNvGrpSpPr/>
                        <wpg:grpSpPr>
                          <a:xfrm>
                            <a:off x="-396563" y="29168"/>
                            <a:ext cx="5959441" cy="3811317"/>
                            <a:chOff x="-498829" y="-83121"/>
                            <a:chExt cx="7496255" cy="4794443"/>
                          </a:xfrm>
                        </wpg:grpSpPr>
                        <wpg:grpSp>
                          <wpg:cNvPr id="5" name="Group 5"/>
                          <wpg:cNvGrpSpPr/>
                          <wpg:grpSpPr>
                            <a:xfrm>
                              <a:off x="-277429" y="1876425"/>
                              <a:ext cx="7274855" cy="2834897"/>
                              <a:chOff x="-1268029" y="0"/>
                              <a:chExt cx="7274855" cy="2834897"/>
                            </a:xfrm>
                          </wpg:grpSpPr>
                          <wpg:grpSp>
                            <wpg:cNvPr id="6" name="Group 14"/>
                            <wpg:cNvGrpSpPr/>
                            <wpg:grpSpPr>
                              <a:xfrm>
                                <a:off x="-1268029" y="542182"/>
                                <a:ext cx="7274855" cy="2292715"/>
                                <a:chOff x="-1122998" y="3977521"/>
                                <a:chExt cx="7829563" cy="2430795"/>
                              </a:xfrm>
                            </wpg:grpSpPr>
                            <wpg:grpSp>
                              <wpg:cNvPr id="7" name="Group 288"/>
                              <wpg:cNvGrpSpPr/>
                              <wpg:grpSpPr>
                                <a:xfrm>
                                  <a:off x="-1122998" y="3977521"/>
                                  <a:ext cx="7829563" cy="2430795"/>
                                  <a:chOff x="-1364824" y="3978047"/>
                                  <a:chExt cx="7830182" cy="2431116"/>
                                </a:xfrm>
                              </wpg:grpSpPr>
                              <wpg:grpSp>
                                <wpg:cNvPr id="8" name="Group 8"/>
                                <wpg:cNvGrpSpPr/>
                                <wpg:grpSpPr>
                                  <a:xfrm>
                                    <a:off x="1663233" y="5138724"/>
                                    <a:ext cx="1868805" cy="1270439"/>
                                    <a:chOff x="13109" y="-11345"/>
                                    <a:chExt cx="1868805" cy="1270439"/>
                                  </a:xfrm>
                                </wpg:grpSpPr>
                                <wps:wsp>
                                  <wps:cNvPr id="9" name="Flowchart: Process 9"/>
                                  <wps:cNvSpPr/>
                                  <wps:spPr>
                                    <a:xfrm>
                                      <a:off x="13109" y="674894"/>
                                      <a:ext cx="1868805" cy="584200"/>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9429A" w:rsidRDefault="00737F8A" w:rsidP="00381061">
                                        <w:pPr>
                                          <w:jc w:val="center"/>
                                          <w:rPr>
                                            <w:b/>
                                            <w:sz w:val="24"/>
                                            <w:szCs w:val="24"/>
                                          </w:rPr>
                                        </w:pPr>
                                        <w:r w:rsidRPr="0069429A">
                                          <w:rPr>
                                            <w:b/>
                                            <w:sz w:val="24"/>
                                            <w:szCs w:val="24"/>
                                          </w:rPr>
                                          <w:t>Finis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93"/>
                                  <wps:cNvCnPr>
                                    <a:endCxn id="9" idx="0"/>
                                  </wps:cNvCnPr>
                                  <wps:spPr>
                                    <a:xfrm>
                                      <a:off x="940724" y="-11345"/>
                                      <a:ext cx="6787" cy="686239"/>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grpSp>
                                <wpg:cNvPr id="11" name="Group 11"/>
                                <wpg:cNvGrpSpPr/>
                                <wpg:grpSpPr>
                                  <a:xfrm>
                                    <a:off x="-1364824" y="3978047"/>
                                    <a:ext cx="7830182" cy="1612807"/>
                                    <a:chOff x="-1402310" y="3978349"/>
                                    <a:chExt cx="7830787" cy="1612929"/>
                                  </a:xfrm>
                                </wpg:grpSpPr>
                                <wps:wsp>
                                  <wps:cNvPr id="12" name="Straight Arrow Connector 12"/>
                                  <wps:cNvCnPr/>
                                  <wps:spPr>
                                    <a:xfrm flipH="1">
                                      <a:off x="2552358" y="3978349"/>
                                      <a:ext cx="7956" cy="484789"/>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13" name="Group 13"/>
                                  <wpg:cNvGrpSpPr/>
                                  <wpg:grpSpPr>
                                    <a:xfrm>
                                      <a:off x="-1402310" y="4154593"/>
                                      <a:ext cx="7830787" cy="1436685"/>
                                      <a:chOff x="-1402445" y="-991931"/>
                                      <a:chExt cx="7831536" cy="1437215"/>
                                    </a:xfrm>
                                  </wpg:grpSpPr>
                                  <wps:wsp>
                                    <wps:cNvPr id="14" name="Straight Arrow Connector 14"/>
                                    <wps:cNvCnPr/>
                                    <wps:spPr>
                                      <a:xfrm>
                                        <a:off x="-258774" y="-991929"/>
                                        <a:ext cx="0" cy="308657"/>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s:wsp>
                                    <wps:cNvPr id="15" name="Straight Arrow Connector 15"/>
                                    <wps:cNvCnPr/>
                                    <wps:spPr>
                                      <a:xfrm>
                                        <a:off x="5091347" y="-991931"/>
                                        <a:ext cx="1" cy="337575"/>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16" name="Group 16"/>
                                    <wpg:cNvGrpSpPr/>
                                    <wpg:grpSpPr>
                                      <a:xfrm>
                                        <a:off x="-1402445" y="-991930"/>
                                        <a:ext cx="7831536" cy="1437214"/>
                                        <a:chOff x="-1402445" y="-1002563"/>
                                        <a:chExt cx="7831536" cy="1437214"/>
                                      </a:xfrm>
                                    </wpg:grpSpPr>
                                    <wps:wsp>
                                      <wps:cNvPr id="17" name="Flowchart: Process 17"/>
                                      <wps:cNvSpPr/>
                                      <wps:spPr>
                                        <a:xfrm>
                                          <a:off x="-1402445" y="-671543"/>
                                          <a:ext cx="2371751" cy="858367"/>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Chemical</w:t>
                                            </w:r>
                                          </w:p>
                                          <w:p w:rsidR="00737F8A" w:rsidRPr="00D3079D" w:rsidRDefault="00737F8A" w:rsidP="00381061">
                                            <w:pPr>
                                              <w:jc w:val="center"/>
                                              <w:rPr>
                                                <w:sz w:val="22"/>
                                                <w:szCs w:val="22"/>
                                              </w:rPr>
                                            </w:pPr>
                                            <w:r w:rsidRPr="00D3079D">
                                              <w:rPr>
                                                <w:rFonts w:ascii="TimesTen-Bold" w:hAnsi="TimesTen-Bold" w:cs="TimesTen-Bold"/>
                                                <w:bCs/>
                                                <w:sz w:val="22"/>
                                                <w:szCs w:val="22"/>
                                              </w:rPr>
                                              <w:t>(Saturation, print, foam, &amp; spray bo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1385831" y="-662955"/>
                                          <a:ext cx="2198188" cy="858367"/>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 xml:space="preserve">Mechanical </w:t>
                                            </w:r>
                                          </w:p>
                                          <w:p w:rsidR="00737F8A" w:rsidRDefault="00737F8A" w:rsidP="00381061">
                                            <w:pPr>
                                              <w:jc w:val="center"/>
                                              <w:rPr>
                                                <w:rFonts w:ascii="TimesNewRomanPSMT" w:hAnsi="TimesNewRomanPSMT" w:cs="TimesNewRomanPSMT"/>
                                                <w:b/>
                                                <w:sz w:val="24"/>
                                                <w:szCs w:val="24"/>
                                              </w:rPr>
                                            </w:pPr>
                                            <w:r>
                                              <w:rPr>
                                                <w:rFonts w:ascii="TimesNewRomanPSMT" w:hAnsi="TimesNewRomanPSMT" w:cs="TimesNewRomanPSMT"/>
                                                <w:sz w:val="24"/>
                                                <w:szCs w:val="24"/>
                                              </w:rPr>
                                              <w:t>(</w:t>
                                            </w:r>
                                            <w:r w:rsidRPr="006F5986">
                                              <w:rPr>
                                                <w:rFonts w:ascii="TimesNewRomanPSMT" w:hAnsi="TimesNewRomanPSMT" w:cs="TimesNewRomanPSMT"/>
                                                <w:sz w:val="24"/>
                                                <w:szCs w:val="24"/>
                                              </w:rPr>
                                              <w:t>Needle punching &amp;</w:t>
                                            </w:r>
                                            <w:r>
                                              <w:rPr>
                                                <w:rFonts w:ascii="TimesNewRomanPSMT" w:hAnsi="TimesNewRomanPSMT" w:cs="TimesNewRomanPSMT"/>
                                                <w:b/>
                                                <w:sz w:val="24"/>
                                                <w:szCs w:val="24"/>
                                              </w:rPr>
                                              <w:t xml:space="preserve"> </w:t>
                                            </w:r>
                                            <w:r w:rsidRPr="006F5986">
                                              <w:rPr>
                                                <w:rFonts w:ascii="TimesNewRomanPSMT" w:hAnsi="TimesNewRomanPSMT" w:cs="TimesNewRomanPSMT"/>
                                                <w:sz w:val="24"/>
                                                <w:szCs w:val="24"/>
                                              </w:rPr>
                                              <w:t>hydro</w:t>
                                            </w:r>
                                            <w:r>
                                              <w:rPr>
                                                <w:rFonts w:ascii="TimesNewRomanPSMT" w:hAnsi="TimesNewRomanPSMT" w:cs="TimesNewRomanPSMT"/>
                                                <w:sz w:val="24"/>
                                                <w:szCs w:val="24"/>
                                              </w:rPr>
                                              <w:t>-</w:t>
                                            </w:r>
                                            <w:r w:rsidRPr="006F5986">
                                              <w:rPr>
                                                <w:rFonts w:ascii="TimesNewRomanPSMT" w:hAnsi="TimesNewRomanPSMT" w:cs="TimesNewRomanPSMT"/>
                                                <w:sz w:val="24"/>
                                                <w:szCs w:val="24"/>
                                              </w:rPr>
                                              <w:t>entanglement</w:t>
                                            </w:r>
                                            <w:r>
                                              <w:rPr>
                                                <w:rFonts w:ascii="TimesNewRomanPSMT" w:hAnsi="TimesNewRomanPSMT" w:cs="TimesNewRomanPSMT"/>
                                                <w:sz w:val="24"/>
                                                <w:szCs w:val="24"/>
                                              </w:rPr>
                                              <w:t>)</w:t>
                                            </w:r>
                                          </w:p>
                                          <w:p w:rsidR="00737F8A" w:rsidRPr="006F5986" w:rsidRDefault="00737F8A" w:rsidP="00381061">
                                            <w:pPr>
                                              <w:jc w:val="center"/>
                                              <w:rPr>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Process 19"/>
                                      <wps:cNvSpPr/>
                                      <wps:spPr>
                                        <a:xfrm>
                                          <a:off x="4039388" y="-671552"/>
                                          <a:ext cx="2389703" cy="858367"/>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Thermal</w:t>
                                            </w:r>
                                          </w:p>
                                          <w:p w:rsidR="00737F8A" w:rsidRPr="00BA1F5A" w:rsidRDefault="00737F8A" w:rsidP="00381061">
                                            <w:pPr>
                                              <w:jc w:val="center"/>
                                              <w:rPr>
                                                <w:sz w:val="24"/>
                                                <w:szCs w:val="24"/>
                                              </w:rPr>
                                            </w:pPr>
                                            <w:r w:rsidRPr="00BA1F5A">
                                              <w:rPr>
                                                <w:rFonts w:ascii="TimesNewRomanPSMT" w:hAnsi="TimesNewRomanPSMT" w:cs="TimesNewRomanPSMT"/>
                                                <w:sz w:val="24"/>
                                                <w:szCs w:val="24"/>
                                              </w:rPr>
                                              <w:t>(Calender</w:t>
                                            </w:r>
                                            <w:r>
                                              <w:rPr>
                                                <w:rFonts w:ascii="TimesNewRomanPSMT" w:hAnsi="TimesNewRomanPSMT" w:cs="TimesNewRomanPSMT"/>
                                                <w:sz w:val="24"/>
                                                <w:szCs w:val="24"/>
                                              </w:rPr>
                                              <w:t>,</w:t>
                                            </w:r>
                                            <w:r w:rsidRPr="00BA1F5A">
                                              <w:rPr>
                                                <w:rFonts w:ascii="TimesNewRomanPSMT" w:hAnsi="TimesNewRomanPSMT" w:cs="TimesNewRomanPSMT"/>
                                                <w:sz w:val="24"/>
                                                <w:szCs w:val="24"/>
                                              </w:rPr>
                                              <w:t xml:space="preserve"> through</w:t>
                                            </w:r>
                                            <w:r>
                                              <w:rPr>
                                                <w:rFonts w:ascii="TimesNewRomanPSMT" w:hAnsi="TimesNewRomanPSMT" w:cs="TimesNewRomanPSMT"/>
                                                <w:sz w:val="24"/>
                                                <w:szCs w:val="24"/>
                                              </w:rPr>
                                              <w:t>-</w:t>
                                            </w:r>
                                            <w:r w:rsidRPr="00BA1F5A">
                                              <w:rPr>
                                                <w:rFonts w:ascii="TimesNewRomanPSMT" w:hAnsi="TimesNewRomanPSMT" w:cs="TimesNewRomanPSMT"/>
                                                <w:sz w:val="24"/>
                                                <w:szCs w:val="24"/>
                                              </w:rPr>
                                              <w:t>air</w:t>
                                            </w:r>
                                            <w:r>
                                              <w:rPr>
                                                <w:rFonts w:ascii="TimesNewRomanPSMT" w:hAnsi="TimesNewRomanPSMT" w:cs="TimesNewRomanPSMT"/>
                                                <w:sz w:val="24"/>
                                                <w:szCs w:val="24"/>
                                              </w:rPr>
                                              <w:t xml:space="preserve"> thermal bonding, etc.</w:t>
                                            </w:r>
                                            <w:r w:rsidRPr="00BA1F5A">
                                              <w:rPr>
                                                <w:rFonts w:ascii="TimesNewRomanPSMT" w:hAnsi="TimesNewRomanPSMT" w:cs="TimesNewRomanPSMT"/>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flipH="1">
                                          <a:off x="-258729" y="-1002563"/>
                                          <a:ext cx="5350771"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s:wsp>
                                      <wps:cNvPr id="21" name="Straight Connector 21"/>
                                      <wps:cNvCnPr/>
                                      <wps:spPr>
                                        <a:xfrm>
                                          <a:off x="-275780" y="434651"/>
                                          <a:ext cx="5369782"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g:grpSp>
                                </wpg:grpSp>
                              </wpg:grpSp>
                            </wpg:grpSp>
                            <wpg:grpSp>
                              <wpg:cNvPr id="22" name="Group 22"/>
                              <wpg:cNvGrpSpPr/>
                              <wpg:grpSpPr>
                                <a:xfrm>
                                  <a:off x="15398" y="5319957"/>
                                  <a:ext cx="5356645" cy="270162"/>
                                  <a:chOff x="-1361940" y="2612060"/>
                                  <a:chExt cx="5357062" cy="270222"/>
                                </a:xfrm>
                              </wpg:grpSpPr>
                              <wps:wsp>
                                <wps:cNvPr id="23" name="Straight Arrow Connector 23"/>
                                <wps:cNvCnPr/>
                                <wps:spPr>
                                  <a:xfrm>
                                    <a:off x="-1361940" y="2634545"/>
                                    <a:ext cx="5031" cy="247737"/>
                                  </a:xfrm>
                                  <a:prstGeom prst="straightConnector1">
                                    <a:avLst/>
                                  </a:prstGeom>
                                  <a:noFill/>
                                  <a:ln w="25400" cap="flat" cmpd="sng" algn="ctr">
                                    <a:solidFill>
                                      <a:sysClr val="windowText" lastClr="000000"/>
                                    </a:solidFill>
                                    <a:prstDash val="solid"/>
                                    <a:headEnd type="none" w="med" len="med"/>
                                    <a:tailEnd type="none" w="med" len="med"/>
                                  </a:ln>
                                  <a:effectLst>
                                    <a:outerShdw blurRad="40000" dist="20000" dir="5400000" rotWithShape="0">
                                      <a:srgbClr val="000000">
                                        <a:alpha val="38000"/>
                                      </a:srgbClr>
                                    </a:outerShdw>
                                  </a:effectLst>
                                </wps:spPr>
                                <wps:bodyPr/>
                              </wps:wsp>
                              <wps:wsp>
                                <wps:cNvPr id="24" name="Straight Arrow Connector 136"/>
                                <wps:cNvCnPr/>
                                <wps:spPr>
                                  <a:xfrm flipH="1">
                                    <a:off x="3992700" y="2612060"/>
                                    <a:ext cx="2422" cy="270221"/>
                                  </a:xfrm>
                                  <a:prstGeom prst="straightConnector1">
                                    <a:avLst/>
                                  </a:prstGeom>
                                  <a:noFill/>
                                  <a:ln w="25400" cap="flat" cmpd="sng" algn="ctr">
                                    <a:solidFill>
                                      <a:sysClr val="windowText" lastClr="000000"/>
                                    </a:solidFill>
                                    <a:prstDash val="solid"/>
                                    <a:headEnd type="none" w="med" len="med"/>
                                    <a:tailEnd type="none" w="med" len="med"/>
                                  </a:ln>
                                  <a:effectLst>
                                    <a:outerShdw blurRad="40000" dist="20000" dir="5400000" rotWithShape="0">
                                      <a:srgbClr val="000000">
                                        <a:alpha val="38000"/>
                                      </a:srgbClr>
                                    </a:outerShdw>
                                  </a:effectLst>
                                </wps:spPr>
                                <wps:bodyPr/>
                              </wps:wsp>
                            </wpg:grpSp>
                          </wpg:grpSp>
                          <wps:wsp>
                            <wps:cNvPr id="25" name="Flowchart: Process 137"/>
                            <wps:cNvSpPr/>
                            <wps:spPr>
                              <a:xfrm>
                                <a:off x="1533525" y="0"/>
                                <a:ext cx="1736090" cy="550545"/>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b/>
                                      <w:sz w:val="24"/>
                                      <w:szCs w:val="24"/>
                                    </w:rPr>
                                  </w:pPr>
                                  <w:r w:rsidRPr="006F5986">
                                    <w:rPr>
                                      <w:b/>
                                      <w:sz w:val="24"/>
                                      <w:szCs w:val="24"/>
                                    </w:rPr>
                                    <w:t xml:space="preserve">Web </w:t>
                                  </w:r>
                                  <w:r>
                                    <w:rPr>
                                      <w:b/>
                                      <w:sz w:val="24"/>
                                      <w:szCs w:val="24"/>
                                    </w:rPr>
                                    <w:t>bond</w:t>
                                  </w:r>
                                  <w:r w:rsidRPr="006F5986">
                                    <w:rPr>
                                      <w:b/>
                                      <w:sz w:val="24"/>
                                      <w:szCs w:val="24"/>
                                    </w:rPr>
                                    <w: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498829" y="-83121"/>
                              <a:ext cx="7291424" cy="1972882"/>
                              <a:chOff x="-498829" y="-83121"/>
                              <a:chExt cx="7291424" cy="1972882"/>
                            </a:xfrm>
                          </wpg:grpSpPr>
                          <wps:wsp>
                            <wps:cNvPr id="27" name="Straight Arrow Connector 27"/>
                            <wps:cNvCnPr>
                              <a:endCxn id="39" idx="0"/>
                            </wps:cNvCnPr>
                            <wps:spPr>
                              <a:xfrm>
                                <a:off x="4260216" y="714673"/>
                                <a:ext cx="4237" cy="208884"/>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28" name="Group 28"/>
                            <wpg:cNvGrpSpPr/>
                            <wpg:grpSpPr>
                              <a:xfrm>
                                <a:off x="-498829" y="-83121"/>
                                <a:ext cx="6530417" cy="1972882"/>
                                <a:chOff x="-1488734" y="-83140"/>
                                <a:chExt cx="6530417" cy="1973316"/>
                              </a:xfrm>
                            </wpg:grpSpPr>
                            <wpg:grpSp>
                              <wpg:cNvPr id="29" name="Group 29"/>
                              <wpg:cNvGrpSpPr/>
                              <wpg:grpSpPr>
                                <a:xfrm>
                                  <a:off x="-1488734" y="708381"/>
                                  <a:ext cx="6530417" cy="1181795"/>
                                  <a:chOff x="-1360532" y="4153732"/>
                                  <a:chExt cx="7028360" cy="1252969"/>
                                </a:xfrm>
                              </wpg:grpSpPr>
                              <wpg:grpSp>
                                <wpg:cNvPr id="30" name="Group 30"/>
                                <wpg:cNvGrpSpPr/>
                                <wpg:grpSpPr>
                                  <a:xfrm>
                                    <a:off x="-1360532" y="4153732"/>
                                    <a:ext cx="7027973" cy="1252969"/>
                                    <a:chOff x="-1602378" y="4154279"/>
                                    <a:chExt cx="7028532" cy="1253134"/>
                                  </a:xfrm>
                                </wpg:grpSpPr>
                                <wps:wsp>
                                  <wps:cNvPr id="31" name="Straight Arrow Connector 31"/>
                                  <wps:cNvCnPr/>
                                  <wps:spPr>
                                    <a:xfrm flipH="1">
                                      <a:off x="2586504" y="5138721"/>
                                      <a:ext cx="1" cy="268692"/>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32" name="Group 32"/>
                                  <wpg:cNvGrpSpPr/>
                                  <wpg:grpSpPr>
                                    <a:xfrm>
                                      <a:off x="-1602378" y="4154279"/>
                                      <a:ext cx="7028532" cy="987649"/>
                                      <a:chOff x="-1639882" y="4154595"/>
                                      <a:chExt cx="7029075" cy="987724"/>
                                    </a:xfrm>
                                  </wpg:grpSpPr>
                                  <wps:wsp>
                                    <wps:cNvPr id="33" name="Straight Arrow Connector 33"/>
                                    <wps:cNvCnPr/>
                                    <wps:spPr>
                                      <a:xfrm>
                                        <a:off x="1626728" y="4154595"/>
                                        <a:ext cx="0" cy="228397"/>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34" name="Group 34"/>
                                    <wpg:cNvGrpSpPr/>
                                    <wpg:grpSpPr>
                                      <a:xfrm>
                                        <a:off x="-1639882" y="4154595"/>
                                        <a:ext cx="7029075" cy="987724"/>
                                        <a:chOff x="-1640039" y="-991929"/>
                                        <a:chExt cx="7029747" cy="988088"/>
                                      </a:xfrm>
                                    </wpg:grpSpPr>
                                    <wps:wsp>
                                      <wps:cNvPr id="35" name="Straight Arrow Connector 35"/>
                                      <wps:cNvCnPr/>
                                      <wps:spPr>
                                        <a:xfrm>
                                          <a:off x="-494629" y="-991929"/>
                                          <a:ext cx="0" cy="269299"/>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s:wsp>
                                      <wps:cNvPr id="36" name="Straight Arrow Connector 36"/>
                                      <wps:cNvCnPr/>
                                      <wps:spPr>
                                        <a:xfrm>
                                          <a:off x="5330236" y="-985088"/>
                                          <a:ext cx="0" cy="259887"/>
                                        </a:xfrm>
                                        <a:prstGeom prst="straightConnector1">
                                          <a:avLst/>
                                        </a:prstGeom>
                                        <a:noFill/>
                                        <a:ln w="25400" cap="flat" cmpd="sng" algn="ctr">
                                          <a:solidFill>
                                            <a:sysClr val="windowText" lastClr="000000"/>
                                          </a:solidFill>
                                          <a:prstDash val="solid"/>
                                          <a:headEnd type="none" w="med" len="med"/>
                                          <a:tailEnd type="triangle" w="med" len="med"/>
                                        </a:ln>
                                        <a:effectLst>
                                          <a:outerShdw blurRad="40000" dist="20000" dir="5400000" rotWithShape="0">
                                            <a:srgbClr val="000000">
                                              <a:alpha val="38000"/>
                                            </a:srgbClr>
                                          </a:outerShdw>
                                        </a:effectLst>
                                      </wps:spPr>
                                      <wps:bodyPr/>
                                    </wps:wsp>
                                    <wpg:grpSp>
                                      <wpg:cNvPr id="37" name="Group 37"/>
                                      <wpg:cNvGrpSpPr/>
                                      <wpg:grpSpPr>
                                        <a:xfrm>
                                          <a:off x="-1640039" y="-991929"/>
                                          <a:ext cx="7029747" cy="988088"/>
                                          <a:chOff x="-1640039" y="-1002562"/>
                                          <a:chExt cx="7029747" cy="988088"/>
                                        </a:xfrm>
                                      </wpg:grpSpPr>
                                      <wps:wsp>
                                        <wps:cNvPr id="38" name="Flowchart: Process 38"/>
                                        <wps:cNvSpPr/>
                                        <wps:spPr>
                                          <a:xfrm>
                                            <a:off x="764846" y="-774080"/>
                                            <a:ext cx="1652905" cy="627024"/>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Wet-la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Process 39"/>
                                        <wps:cNvSpPr/>
                                        <wps:spPr>
                                          <a:xfrm>
                                            <a:off x="2661283" y="-774081"/>
                                            <a:ext cx="1652906" cy="627025"/>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Melt</w:t>
                                              </w:r>
                                              <w:r>
                                                <w:rPr>
                                                  <w:rFonts w:ascii="TimesNewRomanPSMT" w:hAnsi="TimesNewRomanPSMT" w:cs="TimesNewRomanPSMT"/>
                                                  <w:b/>
                                                  <w:sz w:val="24"/>
                                                  <w:szCs w:val="24"/>
                                                </w:rPr>
                                                <w:t>-</w:t>
                                              </w:r>
                                              <w:r w:rsidRPr="006F5986">
                                                <w:rPr>
                                                  <w:rFonts w:ascii="TimesNewRomanPSMT" w:hAnsi="TimesNewRomanPSMT" w:cs="TimesNewRomanPSMT"/>
                                                  <w:b/>
                                                  <w:sz w:val="24"/>
                                                  <w:szCs w:val="24"/>
                                                </w:rPr>
                                                <w:t>blo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Connector 40"/>
                                        <wps:cNvCnPr/>
                                        <wps:spPr>
                                          <a:xfrm flipH="1">
                                            <a:off x="-494629" y="-1002562"/>
                                            <a:ext cx="5824866"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s:wsp>
                                        <wps:cNvPr id="41" name="Straight Connector 41"/>
                                        <wps:cNvCnPr/>
                                        <wps:spPr>
                                          <a:xfrm>
                                            <a:off x="-494629" y="-17683"/>
                                            <a:ext cx="5884337" cy="3209"/>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s:wsp>
                                        <wps:cNvPr id="42" name="Flowchart: Process 321"/>
                                        <wps:cNvSpPr/>
                                        <wps:spPr>
                                          <a:xfrm>
                                            <a:off x="-1640039" y="-763285"/>
                                            <a:ext cx="2192103" cy="616232"/>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Dry-laid</w:t>
                                              </w:r>
                                            </w:p>
                                            <w:p w:rsidR="00737F8A" w:rsidRPr="00D3079D" w:rsidRDefault="00737F8A" w:rsidP="00381061">
                                              <w:pPr>
                                                <w:jc w:val="center"/>
                                                <w:rPr>
                                                  <w:rFonts w:ascii="TimesNewRomanPSMT" w:hAnsi="TimesNewRomanPSMT" w:cs="TimesNewRomanPSMT"/>
                                                  <w:sz w:val="22"/>
                                                  <w:szCs w:val="22"/>
                                                </w:rPr>
                                              </w:pPr>
                                              <w:r w:rsidRPr="00D3079D">
                                                <w:rPr>
                                                  <w:rFonts w:ascii="TimesNewRomanPSMT" w:hAnsi="TimesNewRomanPSMT" w:cs="TimesNewRomanPSMT"/>
                                                  <w:sz w:val="22"/>
                                                  <w:szCs w:val="22"/>
                                                </w:rPr>
                                                <w:t>(Carding &amp; air la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43" name="Group 326"/>
                                <wpg:cNvGrpSpPr/>
                                <wpg:grpSpPr>
                                  <a:xfrm>
                                    <a:off x="-215411" y="4959565"/>
                                    <a:ext cx="5883239" cy="189823"/>
                                    <a:chOff x="-1592766" y="2251586"/>
                                    <a:chExt cx="5883696" cy="189865"/>
                                  </a:xfrm>
                                </wpg:grpSpPr>
                                <wps:wsp>
                                  <wps:cNvPr id="44" name="Straight Arrow Connector 44"/>
                                  <wps:cNvCnPr/>
                                  <wps:spPr>
                                    <a:xfrm>
                                      <a:off x="-1592766" y="2300778"/>
                                      <a:ext cx="0" cy="140673"/>
                                    </a:xfrm>
                                    <a:prstGeom prst="straightConnector1">
                                      <a:avLst/>
                                    </a:prstGeom>
                                    <a:noFill/>
                                    <a:ln w="25400" cap="flat" cmpd="sng" algn="ctr">
                                      <a:solidFill>
                                        <a:sysClr val="windowText" lastClr="000000"/>
                                      </a:solidFill>
                                      <a:prstDash val="solid"/>
                                      <a:headEnd type="none" w="med" len="med"/>
                                      <a:tailEnd type="none" w="med" len="med"/>
                                    </a:ln>
                                    <a:effectLst>
                                      <a:outerShdw blurRad="40000" dist="20000" dir="5400000" rotWithShape="0">
                                        <a:srgbClr val="000000">
                                          <a:alpha val="38000"/>
                                        </a:srgbClr>
                                      </a:outerShdw>
                                    </a:effectLst>
                                  </wps:spPr>
                                  <wps:bodyPr/>
                                </wps:wsp>
                                <wps:wsp>
                                  <wps:cNvPr id="45" name="Straight Arrow Connector 45"/>
                                  <wps:cNvCnPr/>
                                  <wps:spPr>
                                    <a:xfrm>
                                      <a:off x="4290930" y="2251586"/>
                                      <a:ext cx="0" cy="189865"/>
                                    </a:xfrm>
                                    <a:prstGeom prst="straightConnector1">
                                      <a:avLst/>
                                    </a:prstGeom>
                                    <a:noFill/>
                                    <a:ln w="25400" cap="flat" cmpd="sng" algn="ctr">
                                      <a:solidFill>
                                        <a:sysClr val="windowText" lastClr="000000"/>
                                      </a:solidFill>
                                      <a:prstDash val="solid"/>
                                      <a:headEnd type="none" w="med" len="med"/>
                                      <a:tailEnd type="none" w="med" len="med"/>
                                    </a:ln>
                                    <a:effectLst>
                                      <a:outerShdw blurRad="40000" dist="20000" dir="5400000" rotWithShape="0">
                                        <a:srgbClr val="000000">
                                          <a:alpha val="38000"/>
                                        </a:srgbClr>
                                      </a:outerShdw>
                                    </a:effectLst>
                                  </wps:spPr>
                                  <wps:bodyPr/>
                                </wps:wsp>
                              </wpg:grpSp>
                            </wpg:grpSp>
                            <wps:wsp>
                              <wps:cNvPr id="46" name="Flowchart: Process 46"/>
                              <wps:cNvSpPr/>
                              <wps:spPr>
                                <a:xfrm>
                                  <a:off x="1533525" y="-83140"/>
                                  <a:ext cx="1736090" cy="550546"/>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b/>
                                        <w:sz w:val="24"/>
                                        <w:szCs w:val="24"/>
                                      </w:rPr>
                                    </w:pPr>
                                    <w:r w:rsidRPr="006F5986">
                                      <w:rPr>
                                        <w:b/>
                                        <w:sz w:val="24"/>
                                        <w:szCs w:val="24"/>
                                      </w:rPr>
                                      <w:t>Web 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Flowchart: Process 47"/>
                            <wps:cNvSpPr/>
                            <wps:spPr>
                              <a:xfrm>
                                <a:off x="5257801" y="962025"/>
                                <a:ext cx="1534794" cy="552469"/>
                              </a:xfrm>
                              <a:prstGeom prst="flowChartProcess">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Spun-la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w14:anchorId="740EE731" id="Group 2" o:spid="_x0000_s1082" style="width:425.25pt;height:296.25pt;mso-position-horizontal-relative:char;mso-position-vertical-relative:line" coordorigin="-3965,291" coordsize="59594,38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">
                <v:shape id="Straight Arrow Connector 3" o:spid="_x0000_s1083" type="#_x0000_t32" style="position:absolute;left:26955;top:4667;width:0;height:20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" strokecolor="windowText" strokeweight="2pt">
                  <v:stroke endarrow="block"/>
                  <v:shadow on="t" color="black" opacity="24903f" origin=",.5" offset="0,.55556mm"/>
                </v:shape>
                <v:group id="Group 4" o:spid="_x0000_s1084" style="position:absolute;left:-3965;top:291;width:59593;height:38113" coordorigin="-4988,-831" coordsize="74962,47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85" style="position:absolute;left:-2774;top:18764;width:72748;height:28349" coordorigin="-12680" coordsize="72748,28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14" o:spid="_x0000_s1086" style="position:absolute;left:-12680;top:5421;width:72748;height:22927" coordorigin="-11229,39775" coordsize="78295,2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288" o:spid="_x0000_s1087" style="position:absolute;left:-11229;top:39775;width:78294;height:24308" coordorigin="-13648,39780" coordsize="78301,2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88" style="position:absolute;left:16632;top:51387;width:18688;height:12704" coordorigin="131,-113" coordsize="18688,12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109" coordsize="21600,21600" o:spt="109" path="m,l,21600r21600,l21600,xe">
                            <v:stroke joinstyle="miter"/>
                            <v:path gradientshapeok="t" o:connecttype="rect"/>
                          </v:shapetype>
                          <v:shape id="Flowchart: Process 9" o:spid="_x0000_s1089" type="#_x0000_t109" style="position:absolute;left:131;top:6748;width:18688;height: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" fillcolor="#a3c4ff" strokecolor="windowText">
                            <v:fill color2="#e5eeff" rotate="t" angle="180" colors="0 #a3c4ff;22938f #bfd5ff;1 #e5eeff" focus="100%" type="gradient"/>
                            <v:shadow on="t" color="black" opacity="24903f" origin=",.5" offset="0,.55556mm"/>
                            <v:textbox>
                              <w:txbxContent>
                                <w:p w:rsidR="00737F8A" w:rsidRPr="0069429A" w:rsidRDefault="00737F8A" w:rsidP="00381061">
                                  <w:pPr>
                                    <w:jc w:val="center"/>
                                    <w:rPr>
                                      <w:b/>
                                      <w:sz w:val="24"/>
                                      <w:szCs w:val="24"/>
                                    </w:rPr>
                                  </w:pPr>
                                  <w:r w:rsidRPr="0069429A">
                                    <w:rPr>
                                      <w:b/>
                                      <w:sz w:val="24"/>
                                      <w:szCs w:val="24"/>
                                    </w:rPr>
                                    <w:t>Finishing</w:t>
                                  </w:r>
                                </w:p>
                              </w:txbxContent>
                            </v:textbox>
                          </v:shape>
                          <v:shape id="Straight Arrow Connector 93" o:spid="_x0000_s1090" type="#_x0000_t32" style="position:absolute;left:9407;top:-113;width:68;height:6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" strokecolor="windowText" strokeweight="2pt">
                            <v:stroke endarrow="block"/>
                            <v:shadow on="t" color="black" opacity="24903f" origin=",.5" offset="0,.55556mm"/>
                          </v:shape>
                        </v:group>
                        <v:group id="Group 11" o:spid="_x0000_s1091" style="position:absolute;left:-13648;top:39780;width:78301;height:16128" coordorigin="-14023,39783" coordsize="78307,16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Straight Arrow Connector 12" o:spid="_x0000_s1092" type="#_x0000_t32" style="position:absolute;left:25523;top:39783;width:80;height:48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" strokecolor="windowText" strokeweight="2pt">
                            <v:stroke endarrow="block"/>
                            <v:shadow on="t" color="black" opacity="24903f" origin=",.5" offset="0,.55556mm"/>
                          </v:shape>
                          <v:group id="Group 13" o:spid="_x0000_s1093" style="position:absolute;left:-14023;top:41545;width:78307;height:14367" coordorigin="-14024,-9919" coordsize="78315,1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Straight Arrow Connector 14" o:spid="_x0000_s1094" type="#_x0000_t32" style="position:absolute;left:-2587;top:-9919;width:0;height:30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" strokecolor="windowText" strokeweight="2pt">
                              <v:stroke endarrow="block"/>
                              <v:shadow on="t" color="black" opacity="24903f" origin=",.5" offset="0,.55556mm"/>
                            </v:shape>
                            <v:shape id="Straight Arrow Connector 15" o:spid="_x0000_s1095" type="#_x0000_t32" style="position:absolute;left:50913;top:-9919;width:0;height:3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" strokecolor="windowText" strokeweight="2pt">
                              <v:stroke endarrow="block"/>
                              <v:shadow on="t" color="black" opacity="24903f" origin=",.5" offset="0,.55556mm"/>
                            </v:shape>
                            <v:group id="Group 16" o:spid="_x0000_s1096" style="position:absolute;left:-14024;top:-9919;width:78314;height:14371" coordorigin="-14024,-10025" coordsize="78315,1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Flowchart: Process 17" o:spid="_x0000_s1097" type="#_x0000_t109" style="position:absolute;left:-14024;top:-6715;width:23717;height:8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Chemical</w:t>
                                      </w:r>
                                    </w:p>
                                    <w:p w:rsidR="00737F8A" w:rsidRPr="00D3079D" w:rsidRDefault="00737F8A" w:rsidP="00381061">
                                      <w:pPr>
                                        <w:jc w:val="center"/>
                                        <w:rPr>
                                          <w:sz w:val="22"/>
                                          <w:szCs w:val="22"/>
                                        </w:rPr>
                                      </w:pPr>
                                      <w:r w:rsidRPr="00D3079D">
                                        <w:rPr>
                                          <w:rFonts w:ascii="TimesTen-Bold" w:hAnsi="TimesTen-Bold" w:cs="TimesTen-Bold"/>
                                          <w:bCs/>
                                          <w:sz w:val="22"/>
                                          <w:szCs w:val="22"/>
                                        </w:rPr>
                                        <w:t>(Saturation, print, foam, &amp; spray bonding)</w:t>
                                      </w:r>
                                    </w:p>
                                  </w:txbxContent>
                                </v:textbox>
                              </v:shape>
                              <v:shape id="Flowchart: Process 18" o:spid="_x0000_s1098" type="#_x0000_t109" style="position:absolute;left:13858;top:-6629;width:21982;height:8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" fillcolor="#a3c4ff" strokecolor="windowText">
                                <v:fill color2="#e5eeff" rotate="t" angle="180" colors="0 #a3c4ff;22938f #bfd5ff;1 #e5eeff" focus="100%" type="gradient"/>
                                <v:shadow on="t" color="black" opacity="24903f" origin=",.5" offset="0,.55556mm"/>
                                <v:textbox>
                                  <w:txbxContent>
                                    <w:p w:rsidR="00737F8A"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 xml:space="preserve">Mechanical </w:t>
                                      </w:r>
                                    </w:p>
                                    <w:p w:rsidR="00737F8A" w:rsidRDefault="00737F8A" w:rsidP="00381061">
                                      <w:pPr>
                                        <w:jc w:val="center"/>
                                        <w:rPr>
                                          <w:rFonts w:ascii="TimesNewRomanPSMT" w:hAnsi="TimesNewRomanPSMT" w:cs="TimesNewRomanPSMT"/>
                                          <w:b/>
                                          <w:sz w:val="24"/>
                                          <w:szCs w:val="24"/>
                                        </w:rPr>
                                      </w:pPr>
                                      <w:r>
                                        <w:rPr>
                                          <w:rFonts w:ascii="TimesNewRomanPSMT" w:hAnsi="TimesNewRomanPSMT" w:cs="TimesNewRomanPSMT"/>
                                          <w:sz w:val="24"/>
                                          <w:szCs w:val="24"/>
                                        </w:rPr>
                                        <w:t>(</w:t>
                                      </w:r>
                                      <w:r w:rsidRPr="006F5986">
                                        <w:rPr>
                                          <w:rFonts w:ascii="TimesNewRomanPSMT" w:hAnsi="TimesNewRomanPSMT" w:cs="TimesNewRomanPSMT"/>
                                          <w:sz w:val="24"/>
                                          <w:szCs w:val="24"/>
                                        </w:rPr>
                                        <w:t>Needle punching &amp;</w:t>
                                      </w:r>
                                      <w:r>
                                        <w:rPr>
                                          <w:rFonts w:ascii="TimesNewRomanPSMT" w:hAnsi="TimesNewRomanPSMT" w:cs="TimesNewRomanPSMT"/>
                                          <w:b/>
                                          <w:sz w:val="24"/>
                                          <w:szCs w:val="24"/>
                                        </w:rPr>
                                        <w:t xml:space="preserve"> </w:t>
                                      </w:r>
                                      <w:r w:rsidRPr="006F5986">
                                        <w:rPr>
                                          <w:rFonts w:ascii="TimesNewRomanPSMT" w:hAnsi="TimesNewRomanPSMT" w:cs="TimesNewRomanPSMT"/>
                                          <w:sz w:val="24"/>
                                          <w:szCs w:val="24"/>
                                        </w:rPr>
                                        <w:t>hydro</w:t>
                                      </w:r>
                                      <w:r>
                                        <w:rPr>
                                          <w:rFonts w:ascii="TimesNewRomanPSMT" w:hAnsi="TimesNewRomanPSMT" w:cs="TimesNewRomanPSMT"/>
                                          <w:sz w:val="24"/>
                                          <w:szCs w:val="24"/>
                                        </w:rPr>
                                        <w:t>-</w:t>
                                      </w:r>
                                      <w:r w:rsidRPr="006F5986">
                                        <w:rPr>
                                          <w:rFonts w:ascii="TimesNewRomanPSMT" w:hAnsi="TimesNewRomanPSMT" w:cs="TimesNewRomanPSMT"/>
                                          <w:sz w:val="24"/>
                                          <w:szCs w:val="24"/>
                                        </w:rPr>
                                        <w:t>entanglement</w:t>
                                      </w:r>
                                      <w:r>
                                        <w:rPr>
                                          <w:rFonts w:ascii="TimesNewRomanPSMT" w:hAnsi="TimesNewRomanPSMT" w:cs="TimesNewRomanPSMT"/>
                                          <w:sz w:val="24"/>
                                          <w:szCs w:val="24"/>
                                        </w:rPr>
                                        <w:t>)</w:t>
                                      </w:r>
                                    </w:p>
                                    <w:p w:rsidR="00737F8A" w:rsidRPr="006F5986" w:rsidRDefault="00737F8A" w:rsidP="00381061">
                                      <w:pPr>
                                        <w:jc w:val="center"/>
                                        <w:rPr>
                                          <w:b/>
                                          <w:sz w:val="24"/>
                                          <w:szCs w:val="24"/>
                                        </w:rPr>
                                      </w:pPr>
                                    </w:p>
                                  </w:txbxContent>
                                </v:textbox>
                              </v:shape>
                              <v:shape id="Flowchart: Process 19" o:spid="_x0000_s1099" type="#_x0000_t109" style="position:absolute;left:40393;top:-6715;width:23897;height:8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" fillcolor="#a3c4ff" strokecolor="windowText">
                                <v:fill color2="#e5eeff" rotate="t" angle="180" colors="0 #a3c4ff;22938f #bfd5ff;1 #e5eeff" focus="100%" type="gradient"/>
                                <v:shadow on="t" color="black" opacity="24903f" origin=",.5" offset="0,.55556mm"/>
                                <v:textbox>
                                  <w:txbxContent>
                                    <w:p w:rsidR="00737F8A"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Thermal</w:t>
                                      </w:r>
                                    </w:p>
                                    <w:p w:rsidR="00737F8A" w:rsidRPr="00BA1F5A" w:rsidRDefault="00737F8A" w:rsidP="00381061">
                                      <w:pPr>
                                        <w:jc w:val="center"/>
                                        <w:rPr>
                                          <w:sz w:val="24"/>
                                          <w:szCs w:val="24"/>
                                        </w:rPr>
                                      </w:pPr>
                                      <w:r w:rsidRPr="00BA1F5A">
                                        <w:rPr>
                                          <w:rFonts w:ascii="TimesNewRomanPSMT" w:hAnsi="TimesNewRomanPSMT" w:cs="TimesNewRomanPSMT"/>
                                          <w:sz w:val="24"/>
                                          <w:szCs w:val="24"/>
                                        </w:rPr>
                                        <w:t>(Calender</w:t>
                                      </w:r>
                                      <w:r>
                                        <w:rPr>
                                          <w:rFonts w:ascii="TimesNewRomanPSMT" w:hAnsi="TimesNewRomanPSMT" w:cs="TimesNewRomanPSMT"/>
                                          <w:sz w:val="24"/>
                                          <w:szCs w:val="24"/>
                                        </w:rPr>
                                        <w:t>,</w:t>
                                      </w:r>
                                      <w:r w:rsidRPr="00BA1F5A">
                                        <w:rPr>
                                          <w:rFonts w:ascii="TimesNewRomanPSMT" w:hAnsi="TimesNewRomanPSMT" w:cs="TimesNewRomanPSMT"/>
                                          <w:sz w:val="24"/>
                                          <w:szCs w:val="24"/>
                                        </w:rPr>
                                        <w:t xml:space="preserve"> through</w:t>
                                      </w:r>
                                      <w:r>
                                        <w:rPr>
                                          <w:rFonts w:ascii="TimesNewRomanPSMT" w:hAnsi="TimesNewRomanPSMT" w:cs="TimesNewRomanPSMT"/>
                                          <w:sz w:val="24"/>
                                          <w:szCs w:val="24"/>
                                        </w:rPr>
                                        <w:t>-</w:t>
                                      </w:r>
                                      <w:r w:rsidRPr="00BA1F5A">
                                        <w:rPr>
                                          <w:rFonts w:ascii="TimesNewRomanPSMT" w:hAnsi="TimesNewRomanPSMT" w:cs="TimesNewRomanPSMT"/>
                                          <w:sz w:val="24"/>
                                          <w:szCs w:val="24"/>
                                        </w:rPr>
                                        <w:t>air</w:t>
                                      </w:r>
                                      <w:r>
                                        <w:rPr>
                                          <w:rFonts w:ascii="TimesNewRomanPSMT" w:hAnsi="TimesNewRomanPSMT" w:cs="TimesNewRomanPSMT"/>
                                          <w:sz w:val="24"/>
                                          <w:szCs w:val="24"/>
                                        </w:rPr>
                                        <w:t xml:space="preserve"> thermal bonding, etc.</w:t>
                                      </w:r>
                                      <w:r w:rsidRPr="00BA1F5A">
                                        <w:rPr>
                                          <w:rFonts w:ascii="TimesNewRomanPSMT" w:hAnsi="TimesNewRomanPSMT" w:cs="TimesNewRomanPSMT"/>
                                          <w:sz w:val="24"/>
                                          <w:szCs w:val="24"/>
                                        </w:rPr>
                                        <w:t>)</w:t>
                                      </w:r>
                                    </w:p>
                                  </w:txbxContent>
                                </v:textbox>
                              </v:shape>
                              <v:line id="Straight Connector 20" o:spid="_x0000_s1100" style="position:absolute;flip:x;visibility:visible;mso-wrap-style:square" from="-2587,-10025" to="50920,-10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" strokecolor="windowText" strokeweight="2pt">
                                <v:shadow on="t" color="black" opacity="24903f" origin=",.5" offset="0,.55556mm"/>
                              </v:line>
                              <v:line id="Straight Connector 21" o:spid="_x0000_s1101" style="position:absolute;visibility:visible;mso-wrap-style:square" from="-2757,4346" to="50940,4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" strokecolor="windowText" strokeweight="2pt">
                                <v:shadow on="t" color="black" opacity="24903f" origin=",.5" offset="0,.55556mm"/>
                              </v:line>
                            </v:group>
                          </v:group>
                        </v:group>
                      </v:group>
                      <v:group id="Group 22" o:spid="_x0000_s1102" style="position:absolute;left:153;top:53199;width:53567;height:2702" coordorigin="-13619,26120" coordsize="53570,2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Straight Arrow Connector 23" o:spid="_x0000_s1103" type="#_x0000_t32" style="position:absolute;left:-13619;top:26345;width:5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" strokecolor="windowText" strokeweight="2pt">
                          <v:shadow on="t" color="black" opacity="24903f" origin=",.5" offset="0,.55556mm"/>
                        </v:shape>
                        <v:shape id="Straight Arrow Connector 136" o:spid="_x0000_s1104" type="#_x0000_t32" style="position:absolute;left:39927;top:26120;width:24;height:2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" strokecolor="windowText" strokeweight="2pt">
                          <v:shadow on="t" color="black" opacity="24903f" origin=",.5" offset="0,.55556mm"/>
                        </v:shape>
                      </v:group>
                    </v:group>
                    <v:shape id="Flowchart: Process 137" o:spid="_x0000_s1105" type="#_x0000_t109" style="position:absolute;left:15335;width:17361;height:5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b/>
                                <w:sz w:val="24"/>
                                <w:szCs w:val="24"/>
                              </w:rPr>
                            </w:pPr>
                            <w:r w:rsidRPr="006F5986">
                              <w:rPr>
                                <w:b/>
                                <w:sz w:val="24"/>
                                <w:szCs w:val="24"/>
                              </w:rPr>
                              <w:t xml:space="preserve">Web </w:t>
                            </w:r>
                            <w:r>
                              <w:rPr>
                                <w:b/>
                                <w:sz w:val="24"/>
                                <w:szCs w:val="24"/>
                              </w:rPr>
                              <w:t>bond</w:t>
                            </w:r>
                            <w:r w:rsidRPr="006F5986">
                              <w:rPr>
                                <w:b/>
                                <w:sz w:val="24"/>
                                <w:szCs w:val="24"/>
                              </w:rPr>
                              <w:t>ing</w:t>
                            </w:r>
                          </w:p>
                        </w:txbxContent>
                      </v:textbox>
                    </v:shape>
                  </v:group>
                  <v:group id="Group 26" o:spid="_x0000_s1106" style="position:absolute;left:-4988;top:-831;width:72913;height:19728" coordorigin="-4988,-831" coordsize="72914,1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Straight Arrow Connector 27" o:spid="_x0000_s1107" type="#_x0000_t32" style="position:absolute;left:42602;top:7146;width:42;height:2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" strokecolor="windowText" strokeweight="2pt">
                      <v:stroke endarrow="block"/>
                      <v:shadow on="t" color="black" opacity="24903f" origin=",.5" offset="0,.55556mm"/>
                    </v:shape>
                    <v:group id="Group 28" o:spid="_x0000_s1108" style="position:absolute;left:-4988;top:-831;width:65303;height:19728" coordorigin="-14887,-831" coordsize="65304,1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29" o:spid="_x0000_s1109" style="position:absolute;left:-14887;top:7083;width:65303;height:11818" coordorigin="-13605,41537" coordsize="70283,12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110" style="position:absolute;left:-13605;top:41537;width:70279;height:12530" coordorigin="-16023,41542" coordsize="70285,12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31" o:spid="_x0000_s1111" type="#_x0000_t32" style="position:absolute;left:25865;top:51387;width:0;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" strokecolor="windowText" strokeweight="2pt">
                            <v:stroke endarrow="block"/>
                            <v:shadow on="t" color="black" opacity="24903f" origin=",.5" offset="0,.55556mm"/>
                          </v:shape>
                          <v:group id="Group 32" o:spid="_x0000_s1112" style="position:absolute;left:-16023;top:41542;width:70284;height:9877" coordorigin="-16398,41545" coordsize="70290,9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Straight Arrow Connector 33" o:spid="_x0000_s1113" type="#_x0000_t32" style="position:absolute;left:16267;top:41545;width:0;height:2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" strokecolor="windowText" strokeweight="2pt">
                              <v:stroke endarrow="block"/>
                              <v:shadow on="t" color="black" opacity="24903f" origin=",.5" offset="0,.55556mm"/>
                            </v:shape>
                            <v:group id="Group 34" o:spid="_x0000_s1114" style="position:absolute;left:-16398;top:41545;width:70289;height:9878" coordorigin="-16400,-9919" coordsize="70297,9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35" o:spid="_x0000_s1115" type="#_x0000_t32" style="position:absolute;left:-4946;top:-9919;width:0;height:2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" strokecolor="windowText" strokeweight="2pt">
                                <v:stroke endarrow="block"/>
                                <v:shadow on="t" color="black" opacity="24903f" origin=",.5" offset="0,.55556mm"/>
                              </v:shape>
                              <v:shape id="Straight Arrow Connector 36" o:spid="_x0000_s1116" type="#_x0000_t32" style="position:absolute;left:53302;top:-9850;width:0;height:2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" strokecolor="windowText" strokeweight="2pt">
                                <v:stroke endarrow="block"/>
                                <v:shadow on="t" color="black" opacity="24903f" origin=",.5" offset="0,.55556mm"/>
                              </v:shape>
                              <v:group id="Group 37" o:spid="_x0000_s1117" style="position:absolute;left:-16400;top:-9919;width:70297;height:9881" coordorigin="-16400,-10025" coordsize="70297,9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Flowchart: Process 38" o:spid="_x0000_s1118" type="#_x0000_t109" style="position:absolute;left:7648;top:-7740;width:16529;height:62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Wet-laid</w:t>
                                        </w:r>
                                      </w:p>
                                    </w:txbxContent>
                                  </v:textbox>
                                </v:shape>
                                <v:shape id="Flowchart: Process 39" o:spid="_x0000_s1119" type="#_x0000_t109" style="position:absolute;left:26612;top:-7740;width:16529;height:62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Melt</w:t>
                                        </w:r>
                                        <w:r>
                                          <w:rPr>
                                            <w:rFonts w:ascii="TimesNewRomanPSMT" w:hAnsi="TimesNewRomanPSMT" w:cs="TimesNewRomanPSMT"/>
                                            <w:b/>
                                            <w:sz w:val="24"/>
                                            <w:szCs w:val="24"/>
                                          </w:rPr>
                                          <w:t>-</w:t>
                                        </w:r>
                                        <w:r w:rsidRPr="006F5986">
                                          <w:rPr>
                                            <w:rFonts w:ascii="TimesNewRomanPSMT" w:hAnsi="TimesNewRomanPSMT" w:cs="TimesNewRomanPSMT"/>
                                            <w:b/>
                                            <w:sz w:val="24"/>
                                            <w:szCs w:val="24"/>
                                          </w:rPr>
                                          <w:t>blown</w:t>
                                        </w:r>
                                      </w:p>
                                    </w:txbxContent>
                                  </v:textbox>
                                </v:shape>
                                <v:line id="Straight Connector 40" o:spid="_x0000_s1120" style="position:absolute;flip:x;visibility:visible;mso-wrap-style:square" from="-4946,-10025" to="53302,-10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" strokecolor="windowText" strokeweight="2pt">
                                  <v:shadow on="t" color="black" opacity="24903f" origin=",.5" offset="0,.55556mm"/>
                                </v:line>
                                <v:line id="Straight Connector 41" o:spid="_x0000_s1121" style="position:absolute;visibility:visible;mso-wrap-style:square" from="-4946,-176" to="53897,-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" strokecolor="windowText" strokeweight="2pt">
                                  <v:shadow on="t" color="black" opacity="24903f" origin=",.5" offset="0,.55556mm"/>
                                </v:line>
                                <v:shape id="Flowchart: Process 321" o:spid="_x0000_s1122" type="#_x0000_t109" style="position:absolute;left:-16400;top:-7632;width:21920;height:6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rFonts w:ascii="TimesNewRomanPSMT" w:hAnsi="TimesNewRomanPSMT" w:cs="TimesNewRomanPSMT"/>
                                            <w:b/>
                                            <w:sz w:val="24"/>
                                            <w:szCs w:val="24"/>
                                          </w:rPr>
                                        </w:pPr>
                                        <w:r w:rsidRPr="006F5986">
                                          <w:rPr>
                                            <w:rFonts w:ascii="TimesNewRomanPSMT" w:hAnsi="TimesNewRomanPSMT" w:cs="TimesNewRomanPSMT"/>
                                            <w:b/>
                                            <w:sz w:val="24"/>
                                            <w:szCs w:val="24"/>
                                          </w:rPr>
                                          <w:t>Dry-laid</w:t>
                                        </w:r>
                                      </w:p>
                                      <w:p w:rsidR="00737F8A" w:rsidRPr="00D3079D" w:rsidRDefault="00737F8A" w:rsidP="00381061">
                                        <w:pPr>
                                          <w:jc w:val="center"/>
                                          <w:rPr>
                                            <w:rFonts w:ascii="TimesNewRomanPSMT" w:hAnsi="TimesNewRomanPSMT" w:cs="TimesNewRomanPSMT"/>
                                            <w:sz w:val="22"/>
                                            <w:szCs w:val="22"/>
                                          </w:rPr>
                                        </w:pPr>
                                        <w:r w:rsidRPr="00D3079D">
                                          <w:rPr>
                                            <w:rFonts w:ascii="TimesNewRomanPSMT" w:hAnsi="TimesNewRomanPSMT" w:cs="TimesNewRomanPSMT"/>
                                            <w:sz w:val="22"/>
                                            <w:szCs w:val="22"/>
                                          </w:rPr>
                                          <w:t>(Carding &amp; air laying)</w:t>
                                        </w:r>
                                      </w:p>
                                    </w:txbxContent>
                                  </v:textbox>
                                </v:shape>
                              </v:group>
                            </v:group>
                          </v:group>
                        </v:group>
                        <v:group id="Group 326" o:spid="_x0000_s1123" style="position:absolute;left:-2154;top:49595;width:58832;height:1898" coordorigin="-15927,22515" coordsize="58836,1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Straight Arrow Connector 44" o:spid="_x0000_s1124" type="#_x0000_t32" style="position:absolute;left:-15927;top:23007;width:0;height:1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" strokecolor="windowText" strokeweight="2pt">
                            <v:shadow on="t" color="black" opacity="24903f" origin=",.5" offset="0,.55556mm"/>
                          </v:shape>
                          <v:shape id="Straight Arrow Connector 45" o:spid="_x0000_s1125" type="#_x0000_t32" style="position:absolute;left:42909;top:22515;width:0;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" strokecolor="windowText" strokeweight="2pt">
                            <v:shadow on="t" color="black" opacity="24903f" origin=",.5" offset="0,.55556mm"/>
                          </v:shape>
                        </v:group>
                      </v:group>
                      <v:shape id="Flowchart: Process 46" o:spid="_x0000_s1126" type="#_x0000_t109" style="position:absolute;left:15335;top:-831;width:17361;height:5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b/>
                                  <w:sz w:val="24"/>
                                  <w:szCs w:val="24"/>
                                </w:rPr>
                              </w:pPr>
                              <w:r w:rsidRPr="006F5986">
                                <w:rPr>
                                  <w:b/>
                                  <w:sz w:val="24"/>
                                  <w:szCs w:val="24"/>
                                </w:rPr>
                                <w:t>Web formation</w:t>
                              </w:r>
                            </w:p>
                          </w:txbxContent>
                        </v:textbox>
                      </v:shape>
                    </v:group>
                    <v:shape id="Flowchart: Process 47" o:spid="_x0000_s1127" type="#_x0000_t109" style="position:absolute;left:52578;top:9620;width:15347;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" fillcolor="#a3c4ff" strokecolor="windowText">
                      <v:fill color2="#e5eeff" rotate="t" angle="180" colors="0 #a3c4ff;22938f #bfd5ff;1 #e5eeff" focus="100%" type="gradient"/>
                      <v:shadow on="t" color="black" opacity="24903f" origin=",.5" offset="0,.55556mm"/>
                      <v:textbox>
                        <w:txbxContent>
                          <w:p w:rsidR="00737F8A" w:rsidRPr="006F5986" w:rsidRDefault="00737F8A" w:rsidP="00381061">
                            <w:pPr>
                              <w:jc w:val="center"/>
                              <w:rPr>
                                <w:b/>
                                <w:sz w:val="24"/>
                                <w:szCs w:val="24"/>
                              </w:rPr>
                            </w:pPr>
                            <w:r w:rsidRPr="006F5986">
                              <w:rPr>
                                <w:rFonts w:ascii="TimesNewRomanPSMT" w:hAnsi="TimesNewRomanPSMT" w:cs="TimesNewRomanPSMT"/>
                                <w:b/>
                                <w:sz w:val="24"/>
                                <w:szCs w:val="24"/>
                              </w:rPr>
                              <w:t>Spun-laid</w:t>
                            </w:r>
                          </w:p>
                        </w:txbxContent>
                      </v:textbox>
                    </v:shape>
                  </v:group>
                </v:group>
                <w10:anchorlock/>
              </v:group>
            </w:pict>
          </mc:Fallback>
        </mc:AlternateContent>
      </w:r>
    </w:p>
    <w:p w:rsidR="00381061" w:rsidRDefault="00381061" w:rsidP="00381061">
      <w:pPr>
        <w:pStyle w:val="Caption"/>
        <w:jc w:val="center"/>
        <w:rPr>
          <w:b w:val="0"/>
          <w:color w:val="00B0F0"/>
          <w:sz w:val="20"/>
        </w:rPr>
      </w:pPr>
      <w:bookmarkStart w:id="5" w:name="_Ref484373888"/>
      <w:r>
        <w:rPr>
          <w:b w:val="0"/>
          <w:color w:val="00B0F0"/>
          <w:sz w:val="20"/>
        </w:rPr>
        <w:t xml:space="preserve">Fig. </w:t>
      </w:r>
      <w:r w:rsidRPr="00DE304F">
        <w:rPr>
          <w:b w:val="0"/>
          <w:color w:val="00B0F0"/>
          <w:sz w:val="20"/>
        </w:rPr>
        <w:fldChar w:fldCharType="begin"/>
      </w:r>
      <w:r w:rsidRPr="00DE304F">
        <w:rPr>
          <w:b w:val="0"/>
          <w:color w:val="00B0F0"/>
          <w:sz w:val="20"/>
        </w:rPr>
        <w:instrText xml:space="preserve"> SEQ Fig_ \* ARABIC </w:instrText>
      </w:r>
      <w:r w:rsidRPr="00DE304F">
        <w:rPr>
          <w:b w:val="0"/>
          <w:color w:val="00B0F0"/>
          <w:sz w:val="20"/>
        </w:rPr>
        <w:fldChar w:fldCharType="separate"/>
      </w:r>
      <w:r>
        <w:rPr>
          <w:b w:val="0"/>
          <w:noProof/>
          <w:color w:val="00B0F0"/>
          <w:sz w:val="20"/>
        </w:rPr>
        <w:t>3</w:t>
      </w:r>
      <w:r w:rsidRPr="00DE304F">
        <w:rPr>
          <w:b w:val="0"/>
          <w:color w:val="00B0F0"/>
          <w:sz w:val="20"/>
        </w:rPr>
        <w:fldChar w:fldCharType="end"/>
      </w:r>
      <w:bookmarkEnd w:id="5"/>
      <w:r w:rsidRPr="00DE304F">
        <w:rPr>
          <w:b w:val="0"/>
          <w:color w:val="00B0F0"/>
          <w:sz w:val="20"/>
        </w:rPr>
        <w:t>. Stages of nonwoven fabric manufacturing process</w:t>
      </w:r>
    </w:p>
    <w:p w:rsidR="00381061" w:rsidRDefault="002966AD" w:rsidP="00381061">
      <w:pPr>
        <w:spacing w:line="480" w:lineRule="auto"/>
        <w:jc w:val="both"/>
        <w:rPr>
          <w:color w:val="00B0F0"/>
        </w:rPr>
      </w:pPr>
      <w:r>
        <w:rPr>
          <w:bCs/>
          <w:color w:val="00B0F0"/>
        </w:rPr>
        <w:fldChar w:fldCharType="begin"/>
      </w:r>
      <w:r>
        <w:rPr>
          <w:bCs/>
          <w:color w:val="00B0F0"/>
        </w:rPr>
        <w:instrText xml:space="preserve"> REF _Ref484373913 \h </w:instrText>
      </w:r>
      <w:r>
        <w:rPr>
          <w:bCs/>
          <w:color w:val="00B0F0"/>
        </w:rPr>
      </w:r>
      <w:r>
        <w:rPr>
          <w:bCs/>
          <w:color w:val="00B0F0"/>
        </w:rPr>
        <w:fldChar w:fldCharType="separate"/>
      </w:r>
      <w:r>
        <w:rPr>
          <w:color w:val="00B0F0"/>
        </w:rPr>
        <w:t>Fig.</w:t>
      </w:r>
      <w:r w:rsidRPr="00DE304F">
        <w:rPr>
          <w:color w:val="00B0F0"/>
        </w:rPr>
        <w:t xml:space="preserve"> </w:t>
      </w:r>
      <w:r>
        <w:rPr>
          <w:noProof/>
          <w:color w:val="00B0F0"/>
        </w:rPr>
        <w:t>4</w:t>
      </w:r>
      <w:r>
        <w:rPr>
          <w:bCs/>
          <w:color w:val="00B0F0"/>
        </w:rPr>
        <w:fldChar w:fldCharType="end"/>
      </w:r>
      <w:r w:rsidR="00381061" w:rsidRPr="00DE304F">
        <w:rPr>
          <w:bCs/>
          <w:color w:val="00B0F0"/>
        </w:rPr>
        <w:t xml:space="preserve"> shows the process flow of thermal point bonding of nonwoven fabric. Two rollers one smooth and other engraved are used. A web which contains thermoplastic fibre is passed through these two heated rollers; the web me</w:t>
      </w:r>
      <w:r w:rsidR="00381061" w:rsidRPr="00DE304F">
        <w:rPr>
          <w:color w:val="00B0F0"/>
        </w:rPr>
        <w:t>lts at the contact points and binds thermoplastic fibres to form a nonwoven fabric. The fabrics produced by this method are relatively softer than the fabric produced by t</w:t>
      </w:r>
      <w:r w:rsidR="00381061" w:rsidRPr="00DE304F">
        <w:rPr>
          <w:bCs/>
          <w:color w:val="00B0F0"/>
        </w:rPr>
        <w:t>hermal bonding with high pressure.</w:t>
      </w:r>
      <w:r w:rsidR="00381061" w:rsidRPr="00DE304F">
        <w:rPr>
          <w:color w:val="00B0F0"/>
        </w:rPr>
        <w:t xml:space="preserve">   </w:t>
      </w:r>
    </w:p>
    <w:p w:rsidR="00381061" w:rsidRDefault="00381061" w:rsidP="00381061">
      <w:pPr>
        <w:keepNext/>
        <w:autoSpaceDE w:val="0"/>
        <w:autoSpaceDN w:val="0"/>
        <w:adjustRightInd w:val="0"/>
        <w:spacing w:line="360" w:lineRule="auto"/>
        <w:jc w:val="both"/>
      </w:pPr>
      <w:r w:rsidRPr="00737F8A">
        <w:rPr>
          <w:noProof/>
          <w:color w:val="00B0F0"/>
          <w:lang w:eastAsia="zh-CN"/>
        </w:rPr>
        <mc:AlternateContent>
          <mc:Choice Requires="wpg">
            <w:drawing>
              <wp:inline distT="0" distB="0" distL="0" distR="0" wp14:anchorId="7E46B860" wp14:editId="7A1C4843">
                <wp:extent cx="5048250" cy="2529840"/>
                <wp:effectExtent l="0" t="0" r="0" b="3810"/>
                <wp:docPr id="48"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8250" cy="2529840"/>
                          <a:chOff x="0" y="0"/>
                          <a:chExt cx="5658495" cy="3267075"/>
                        </a:xfrm>
                      </wpg:grpSpPr>
                      <wpg:grpSp>
                        <wpg:cNvPr id="49" name="Group 115"/>
                        <wpg:cNvGrpSpPr/>
                        <wpg:grpSpPr>
                          <a:xfrm>
                            <a:off x="0" y="171450"/>
                            <a:ext cx="5400675" cy="3095625"/>
                            <a:chOff x="0" y="171450"/>
                            <a:chExt cx="5400675" cy="3095625"/>
                          </a:xfrm>
                        </wpg:grpSpPr>
                        <wpg:grpSp>
                          <wpg:cNvPr id="50" name="Group 117"/>
                          <wpg:cNvGrpSpPr/>
                          <wpg:grpSpPr>
                            <a:xfrm>
                              <a:off x="0" y="171450"/>
                              <a:ext cx="5400675" cy="3095625"/>
                              <a:chOff x="0" y="171450"/>
                              <a:chExt cx="5400675" cy="3095625"/>
                            </a:xfrm>
                          </wpg:grpSpPr>
                          <pic:pic xmlns:pic="http://schemas.openxmlformats.org/drawingml/2006/picture">
                            <pic:nvPicPr>
                              <pic:cNvPr id="51" name="Picture 51"/>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171450"/>
                                <a:ext cx="5400675" cy="3095625"/>
                              </a:xfrm>
                              <a:prstGeom prst="rect">
                                <a:avLst/>
                              </a:prstGeom>
                              <a:noFill/>
                              <a:ln>
                                <a:noFill/>
                              </a:ln>
                            </pic:spPr>
                          </pic:pic>
                          <wps:wsp>
                            <wps:cNvPr id="52" name="Straight Arrow Connector 52"/>
                            <wps:cNvCnPr/>
                            <wps:spPr>
                              <a:xfrm flipH="1">
                                <a:off x="3810000" y="285750"/>
                                <a:ext cx="895350" cy="552450"/>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53" name="Text Box 2"/>
                            <wps:cNvSpPr txBox="1">
                              <a:spLocks noChangeArrowheads="1"/>
                            </wps:cNvSpPr>
                            <wps:spPr bwMode="auto">
                              <a:xfrm>
                                <a:off x="2485673" y="2722840"/>
                                <a:ext cx="2077349" cy="352688"/>
                              </a:xfrm>
                              <a:prstGeom prst="rect">
                                <a:avLst/>
                              </a:prstGeom>
                              <a:noFill/>
                              <a:ln w="9525">
                                <a:noFill/>
                                <a:miter lim="800000"/>
                                <a:headEnd/>
                                <a:tailEnd/>
                              </a:ln>
                            </wps:spPr>
                            <wps:txbx>
                              <w:txbxContent>
                                <w:p w:rsidR="00737F8A" w:rsidRDefault="00737F8A" w:rsidP="00381061">
                                  <w:pPr>
                                    <w:rPr>
                                      <w:b/>
                                      <w:i/>
                                      <w:sz w:val="24"/>
                                    </w:rPr>
                                  </w:pPr>
                                  <w:r>
                                    <w:rPr>
                                      <w:b/>
                                      <w:i/>
                                      <w:sz w:val="24"/>
                                    </w:rPr>
                                    <w:t>Hot smooth calendar roller</w:t>
                                  </w:r>
                                </w:p>
                              </w:txbxContent>
                            </wps:txbx>
                            <wps:bodyPr rot="0" vert="horz" wrap="square" lIns="91440" tIns="45720" rIns="91440" bIns="45720" anchor="t" anchorCtr="0">
                              <a:noAutofit/>
                            </wps:bodyPr>
                          </wps:wsp>
                        </wpg:grpSp>
                        <wps:wsp>
                          <wps:cNvPr id="54" name="Text Box 2"/>
                          <wps:cNvSpPr txBox="1">
                            <a:spLocks noChangeArrowheads="1"/>
                          </wps:cNvSpPr>
                          <wps:spPr bwMode="auto">
                            <a:xfrm>
                              <a:off x="486507" y="361778"/>
                              <a:ext cx="2578506" cy="579725"/>
                            </a:xfrm>
                            <a:prstGeom prst="rect">
                              <a:avLst/>
                            </a:prstGeom>
                            <a:noFill/>
                            <a:ln w="9525">
                              <a:noFill/>
                              <a:miter lim="800000"/>
                              <a:headEnd/>
                              <a:tailEnd/>
                            </a:ln>
                          </wps:spPr>
                          <wps:txbx>
                            <w:txbxContent>
                              <w:p w:rsidR="00737F8A" w:rsidRDefault="00737F8A" w:rsidP="00381061">
                                <w:pPr>
                                  <w:rPr>
                                    <w:b/>
                                    <w:i/>
                                    <w:sz w:val="24"/>
                                  </w:rPr>
                                </w:pPr>
                                <w:r>
                                  <w:rPr>
                                    <w:b/>
                                    <w:i/>
                                    <w:sz w:val="24"/>
                                  </w:rPr>
                                  <w:t>Hot embossed calendar roller</w:t>
                                </w:r>
                              </w:p>
                            </w:txbxContent>
                          </wps:txbx>
                          <wps:bodyPr rot="0" vert="horz" wrap="square" lIns="91440" tIns="45720" rIns="91440" bIns="45720" anchor="t" anchorCtr="0">
                            <a:noAutofit/>
                          </wps:bodyPr>
                        </wps:wsp>
                      </wpg:grpSp>
                      <wps:wsp>
                        <wps:cNvPr id="55" name="Text Box 2"/>
                        <wps:cNvSpPr txBox="1">
                          <a:spLocks noChangeArrowheads="1"/>
                        </wps:cNvSpPr>
                        <wps:spPr bwMode="auto">
                          <a:xfrm>
                            <a:off x="4704991" y="0"/>
                            <a:ext cx="953504" cy="361727"/>
                          </a:xfrm>
                          <a:prstGeom prst="rect">
                            <a:avLst/>
                          </a:prstGeom>
                          <a:noFill/>
                          <a:ln w="9525">
                            <a:noFill/>
                            <a:miter lim="800000"/>
                            <a:headEnd/>
                            <a:tailEnd/>
                          </a:ln>
                        </wps:spPr>
                        <wps:txbx>
                          <w:txbxContent>
                            <w:p w:rsidR="00737F8A" w:rsidRDefault="00737F8A" w:rsidP="00381061">
                              <w:pPr>
                                <w:rPr>
                                  <w:b/>
                                  <w:i/>
                                  <w:sz w:val="24"/>
                                </w:rPr>
                              </w:pPr>
                              <w:r>
                                <w:rPr>
                                  <w:b/>
                                  <w:i/>
                                  <w:sz w:val="24"/>
                                </w:rPr>
                                <w:t>Web in</w:t>
                              </w:r>
                            </w:p>
                          </w:txbxContent>
                        </wps:txbx>
                        <wps:bodyPr rot="0" vert="horz" wrap="square" lIns="91440" tIns="45720" rIns="91440" bIns="45720" anchor="t" anchorCtr="0">
                          <a:noAutofit/>
                        </wps:bodyPr>
                      </wps:wsp>
                    </wpg:wgp>
                  </a:graphicData>
                </a:graphic>
              </wp:inline>
            </w:drawing>
          </mc:Choice>
          <mc:Fallback>
            <w:pict>
              <v:group w14:anchorId="7E46B860" id="Group 10" o:spid="_x0000_s1128" style="width:397.5pt;height:199.2pt;mso-position-horizontal-relative:char;mso-position-vertical-relative:line" coordsize="56584,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">
                <v:group id="Group 115" o:spid="_x0000_s1129" style="position:absolute;top:1714;width:54006;height:30956" coordorigin=",1714" coordsize="54006,3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117" o:spid="_x0000_s1130" style="position:absolute;top:1714;width:54006;height:30956" coordorigin=",1714" coordsize="54006,3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51" o:spid="_x0000_s1131" type="#_x0000_t75" style="position:absolute;top:1714;width:54006;height:30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">
                      <v:imagedata r:id="rId91" o:title=""/>
                      <v:path arrowok="t"/>
                    </v:shape>
                    <v:shape id="Straight Arrow Connector 52" o:spid="_x0000_s1132" type="#_x0000_t32" style="position:absolute;left:38100;top:2857;width:8953;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" strokecolor="#c0504d" strokeweight="3pt">
                      <v:stroke endarrow="open"/>
                      <v:shadow on="t" color="black" opacity="22937f" origin=",.5" offset="0,.63889mm"/>
                    </v:shape>
                    <v:shape id="Text Box 2" o:spid="_x0000_s1133" type="#_x0000_t202" style="position:absolute;left:24856;top:27228;width:20774;height:3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737F8A" w:rsidRDefault="00737F8A" w:rsidP="00381061">
                            <w:pPr>
                              <w:rPr>
                                <w:b/>
                                <w:i/>
                                <w:sz w:val="24"/>
                              </w:rPr>
                            </w:pPr>
                            <w:r>
                              <w:rPr>
                                <w:b/>
                                <w:i/>
                                <w:sz w:val="24"/>
                              </w:rPr>
                              <w:t>Hot smooth calendar roller</w:t>
                            </w:r>
                          </w:p>
                        </w:txbxContent>
                      </v:textbox>
                    </v:shape>
                  </v:group>
                  <v:shape id="Text Box 2" o:spid="_x0000_s1134" type="#_x0000_t202" style="position:absolute;left:4865;top:3617;width:25785;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737F8A" w:rsidRDefault="00737F8A" w:rsidP="00381061">
                          <w:pPr>
                            <w:rPr>
                              <w:b/>
                              <w:i/>
                              <w:sz w:val="24"/>
                            </w:rPr>
                          </w:pPr>
                          <w:r>
                            <w:rPr>
                              <w:b/>
                              <w:i/>
                              <w:sz w:val="24"/>
                            </w:rPr>
                            <w:t>Hot embossed calendar roller</w:t>
                          </w:r>
                        </w:p>
                      </w:txbxContent>
                    </v:textbox>
                  </v:shape>
                </v:group>
                <v:shape id="Text Box 2" o:spid="_x0000_s1135" type="#_x0000_t202" style="position:absolute;left:47049;width:9535;height:3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737F8A" w:rsidRDefault="00737F8A" w:rsidP="00381061">
                        <w:pPr>
                          <w:rPr>
                            <w:b/>
                            <w:i/>
                            <w:sz w:val="24"/>
                          </w:rPr>
                        </w:pPr>
                        <w:r>
                          <w:rPr>
                            <w:b/>
                            <w:i/>
                            <w:sz w:val="24"/>
                          </w:rPr>
                          <w:t>Web in</w:t>
                        </w:r>
                      </w:p>
                    </w:txbxContent>
                  </v:textbox>
                </v:shape>
                <w10:anchorlock/>
              </v:group>
            </w:pict>
          </mc:Fallback>
        </mc:AlternateContent>
      </w:r>
    </w:p>
    <w:p w:rsidR="00381061" w:rsidRPr="00DE304F" w:rsidRDefault="00381061" w:rsidP="00381061">
      <w:pPr>
        <w:pStyle w:val="Caption"/>
        <w:jc w:val="center"/>
        <w:rPr>
          <w:b w:val="0"/>
          <w:color w:val="00B0F0"/>
          <w:sz w:val="22"/>
          <w:szCs w:val="20"/>
        </w:rPr>
      </w:pPr>
      <w:bookmarkStart w:id="6" w:name="_Ref484373913"/>
      <w:r>
        <w:rPr>
          <w:b w:val="0"/>
          <w:color w:val="00B0F0"/>
          <w:sz w:val="20"/>
        </w:rPr>
        <w:t>Fig.</w:t>
      </w:r>
      <w:r w:rsidRPr="00DE304F">
        <w:rPr>
          <w:b w:val="0"/>
          <w:color w:val="00B0F0"/>
          <w:sz w:val="20"/>
        </w:rPr>
        <w:t xml:space="preserve"> </w:t>
      </w:r>
      <w:r w:rsidRPr="00DE304F">
        <w:rPr>
          <w:b w:val="0"/>
          <w:color w:val="00B0F0"/>
          <w:sz w:val="20"/>
        </w:rPr>
        <w:fldChar w:fldCharType="begin"/>
      </w:r>
      <w:r w:rsidRPr="00DE304F">
        <w:rPr>
          <w:b w:val="0"/>
          <w:color w:val="00B0F0"/>
          <w:sz w:val="20"/>
        </w:rPr>
        <w:instrText xml:space="preserve"> SEQ Fig_ \* ARABIC </w:instrText>
      </w:r>
      <w:r w:rsidRPr="00DE304F">
        <w:rPr>
          <w:b w:val="0"/>
          <w:color w:val="00B0F0"/>
          <w:sz w:val="20"/>
        </w:rPr>
        <w:fldChar w:fldCharType="separate"/>
      </w:r>
      <w:r>
        <w:rPr>
          <w:b w:val="0"/>
          <w:noProof/>
          <w:color w:val="00B0F0"/>
          <w:sz w:val="20"/>
        </w:rPr>
        <w:t>4</w:t>
      </w:r>
      <w:r w:rsidRPr="00DE304F">
        <w:rPr>
          <w:b w:val="0"/>
          <w:color w:val="00B0F0"/>
          <w:sz w:val="20"/>
        </w:rPr>
        <w:fldChar w:fldCharType="end"/>
      </w:r>
      <w:bookmarkEnd w:id="6"/>
      <w:r w:rsidRPr="00DE304F">
        <w:rPr>
          <w:b w:val="0"/>
          <w:color w:val="00B0F0"/>
          <w:sz w:val="20"/>
        </w:rPr>
        <w:t>. Thermal point bonding process of nonwoven fabrics</w:t>
      </w:r>
    </w:p>
    <w:p w:rsidR="00381061" w:rsidRPr="00792622" w:rsidRDefault="00381061" w:rsidP="00381061">
      <w:pPr>
        <w:rPr>
          <w:color w:val="00B0F0"/>
        </w:rPr>
      </w:pPr>
    </w:p>
    <w:p w:rsidR="00381061" w:rsidRPr="00792622" w:rsidRDefault="00381061" w:rsidP="00381061">
      <w:pPr>
        <w:spacing w:line="480" w:lineRule="auto"/>
        <w:jc w:val="both"/>
        <w:rPr>
          <w:bCs/>
          <w:color w:val="00B0F0"/>
        </w:rPr>
      </w:pPr>
      <w:r w:rsidRPr="00792622">
        <w:rPr>
          <w:bCs/>
          <w:color w:val="00B0F0"/>
        </w:rPr>
        <w:t>The advantages of thermal bonding over other bonding techniques are:</w:t>
      </w:r>
    </w:p>
    <w:p w:rsidR="00381061" w:rsidRPr="00792622" w:rsidRDefault="00381061" w:rsidP="00381061">
      <w:pPr>
        <w:pStyle w:val="ListParagraph"/>
        <w:numPr>
          <w:ilvl w:val="0"/>
          <w:numId w:val="16"/>
        </w:numPr>
        <w:autoSpaceDE w:val="0"/>
        <w:autoSpaceDN w:val="0"/>
        <w:adjustRightInd w:val="0"/>
        <w:spacing w:after="0" w:line="480" w:lineRule="auto"/>
        <w:jc w:val="both"/>
        <w:rPr>
          <w:rFonts w:ascii="Times New Roman" w:hAnsi="Times New Roman"/>
          <w:color w:val="00B0F0"/>
          <w:sz w:val="20"/>
          <w:szCs w:val="20"/>
        </w:rPr>
      </w:pPr>
      <w:r w:rsidRPr="00792622">
        <w:rPr>
          <w:rFonts w:ascii="Times New Roman" w:hAnsi="Times New Roman"/>
          <w:color w:val="00B0F0"/>
          <w:sz w:val="20"/>
          <w:szCs w:val="20"/>
        </w:rPr>
        <w:lastRenderedPageBreak/>
        <w:t xml:space="preserve">energy efficient compared to chemical bonding because in chemical bonding high amount of energy is required to evaporate water from adhesive </w:t>
      </w:r>
      <w:hyperlink w:anchor="_ENREF_7" w:tooltip="Smith, 2000 #17" w:history="1">
        <w:r w:rsidR="00737F8A" w:rsidRPr="00792622">
          <w:rPr>
            <w:rFonts w:ascii="Times New Roman" w:hAnsi="Times New Roman"/>
            <w:color w:val="00B0F0"/>
            <w:sz w:val="20"/>
            <w:szCs w:val="20"/>
          </w:rPr>
          <w:fldChar w:fldCharType="begin"/>
        </w:r>
        <w:r w:rsidR="00737F8A">
          <w:rPr>
            <w:rFonts w:ascii="Times New Roman" w:hAnsi="Times New Roman"/>
            <w:color w:val="00B0F0"/>
            <w:sz w:val="20"/>
            <w:szCs w:val="20"/>
          </w:rPr>
          <w:instrText xml:space="preserve"> ADDIN EN.CITE &lt;EndNote&gt;&lt;Cite&gt;&lt;Author&gt;Smith&lt;/Author&gt;&lt;Year&gt;2000&lt;/Year&gt;&lt;RecNum&gt;17&lt;/RecNum&gt;&lt;DisplayText&gt;&lt;style face="superscript"&gt;7&lt;/style&gt;&lt;/DisplayText&gt;&lt;record&gt;&lt;rec-number&gt;17&lt;/rec-number&gt;&lt;foreign-keys&gt;&lt;key app="EN" db-id="xrafvdfzg5zp5lezwwb5f29sw2ze0ap5dpvr" timestamp="1496483829"&gt;17&lt;/key&gt;&lt;/foreign-keys&gt;&lt;ref-type name="Book Section"&gt;5&lt;/ref-type&gt;&lt;contributors&gt;&lt;authors&gt;&lt;author&gt;Philip A Smith&lt;/author&gt;&lt;/authors&gt;&lt;secondary-authors&gt;&lt;author&gt;A R Horrocks &lt;/author&gt;&lt;author&gt;S C Anand&lt;/author&gt;&lt;/secondary-authors&gt;&lt;/contributors&gt;&lt;titles&gt;&lt;title&gt;Technical fabric structures – 3. Nonwoven fabrics&lt;/title&gt;&lt;secondary-title&gt;Handbook of technical textiles&lt;/secondary-title&gt;&lt;/titles&gt;&lt;pages&gt;130-151&lt;/pages&gt;&lt;dates&gt;&lt;year&gt;2000&lt;/year&gt;&lt;/dates&gt;&lt;pub-location&gt;North and South America&lt;/pub-location&gt;&lt;publisher&gt;Woodhead Publishing Limited&lt;/publisher&gt;&lt;urls&gt;&lt;/urls&gt;&lt;/record&gt;&lt;/Cite&gt;&lt;/EndNote&gt;</w:instrText>
        </w:r>
        <w:r w:rsidR="00737F8A" w:rsidRPr="00792622">
          <w:rPr>
            <w:rFonts w:ascii="Times New Roman" w:hAnsi="Times New Roman"/>
            <w:color w:val="00B0F0"/>
            <w:sz w:val="20"/>
            <w:szCs w:val="20"/>
          </w:rPr>
          <w:fldChar w:fldCharType="separate"/>
        </w:r>
        <w:r w:rsidR="00737F8A" w:rsidRPr="00737F8A">
          <w:rPr>
            <w:rFonts w:ascii="Times New Roman" w:hAnsi="Times New Roman"/>
            <w:noProof/>
            <w:color w:val="00B0F0"/>
            <w:sz w:val="20"/>
            <w:szCs w:val="20"/>
            <w:vertAlign w:val="superscript"/>
          </w:rPr>
          <w:t>7</w:t>
        </w:r>
        <w:r w:rsidR="00737F8A" w:rsidRPr="00792622">
          <w:rPr>
            <w:rFonts w:ascii="Times New Roman" w:hAnsi="Times New Roman"/>
            <w:color w:val="00B0F0"/>
            <w:sz w:val="20"/>
            <w:szCs w:val="20"/>
          </w:rPr>
          <w:fldChar w:fldCharType="end"/>
        </w:r>
      </w:hyperlink>
      <w:r w:rsidRPr="00792622">
        <w:rPr>
          <w:rFonts w:ascii="Times New Roman" w:hAnsi="Times New Roman"/>
          <w:color w:val="00B0F0"/>
          <w:sz w:val="20"/>
          <w:szCs w:val="20"/>
        </w:rPr>
        <w:t xml:space="preserve">; </w:t>
      </w:r>
    </w:p>
    <w:p w:rsidR="00381061" w:rsidRPr="00792622" w:rsidRDefault="00381061" w:rsidP="00381061">
      <w:pPr>
        <w:pStyle w:val="ListParagraph"/>
        <w:numPr>
          <w:ilvl w:val="0"/>
          <w:numId w:val="16"/>
        </w:numPr>
        <w:autoSpaceDE w:val="0"/>
        <w:autoSpaceDN w:val="0"/>
        <w:adjustRightInd w:val="0"/>
        <w:spacing w:after="0" w:line="480" w:lineRule="auto"/>
        <w:jc w:val="both"/>
        <w:rPr>
          <w:rFonts w:ascii="Times New Roman" w:hAnsi="Times New Roman"/>
          <w:color w:val="00B0F0"/>
          <w:sz w:val="20"/>
          <w:szCs w:val="20"/>
        </w:rPr>
      </w:pPr>
      <w:r w:rsidRPr="00792622">
        <w:rPr>
          <w:rFonts w:ascii="Times New Roman" w:hAnsi="Times New Roman"/>
          <w:color w:val="00B0F0"/>
          <w:sz w:val="20"/>
          <w:szCs w:val="20"/>
        </w:rPr>
        <w:t xml:space="preserve">high production rate compared to chemical bonding </w:t>
      </w:r>
      <w:hyperlink w:anchor="_ENREF_7" w:tooltip="Smith, 2000 #17" w:history="1">
        <w:r w:rsidR="00737F8A" w:rsidRPr="00792622">
          <w:rPr>
            <w:rFonts w:ascii="Times New Roman" w:hAnsi="Times New Roman"/>
            <w:color w:val="00B0F0"/>
            <w:sz w:val="20"/>
            <w:szCs w:val="20"/>
          </w:rPr>
          <w:fldChar w:fldCharType="begin"/>
        </w:r>
        <w:r w:rsidR="00737F8A">
          <w:rPr>
            <w:rFonts w:ascii="Times New Roman" w:hAnsi="Times New Roman"/>
            <w:color w:val="00B0F0"/>
            <w:sz w:val="20"/>
            <w:szCs w:val="20"/>
          </w:rPr>
          <w:instrText xml:space="preserve"> ADDIN EN.CITE &lt;EndNote&gt;&lt;Cite&gt;&lt;Author&gt;Smith&lt;/Author&gt;&lt;Year&gt;2000&lt;/Year&gt;&lt;RecNum&gt;17&lt;/RecNum&gt;&lt;DisplayText&gt;&lt;style face="superscript"&gt;7&lt;/style&gt;&lt;/DisplayText&gt;&lt;record&gt;&lt;rec-number&gt;17&lt;/rec-number&gt;&lt;foreign-keys&gt;&lt;key app="EN" db-id="xrafvdfzg5zp5lezwwb5f29sw2ze0ap5dpvr" timestamp="1496483829"&gt;17&lt;/key&gt;&lt;/foreign-keys&gt;&lt;ref-type name="Book Section"&gt;5&lt;/ref-type&gt;&lt;contributors&gt;&lt;authors&gt;&lt;author&gt;Philip A Smith&lt;/author&gt;&lt;/authors&gt;&lt;secondary-authors&gt;&lt;author&gt;A R Horrocks &lt;/author&gt;&lt;author&gt;S C Anand&lt;/author&gt;&lt;/secondary-authors&gt;&lt;/contributors&gt;&lt;titles&gt;&lt;title&gt;Technical fabric structures – 3. Nonwoven fabrics&lt;/title&gt;&lt;secondary-title&gt;Handbook of technical textiles&lt;/secondary-title&gt;&lt;/titles&gt;&lt;pages&gt;130-151&lt;/pages&gt;&lt;dates&gt;&lt;year&gt;2000&lt;/year&gt;&lt;/dates&gt;&lt;pub-location&gt;North and South America&lt;/pub-location&gt;&lt;publisher&gt;Woodhead Publishing Limited&lt;/publisher&gt;&lt;urls&gt;&lt;/urls&gt;&lt;/record&gt;&lt;/Cite&gt;&lt;/EndNote&gt;</w:instrText>
        </w:r>
        <w:r w:rsidR="00737F8A" w:rsidRPr="00792622">
          <w:rPr>
            <w:rFonts w:ascii="Times New Roman" w:hAnsi="Times New Roman"/>
            <w:color w:val="00B0F0"/>
            <w:sz w:val="20"/>
            <w:szCs w:val="20"/>
          </w:rPr>
          <w:fldChar w:fldCharType="separate"/>
        </w:r>
        <w:r w:rsidR="00737F8A" w:rsidRPr="00737F8A">
          <w:rPr>
            <w:rFonts w:ascii="Times New Roman" w:hAnsi="Times New Roman"/>
            <w:noProof/>
            <w:color w:val="00B0F0"/>
            <w:sz w:val="20"/>
            <w:szCs w:val="20"/>
            <w:vertAlign w:val="superscript"/>
          </w:rPr>
          <w:t>7</w:t>
        </w:r>
        <w:r w:rsidR="00737F8A" w:rsidRPr="00792622">
          <w:rPr>
            <w:rFonts w:ascii="Times New Roman" w:hAnsi="Times New Roman"/>
            <w:color w:val="00B0F0"/>
            <w:sz w:val="20"/>
            <w:szCs w:val="20"/>
          </w:rPr>
          <w:fldChar w:fldCharType="end"/>
        </w:r>
      </w:hyperlink>
      <w:r w:rsidRPr="00792622">
        <w:rPr>
          <w:rFonts w:ascii="Times New Roman" w:hAnsi="Times New Roman"/>
          <w:color w:val="00B0F0"/>
          <w:sz w:val="20"/>
          <w:szCs w:val="20"/>
        </w:rPr>
        <w:t>;</w:t>
      </w:r>
    </w:p>
    <w:p w:rsidR="00381061" w:rsidRPr="00792622" w:rsidRDefault="00381061" w:rsidP="00381061">
      <w:pPr>
        <w:pStyle w:val="ListParagraph"/>
        <w:numPr>
          <w:ilvl w:val="0"/>
          <w:numId w:val="16"/>
        </w:numPr>
        <w:autoSpaceDE w:val="0"/>
        <w:autoSpaceDN w:val="0"/>
        <w:adjustRightInd w:val="0"/>
        <w:spacing w:after="0" w:line="480" w:lineRule="auto"/>
        <w:jc w:val="both"/>
        <w:rPr>
          <w:rFonts w:ascii="Times New Roman" w:hAnsi="Times New Roman"/>
          <w:color w:val="00B0F0"/>
          <w:sz w:val="20"/>
          <w:szCs w:val="20"/>
        </w:rPr>
      </w:pPr>
      <w:r w:rsidRPr="00792622">
        <w:rPr>
          <w:rFonts w:ascii="Times New Roman" w:hAnsi="Times New Roman"/>
          <w:color w:val="00B0F0"/>
          <w:sz w:val="20"/>
          <w:szCs w:val="20"/>
        </w:rPr>
        <w:t xml:space="preserve">environmental friendly because there is no </w:t>
      </w:r>
      <w:r w:rsidR="00E805BE">
        <w:rPr>
          <w:rFonts w:ascii="Times New Roman" w:hAnsi="Times New Roman"/>
          <w:color w:val="00B0F0"/>
          <w:sz w:val="20"/>
          <w:szCs w:val="20"/>
        </w:rPr>
        <w:t>any</w:t>
      </w:r>
      <w:r w:rsidRPr="00792622">
        <w:rPr>
          <w:rFonts w:ascii="Times New Roman" w:hAnsi="Times New Roman"/>
          <w:color w:val="00B0F0"/>
          <w:sz w:val="20"/>
          <w:szCs w:val="20"/>
        </w:rPr>
        <w:t xml:space="preserve"> chemical</w:t>
      </w:r>
      <w:r w:rsidR="00E805BE">
        <w:rPr>
          <w:rFonts w:ascii="Times New Roman" w:hAnsi="Times New Roman"/>
          <w:color w:val="00B0F0"/>
          <w:sz w:val="20"/>
          <w:szCs w:val="20"/>
        </w:rPr>
        <w:t xml:space="preserve"> involved</w:t>
      </w:r>
      <w:r w:rsidRPr="00792622">
        <w:rPr>
          <w:rFonts w:ascii="Times New Roman" w:hAnsi="Times New Roman"/>
          <w:color w:val="00B0F0"/>
          <w:sz w:val="20"/>
          <w:szCs w:val="20"/>
        </w:rPr>
        <w:t>; and</w:t>
      </w:r>
    </w:p>
    <w:p w:rsidR="00381061" w:rsidRPr="00792622" w:rsidRDefault="00381061" w:rsidP="00381061">
      <w:pPr>
        <w:pStyle w:val="ListParagraph"/>
        <w:numPr>
          <w:ilvl w:val="0"/>
          <w:numId w:val="16"/>
        </w:numPr>
        <w:autoSpaceDE w:val="0"/>
        <w:autoSpaceDN w:val="0"/>
        <w:adjustRightInd w:val="0"/>
        <w:spacing w:after="0" w:line="480" w:lineRule="auto"/>
        <w:rPr>
          <w:rFonts w:ascii="Times New Roman" w:hAnsi="Times New Roman"/>
          <w:color w:val="00B0F0"/>
          <w:sz w:val="20"/>
          <w:szCs w:val="20"/>
        </w:rPr>
      </w:pPr>
      <w:r w:rsidRPr="00792622">
        <w:rPr>
          <w:rFonts w:ascii="Times New Roman" w:hAnsi="Times New Roman"/>
          <w:color w:val="00B0F0"/>
          <w:sz w:val="20"/>
          <w:szCs w:val="20"/>
        </w:rPr>
        <w:t xml:space="preserve">the end product developed </w:t>
      </w:r>
      <w:r w:rsidR="00E805BE">
        <w:rPr>
          <w:rFonts w:ascii="Times New Roman" w:hAnsi="Times New Roman"/>
          <w:color w:val="00B0F0"/>
          <w:sz w:val="20"/>
          <w:szCs w:val="20"/>
        </w:rPr>
        <w:t>have soft handle</w:t>
      </w:r>
      <w:r w:rsidRPr="00792622">
        <w:rPr>
          <w:rFonts w:ascii="Times New Roman" w:hAnsi="Times New Roman"/>
          <w:color w:val="00B0F0"/>
          <w:sz w:val="20"/>
          <w:szCs w:val="20"/>
        </w:rPr>
        <w:t>.</w:t>
      </w:r>
    </w:p>
    <w:p w:rsidR="00E805BE" w:rsidRPr="005323CD" w:rsidRDefault="00E805BE" w:rsidP="00E805BE">
      <w:pPr>
        <w:autoSpaceDE w:val="0"/>
        <w:autoSpaceDN w:val="0"/>
        <w:adjustRightInd w:val="0"/>
        <w:spacing w:line="480" w:lineRule="auto"/>
        <w:jc w:val="both"/>
        <w:rPr>
          <w:color w:val="00B0F0"/>
        </w:rPr>
      </w:pPr>
      <w:r>
        <w:rPr>
          <w:color w:val="00B0F0"/>
        </w:rPr>
        <w:t>T</w:t>
      </w:r>
      <w:r w:rsidRPr="00DE304F">
        <w:rPr>
          <w:color w:val="00B0F0"/>
        </w:rPr>
        <w:t xml:space="preserve">hermal bonded nonwoven fabrics </w:t>
      </w:r>
      <w:r>
        <w:rPr>
          <w:color w:val="00B0F0"/>
        </w:rPr>
        <w:t xml:space="preserve">with </w:t>
      </w:r>
      <w:r w:rsidRPr="00DE304F">
        <w:rPr>
          <w:color w:val="00B0F0"/>
        </w:rPr>
        <w:t>unique structural properties and applications</w:t>
      </w:r>
      <w:r w:rsidRPr="00412409">
        <w:rPr>
          <w:color w:val="00B0F0"/>
        </w:rPr>
        <w:t xml:space="preserve"> </w:t>
      </w:r>
      <w:r w:rsidRPr="00DE304F">
        <w:rPr>
          <w:color w:val="00B0F0"/>
        </w:rPr>
        <w:t>were used</w:t>
      </w:r>
      <w:r>
        <w:rPr>
          <w:color w:val="00B0F0"/>
        </w:rPr>
        <w:t xml:space="preserve"> in this study</w:t>
      </w:r>
      <w:r w:rsidRPr="00DE304F">
        <w:rPr>
          <w:color w:val="00B0F0"/>
        </w:rPr>
        <w:t>. The</w:t>
      </w:r>
      <w:r>
        <w:rPr>
          <w:color w:val="00B0F0"/>
        </w:rPr>
        <w:t xml:space="preserve">y </w:t>
      </w:r>
      <w:r w:rsidRPr="00DE304F">
        <w:rPr>
          <w:color w:val="00B0F0"/>
        </w:rPr>
        <w:t xml:space="preserve">have been used for protective clothing, cloth interlining, insulation etc. </w:t>
      </w:r>
      <w:r>
        <w:rPr>
          <w:color w:val="00B0F0"/>
        </w:rPr>
        <w:t>T</w:t>
      </w:r>
      <w:r w:rsidRPr="00DE304F">
        <w:rPr>
          <w:color w:val="00B0F0"/>
        </w:rPr>
        <w:t>he heat transfer behaviour of thermally bounded nonwoven fabric</w:t>
      </w:r>
      <w:r>
        <w:rPr>
          <w:color w:val="00B0F0"/>
        </w:rPr>
        <w:t>s</w:t>
      </w:r>
      <w:r w:rsidRPr="00DE304F">
        <w:rPr>
          <w:color w:val="00B0F0"/>
        </w:rPr>
        <w:t xml:space="preserve"> has not been studied by numerical analysis except randomly distributed nonwoven fabric</w:t>
      </w:r>
      <w:hyperlink w:anchor="_ENREF_8" w:tooltip="Zhu, 2011 #22" w:history="1">
        <w:r w:rsidR="00737F8A">
          <w:rPr>
            <w:color w:val="00B0F0"/>
          </w:rPr>
          <w:fldChar w:fldCharType="begin">
            <w:fldData xml:space="preserve">PEVuZE5vdGU+PENpdGU+PEF1dGhvcj5aaHU8L0F1dGhvcj48WWVhcj4yMDExPC9ZZWFyPjxSZWNO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</w:fldData>
          </w:fldChar>
        </w:r>
        <w:r w:rsidR="00737F8A">
          <w:rPr>
            <w:color w:val="00B0F0"/>
          </w:rPr>
          <w:instrText xml:space="preserve"> ADDIN EN.CITE </w:instrText>
        </w:r>
        <w:r w:rsidR="00737F8A">
          <w:rPr>
            <w:color w:val="00B0F0"/>
          </w:rPr>
          <w:fldChar w:fldCharType="begin">
            <w:fldData xml:space="preserve">PEVuZE5vdGU+PENpdGU+PEF1dGhvcj5aaHU8L0F1dGhvcj48WWVhcj4yMDExPC9ZZWFyPjxSZWNO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</w:fldData>
          </w:fldChar>
        </w:r>
        <w:r w:rsidR="00737F8A">
          <w:rPr>
            <w:color w:val="00B0F0"/>
          </w:rPr>
          <w:instrText xml:space="preserve"> ADDIN EN.CITE.DATA </w:instrText>
        </w:r>
        <w:r w:rsidR="00737F8A">
          <w:rPr>
            <w:color w:val="00B0F0"/>
          </w:rPr>
        </w:r>
        <w:r w:rsidR="00737F8A">
          <w:rPr>
            <w:color w:val="00B0F0"/>
          </w:rPr>
          <w:fldChar w:fldCharType="end"/>
        </w:r>
        <w:r w:rsidR="00737F8A">
          <w:rPr>
            <w:color w:val="00B0F0"/>
          </w:rPr>
        </w:r>
        <w:r w:rsidR="00737F8A">
          <w:rPr>
            <w:color w:val="00B0F0"/>
          </w:rPr>
          <w:fldChar w:fldCharType="separate"/>
        </w:r>
        <w:r w:rsidR="00737F8A" w:rsidRPr="00737F8A">
          <w:rPr>
            <w:noProof/>
            <w:color w:val="00B0F0"/>
            <w:vertAlign w:val="superscript"/>
          </w:rPr>
          <w:t>8-12</w:t>
        </w:r>
        <w:r w:rsidR="00737F8A">
          <w:rPr>
            <w:color w:val="00B0F0"/>
          </w:rPr>
          <w:fldChar w:fldCharType="end"/>
        </w:r>
      </w:hyperlink>
      <w:hyperlink w:anchor="_ENREF_7" w:tooltip="Zhu, 2014 #21" w:history="1"/>
      <w:hyperlink w:anchor="_ENREF_7" w:tooltip="Venkataraman, 2015 #20" w:history="1"/>
      <w:r w:rsidRPr="00DE304F">
        <w:rPr>
          <w:color w:val="00B0F0"/>
        </w:rPr>
        <w:t xml:space="preserve">. </w:t>
      </w:r>
      <w:r>
        <w:rPr>
          <w:color w:val="00B0F0"/>
        </w:rPr>
        <w:t xml:space="preserve"> </w:t>
      </w:r>
      <w:r w:rsidRPr="005323CD">
        <w:rPr>
          <w:color w:val="00B0F0"/>
        </w:rPr>
        <w:t>In this study method</w:t>
      </w:r>
      <w:r>
        <w:rPr>
          <w:color w:val="00B0F0"/>
        </w:rPr>
        <w:t>s</w:t>
      </w:r>
      <w:r w:rsidRPr="005323CD">
        <w:rPr>
          <w:color w:val="00B0F0"/>
        </w:rPr>
        <w:t xml:space="preserve"> </w:t>
      </w:r>
      <w:r>
        <w:rPr>
          <w:color w:val="00B0F0"/>
        </w:rPr>
        <w:t>have been</w:t>
      </w:r>
      <w:r w:rsidRPr="005323CD">
        <w:rPr>
          <w:color w:val="00B0F0"/>
        </w:rPr>
        <w:t xml:space="preserve"> developed to predict the effective thermal conductivity of thermally bonded nonwoven fabric via finite element method by using the actual geometrical parameters of nonwoven fabric, analyse the fibre orientation by using 2D Fast Fourier Transform (FFT) and the </w:t>
      </w:r>
      <w:r w:rsidRPr="005323CD">
        <w:rPr>
          <w:color w:val="00B0F0"/>
          <w:lang w:eastAsia="en-US"/>
        </w:rPr>
        <w:t xml:space="preserve">effect of fibre volume fraction and thermal conductivity of fibre on </w:t>
      </w:r>
      <w:r>
        <w:rPr>
          <w:color w:val="00B0F0"/>
          <w:lang w:eastAsia="en-US"/>
        </w:rPr>
        <w:t xml:space="preserve">the </w:t>
      </w:r>
      <w:r w:rsidRPr="005323CD">
        <w:rPr>
          <w:color w:val="00B0F0"/>
          <w:lang w:eastAsia="en-US"/>
        </w:rPr>
        <w:t>overall heat transfer</w:t>
      </w:r>
      <w:r w:rsidRPr="005323CD">
        <w:rPr>
          <w:color w:val="00B0F0"/>
        </w:rPr>
        <w:t xml:space="preserve"> of nonwoven structures.</w:t>
      </w:r>
      <w:r w:rsidRPr="00E805BE">
        <w:rPr>
          <w:color w:val="00B0F0"/>
        </w:rPr>
        <w:t xml:space="preserve"> </w:t>
      </w:r>
      <w:r>
        <w:rPr>
          <w:color w:val="00B0F0"/>
        </w:rPr>
        <w:t xml:space="preserve">This </w:t>
      </w:r>
      <w:r w:rsidRPr="00DE304F">
        <w:rPr>
          <w:color w:val="00B0F0"/>
        </w:rPr>
        <w:t xml:space="preserve">will contribute to the knowledge base of </w:t>
      </w:r>
      <w:r>
        <w:rPr>
          <w:color w:val="00B0F0"/>
        </w:rPr>
        <w:t>nonwoven textile</w:t>
      </w:r>
      <w:r w:rsidRPr="00DE304F">
        <w:rPr>
          <w:color w:val="00B0F0"/>
        </w:rPr>
        <w:t xml:space="preserve"> research</w:t>
      </w:r>
      <w:r>
        <w:rPr>
          <w:color w:val="00B0F0"/>
        </w:rPr>
        <w:t xml:space="preserve"> and</w:t>
      </w:r>
      <w:r w:rsidRPr="00DE304F">
        <w:rPr>
          <w:color w:val="00B0F0"/>
        </w:rPr>
        <w:t xml:space="preserve"> will be useful for nonwoven textile industry due to the rapid market growth of nonwoven fabrics and their applications</w:t>
      </w:r>
      <w:hyperlink w:anchor="_ENREF_13" w:tooltip=",  #16" w:history="1">
        <w:r w:rsidR="00737F8A" w:rsidRPr="00DE304F">
          <w:rPr>
            <w:color w:val="00B0F0"/>
          </w:rPr>
          <w:fldChar w:fldCharType="begin"/>
        </w:r>
        <w:r w:rsidR="00737F8A">
          <w:rPr>
            <w:color w:val="00B0F0"/>
          </w:rPr>
          <w:instrText xml:space="preserve"> ADDIN EN.CITE &lt;EndNote&gt;&lt;Cite&gt;&lt;RecNum&gt;16&lt;/RecNum&gt;&lt;DisplayText&gt;&lt;style face="superscript"&gt;13&lt;/style&gt;&lt;/DisplayText&gt;&lt;record&gt;&lt;rec-number&gt;16&lt;/rec-number&gt;&lt;foreign-keys&gt;&lt;key app="EN" db-id="xrafvdfzg5zp5lezwwb5f29sw2ze0ap5dpvr" timestamp="1496483829"&gt;16&lt;/key&gt;&lt;/foreign-keys&gt;&lt;ref-type name="Web Page"&gt;12&lt;/ref-type&gt;&lt;contributors&gt;&lt;/contributors&gt;&lt;titles&gt;&lt;title&gt;EDANA (2012), &amp;quot;EDANA 2012 nonwoven production statistics&amp;quot;&lt;/title&gt;&lt;/titles&gt;&lt;volume&gt;2015&lt;/volume&gt;&lt;number&gt;July&lt;/number&gt;&lt;dates&gt;&lt;/dates&gt;&lt;urls&gt;&lt;related-urls&gt;&lt;url&gt;http://www.edana.org/newsroom/news-announcements/news-article/2013/04/19/edana-2012-nonwoven-production-statistics&lt;/url&gt;&lt;/related-urls&gt;&lt;/urls&gt;&lt;/record&gt;&lt;/Cite&gt;&lt;/EndNote&gt;</w:instrText>
        </w:r>
        <w:r w:rsidR="00737F8A" w:rsidRPr="00DE304F">
          <w:rPr>
            <w:color w:val="00B0F0"/>
          </w:rPr>
          <w:fldChar w:fldCharType="separate"/>
        </w:r>
        <w:r w:rsidR="00737F8A" w:rsidRPr="00737F8A">
          <w:rPr>
            <w:noProof/>
            <w:color w:val="00B0F0"/>
            <w:vertAlign w:val="superscript"/>
          </w:rPr>
          <w:t>13</w:t>
        </w:r>
        <w:r w:rsidR="00737F8A" w:rsidRPr="00DE304F">
          <w:rPr>
            <w:color w:val="00B0F0"/>
          </w:rPr>
          <w:fldChar w:fldCharType="end"/>
        </w:r>
      </w:hyperlink>
      <w:r w:rsidRPr="00DE304F">
        <w:rPr>
          <w:color w:val="00B0F0"/>
        </w:rPr>
        <w:t xml:space="preserve">. </w:t>
      </w:r>
      <w:r w:rsidRPr="00381061">
        <w:rPr>
          <w:color w:val="FF0000"/>
        </w:rPr>
        <w:t xml:space="preserve"> </w:t>
      </w:r>
    </w:p>
    <w:p w:rsidR="00DA549B" w:rsidRPr="00FE6A95" w:rsidRDefault="00DA549B" w:rsidP="004B0BE8">
      <w:pPr>
        <w:pStyle w:val="Heading1"/>
        <w:spacing w:before="0" w:after="0"/>
      </w:pPr>
      <w:r w:rsidRPr="00FE6A95">
        <w:t xml:space="preserve">Methodology </w:t>
      </w:r>
    </w:p>
    <w:p w:rsidR="00DA549B" w:rsidRPr="004742EA" w:rsidRDefault="00DA549B" w:rsidP="004742EA">
      <w:pPr>
        <w:spacing w:line="480" w:lineRule="auto"/>
      </w:pPr>
      <w:r w:rsidRPr="004742EA">
        <w:t>The following methodology is adopted to calculate the effective thermal conductivity and thermal resistance of</w:t>
      </w:r>
      <w:r w:rsidRPr="004742EA">
        <w:rPr>
          <w:b/>
          <w:color w:val="000000" w:themeColor="text1"/>
        </w:rPr>
        <w:t xml:space="preserve"> </w:t>
      </w:r>
      <w:r w:rsidRPr="004742EA">
        <w:t xml:space="preserve">thermal bonded nonwoven fabrics: </w:t>
      </w:r>
    </w:p>
    <w:p w:rsidR="00DA549B" w:rsidRPr="004742EA" w:rsidRDefault="00DA549B" w:rsidP="004742EA">
      <w:pPr>
        <w:pStyle w:val="ListParagraph"/>
        <w:numPr>
          <w:ilvl w:val="0"/>
          <w:numId w:val="14"/>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 xml:space="preserve">3D reconstruction of thermally bonded  nonwoven fabric by using µCT image; </w:t>
      </w:r>
    </w:p>
    <w:p w:rsidR="00DA549B" w:rsidRPr="004742EA" w:rsidRDefault="00DA549B" w:rsidP="004742EA">
      <w:pPr>
        <w:pStyle w:val="ListParagraph"/>
        <w:numPr>
          <w:ilvl w:val="0"/>
          <w:numId w:val="14"/>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unit cell modelling of nonwoven fabric by using repeating unit cell;</w:t>
      </w:r>
    </w:p>
    <w:p w:rsidR="00DA549B" w:rsidRPr="004742EA" w:rsidRDefault="00DA549B" w:rsidP="004742EA">
      <w:pPr>
        <w:pStyle w:val="ListParagraph"/>
        <w:numPr>
          <w:ilvl w:val="0"/>
          <w:numId w:val="14"/>
        </w:numPr>
        <w:autoSpaceDE w:val="0"/>
        <w:autoSpaceDN w:val="0"/>
        <w:adjustRightInd w:val="0"/>
        <w:spacing w:after="0" w:line="480" w:lineRule="auto"/>
        <w:jc w:val="both"/>
        <w:rPr>
          <w:rFonts w:ascii="Times New Roman" w:hAnsi="Times New Roman"/>
          <w:sz w:val="20"/>
          <w:szCs w:val="20"/>
        </w:rPr>
      </w:pPr>
      <w:r w:rsidRPr="004742EA">
        <w:rPr>
          <w:rFonts w:ascii="Times New Roman" w:hAnsi="Times New Roman"/>
          <w:sz w:val="20"/>
          <w:szCs w:val="20"/>
        </w:rPr>
        <w:t>calculation of the effective thermal conductivity and thermal resistance of thermally bonded nonwoven fabric and analysis of the effect of thermal anisotropy and orientation of fibre using FE method; and</w:t>
      </w:r>
    </w:p>
    <w:p w:rsidR="00DA549B" w:rsidRPr="004742EA" w:rsidRDefault="00DA549B" w:rsidP="004B0BE8">
      <w:pPr>
        <w:pStyle w:val="ListParagraph"/>
        <w:numPr>
          <w:ilvl w:val="0"/>
          <w:numId w:val="14"/>
        </w:numPr>
        <w:autoSpaceDE w:val="0"/>
        <w:autoSpaceDN w:val="0"/>
        <w:adjustRightInd w:val="0"/>
        <w:spacing w:after="0" w:line="360" w:lineRule="auto"/>
        <w:jc w:val="both"/>
        <w:rPr>
          <w:sz w:val="20"/>
          <w:szCs w:val="20"/>
        </w:rPr>
      </w:pPr>
      <w:r w:rsidRPr="004742EA">
        <w:rPr>
          <w:rFonts w:ascii="Times New Roman" w:hAnsi="Times New Roman"/>
          <w:sz w:val="20"/>
          <w:szCs w:val="20"/>
        </w:rPr>
        <w:t xml:space="preserve">estimation of fibre orientation by using 2D Fast Fourier Transform (FFT). </w:t>
      </w:r>
    </w:p>
    <w:p w:rsidR="003A7DB8" w:rsidRPr="007E25C9" w:rsidRDefault="00DA549B" w:rsidP="007E25C9">
      <w:pPr>
        <w:pStyle w:val="Heading2"/>
        <w:autoSpaceDE w:val="0"/>
        <w:autoSpaceDN w:val="0"/>
        <w:adjustRightInd w:val="0"/>
        <w:spacing w:before="0" w:line="480" w:lineRule="auto"/>
        <w:jc w:val="both"/>
      </w:pPr>
      <w:r w:rsidRPr="007E25C9">
        <w:t>Materials</w:t>
      </w:r>
    </w:p>
    <w:p w:rsidR="00DA549B" w:rsidRPr="004742EA" w:rsidRDefault="00DA549B" w:rsidP="004742EA">
      <w:pPr>
        <w:autoSpaceDE w:val="0"/>
        <w:autoSpaceDN w:val="0"/>
        <w:adjustRightInd w:val="0"/>
        <w:spacing w:line="480" w:lineRule="auto"/>
        <w:jc w:val="both"/>
      </w:pPr>
      <w:r w:rsidRPr="004742EA">
        <w:t xml:space="preserve">In this study thermally bonded nonwoven fabrics made of polypropylene fibre (PP) were used. The fabric specifications and fibre properties are shown in </w:t>
      </w:r>
      <w:r w:rsidR="00AB0C0E" w:rsidRPr="004742EA">
        <w:fldChar w:fldCharType="begin"/>
      </w:r>
      <w:r w:rsidR="00AB0C0E" w:rsidRPr="004742EA">
        <w:instrText xml:space="preserve"> REF _Ref474400107 \h </w:instrText>
      </w:r>
      <w:r w:rsidR="004742EA">
        <w:instrText xml:space="preserve"> \* MERGEFORMAT </w:instrText>
      </w:r>
      <w:r w:rsidR="00AB0C0E" w:rsidRPr="004742EA">
        <w:fldChar w:fldCharType="separate"/>
      </w:r>
      <w:r w:rsidR="00D8490B" w:rsidRPr="004742EA">
        <w:t xml:space="preserve">Table </w:t>
      </w:r>
      <w:r w:rsidR="00D8490B" w:rsidRPr="00D8490B">
        <w:rPr>
          <w:noProof/>
        </w:rPr>
        <w:t>I</w:t>
      </w:r>
      <w:r w:rsidR="00AB0C0E" w:rsidRPr="004742EA">
        <w:fldChar w:fldCharType="end"/>
      </w:r>
      <w:r w:rsidRPr="004742EA">
        <w:t xml:space="preserve"> and </w:t>
      </w:r>
      <w:r w:rsidR="00AB0C0E" w:rsidRPr="004742EA">
        <w:fldChar w:fldCharType="begin"/>
      </w:r>
      <w:r w:rsidR="00AB0C0E" w:rsidRPr="004742EA">
        <w:instrText xml:space="preserve"> REF _Ref474400228 \h </w:instrText>
      </w:r>
      <w:r w:rsidR="004742EA">
        <w:instrText xml:space="preserve"> \* MERGEFORMAT </w:instrText>
      </w:r>
      <w:r w:rsidR="00AB0C0E" w:rsidRPr="004742EA">
        <w:fldChar w:fldCharType="separate"/>
      </w:r>
      <w:r w:rsidR="00D8490B" w:rsidRPr="004742EA">
        <w:t xml:space="preserve">Table </w:t>
      </w:r>
      <w:r w:rsidR="00D8490B" w:rsidRPr="00D8490B">
        <w:rPr>
          <w:noProof/>
        </w:rPr>
        <w:t>II</w:t>
      </w:r>
      <w:r w:rsidR="00AB0C0E" w:rsidRPr="004742EA">
        <w:fldChar w:fldCharType="end"/>
      </w:r>
      <w:r w:rsidRPr="004742EA">
        <w:t xml:space="preserve"> respectively. </w:t>
      </w:r>
    </w:p>
    <w:p w:rsidR="00DA549B" w:rsidRPr="004742EA" w:rsidRDefault="00DA549B" w:rsidP="004742EA">
      <w:pPr>
        <w:autoSpaceDE w:val="0"/>
        <w:autoSpaceDN w:val="0"/>
        <w:adjustRightInd w:val="0"/>
        <w:jc w:val="both"/>
        <w:rPr>
          <w:sz w:val="12"/>
          <w:szCs w:val="24"/>
        </w:rPr>
      </w:pPr>
    </w:p>
    <w:p w:rsidR="00DA549B" w:rsidRPr="004742EA" w:rsidRDefault="00DA549B" w:rsidP="007E25C9">
      <w:pPr>
        <w:pStyle w:val="Caption"/>
        <w:keepNext/>
        <w:spacing w:after="0"/>
        <w:rPr>
          <w:b w:val="0"/>
          <w:color w:val="auto"/>
          <w:sz w:val="20"/>
          <w:szCs w:val="20"/>
        </w:rPr>
      </w:pPr>
      <w:bookmarkStart w:id="7" w:name="_Ref474400107"/>
      <w:r w:rsidRPr="004742EA">
        <w:rPr>
          <w:b w:val="0"/>
          <w:color w:val="auto"/>
          <w:sz w:val="20"/>
          <w:szCs w:val="20"/>
        </w:rPr>
        <w:t xml:space="preserve">Table </w:t>
      </w:r>
      <w:r w:rsidR="00AB0C0E" w:rsidRPr="004742EA">
        <w:rPr>
          <w:b w:val="0"/>
          <w:color w:val="auto"/>
          <w:sz w:val="20"/>
          <w:szCs w:val="20"/>
        </w:rPr>
        <w:fldChar w:fldCharType="begin"/>
      </w:r>
      <w:r w:rsidR="00AB0C0E" w:rsidRPr="004742EA">
        <w:rPr>
          <w:b w:val="0"/>
          <w:color w:val="auto"/>
          <w:sz w:val="20"/>
          <w:szCs w:val="20"/>
        </w:rPr>
        <w:instrText xml:space="preserve"> SEQ Table \* ROMAN </w:instrText>
      </w:r>
      <w:r w:rsidR="00AB0C0E" w:rsidRPr="004742EA">
        <w:rPr>
          <w:b w:val="0"/>
          <w:color w:val="auto"/>
          <w:sz w:val="20"/>
          <w:szCs w:val="20"/>
        </w:rPr>
        <w:fldChar w:fldCharType="separate"/>
      </w:r>
      <w:r w:rsidR="00D8490B">
        <w:rPr>
          <w:b w:val="0"/>
          <w:noProof/>
          <w:color w:val="auto"/>
          <w:sz w:val="20"/>
          <w:szCs w:val="20"/>
        </w:rPr>
        <w:t>I</w:t>
      </w:r>
      <w:r w:rsidR="00AB0C0E" w:rsidRPr="004742EA">
        <w:rPr>
          <w:b w:val="0"/>
          <w:color w:val="auto"/>
          <w:sz w:val="20"/>
          <w:szCs w:val="20"/>
        </w:rPr>
        <w:fldChar w:fldCharType="end"/>
      </w:r>
      <w:bookmarkEnd w:id="7"/>
      <w:r w:rsidRPr="004742EA">
        <w:rPr>
          <w:b w:val="0"/>
          <w:color w:val="auto"/>
          <w:sz w:val="20"/>
          <w:szCs w:val="20"/>
        </w:rPr>
        <w:t>: Fabric specifications</w:t>
      </w:r>
    </w:p>
    <w:tbl>
      <w:tblPr>
        <w:tblStyle w:val="TableGrid"/>
        <w:tblW w:w="8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1586"/>
        <w:gridCol w:w="1586"/>
        <w:gridCol w:w="1586"/>
      </w:tblGrid>
      <w:tr w:rsidR="00DA549B" w:rsidRPr="004742EA" w:rsidTr="004742EA">
        <w:tc>
          <w:tcPr>
            <w:tcW w:w="3968" w:type="dxa"/>
            <w:tcBorders>
              <w:top w:val="single" w:sz="4" w:space="0" w:color="auto"/>
              <w:bottom w:val="single" w:sz="4" w:space="0" w:color="auto"/>
            </w:tcBorders>
            <w:vAlign w:val="center"/>
          </w:tcPr>
          <w:p w:rsidR="00DA549B" w:rsidRPr="004742EA" w:rsidRDefault="00DA549B" w:rsidP="004742EA">
            <w:pPr>
              <w:spacing w:line="480" w:lineRule="auto"/>
              <w:jc w:val="center"/>
              <w:rPr>
                <w:b/>
              </w:rPr>
            </w:pPr>
            <w:r w:rsidRPr="004742EA">
              <w:t>Specifications</w:t>
            </w:r>
          </w:p>
        </w:tc>
        <w:tc>
          <w:tcPr>
            <w:tcW w:w="1586" w:type="dxa"/>
            <w:tcBorders>
              <w:top w:val="single" w:sz="4" w:space="0" w:color="auto"/>
              <w:bottom w:val="single" w:sz="4" w:space="0" w:color="auto"/>
            </w:tcBorders>
            <w:vAlign w:val="center"/>
          </w:tcPr>
          <w:p w:rsidR="00DA549B" w:rsidRPr="004742EA" w:rsidRDefault="00DA549B" w:rsidP="004742EA">
            <w:pPr>
              <w:spacing w:line="480" w:lineRule="auto"/>
              <w:jc w:val="center"/>
              <w:rPr>
                <w:b/>
              </w:rPr>
            </w:pPr>
            <w:r w:rsidRPr="004742EA">
              <w:t>Sample-1</w:t>
            </w:r>
          </w:p>
        </w:tc>
        <w:tc>
          <w:tcPr>
            <w:tcW w:w="1586" w:type="dxa"/>
            <w:tcBorders>
              <w:top w:val="single" w:sz="4" w:space="0" w:color="auto"/>
              <w:bottom w:val="single" w:sz="4" w:space="0" w:color="auto"/>
            </w:tcBorders>
            <w:vAlign w:val="center"/>
          </w:tcPr>
          <w:p w:rsidR="00DA549B" w:rsidRPr="004742EA" w:rsidRDefault="00DA549B" w:rsidP="004742EA">
            <w:pPr>
              <w:spacing w:line="480" w:lineRule="auto"/>
              <w:jc w:val="center"/>
              <w:rPr>
                <w:b/>
              </w:rPr>
            </w:pPr>
            <w:r w:rsidRPr="004742EA">
              <w:t>Sample-2</w:t>
            </w:r>
          </w:p>
        </w:tc>
        <w:tc>
          <w:tcPr>
            <w:tcW w:w="1586" w:type="dxa"/>
            <w:tcBorders>
              <w:top w:val="single" w:sz="4" w:space="0" w:color="auto"/>
              <w:bottom w:val="single" w:sz="4" w:space="0" w:color="auto"/>
            </w:tcBorders>
            <w:vAlign w:val="center"/>
          </w:tcPr>
          <w:p w:rsidR="00DA549B" w:rsidRPr="004742EA" w:rsidRDefault="00DA549B" w:rsidP="004742EA">
            <w:pPr>
              <w:spacing w:line="480" w:lineRule="auto"/>
              <w:jc w:val="center"/>
              <w:rPr>
                <w:b/>
              </w:rPr>
            </w:pPr>
            <w:r w:rsidRPr="004742EA">
              <w:t>Sample-3</w:t>
            </w:r>
          </w:p>
        </w:tc>
      </w:tr>
      <w:tr w:rsidR="00DA549B" w:rsidRPr="004742EA" w:rsidTr="00DA549B">
        <w:tc>
          <w:tcPr>
            <w:tcW w:w="3968" w:type="dxa"/>
            <w:tcBorders>
              <w:top w:val="single" w:sz="4" w:space="0" w:color="auto"/>
            </w:tcBorders>
          </w:tcPr>
          <w:p w:rsidR="00DA549B" w:rsidRPr="004742EA" w:rsidRDefault="00DA549B" w:rsidP="004742EA">
            <w:pPr>
              <w:spacing w:line="480" w:lineRule="auto"/>
              <w:rPr>
                <w:b/>
              </w:rPr>
            </w:pPr>
            <w:r w:rsidRPr="004742EA">
              <w:t>Areal density (g/m</w:t>
            </w:r>
            <w:r w:rsidRPr="004742EA">
              <w:rPr>
                <w:vertAlign w:val="superscript"/>
              </w:rPr>
              <w:t>2</w:t>
            </w:r>
            <w:r w:rsidRPr="004742EA">
              <w:t xml:space="preserve">) </w:t>
            </w:r>
          </w:p>
        </w:tc>
        <w:tc>
          <w:tcPr>
            <w:tcW w:w="1586" w:type="dxa"/>
            <w:tcBorders>
              <w:top w:val="single" w:sz="4" w:space="0" w:color="auto"/>
            </w:tcBorders>
          </w:tcPr>
          <w:p w:rsidR="00DA549B" w:rsidRPr="004742EA" w:rsidRDefault="00DA549B" w:rsidP="004742EA">
            <w:pPr>
              <w:spacing w:line="480" w:lineRule="auto"/>
              <w:jc w:val="center"/>
            </w:pPr>
            <w:r w:rsidRPr="004742EA">
              <w:t>78.133</w:t>
            </w:r>
          </w:p>
        </w:tc>
        <w:tc>
          <w:tcPr>
            <w:tcW w:w="1586" w:type="dxa"/>
            <w:tcBorders>
              <w:top w:val="single" w:sz="4" w:space="0" w:color="auto"/>
            </w:tcBorders>
          </w:tcPr>
          <w:p w:rsidR="00DA549B" w:rsidRPr="004742EA" w:rsidRDefault="00DA549B" w:rsidP="004742EA">
            <w:pPr>
              <w:spacing w:line="480" w:lineRule="auto"/>
              <w:jc w:val="center"/>
            </w:pPr>
            <w:r w:rsidRPr="004742EA">
              <w:t>38.265</w:t>
            </w:r>
          </w:p>
        </w:tc>
        <w:tc>
          <w:tcPr>
            <w:tcW w:w="1586" w:type="dxa"/>
            <w:tcBorders>
              <w:top w:val="single" w:sz="4" w:space="0" w:color="auto"/>
            </w:tcBorders>
          </w:tcPr>
          <w:p w:rsidR="00DA549B" w:rsidRPr="004742EA" w:rsidRDefault="00DA549B" w:rsidP="004742EA">
            <w:pPr>
              <w:spacing w:line="480" w:lineRule="auto"/>
              <w:jc w:val="center"/>
            </w:pPr>
            <w:r w:rsidRPr="004742EA">
              <w:t>77.280</w:t>
            </w:r>
          </w:p>
        </w:tc>
      </w:tr>
      <w:tr w:rsidR="00DA549B" w:rsidRPr="004742EA" w:rsidTr="00DA549B">
        <w:tc>
          <w:tcPr>
            <w:tcW w:w="3968" w:type="dxa"/>
          </w:tcPr>
          <w:p w:rsidR="00DA549B" w:rsidRPr="004742EA" w:rsidRDefault="00DA549B" w:rsidP="004742EA">
            <w:pPr>
              <w:spacing w:line="480" w:lineRule="auto"/>
              <w:rPr>
                <w:b/>
              </w:rPr>
            </w:pPr>
            <w:r w:rsidRPr="004742EA">
              <w:t>Thickness</w:t>
            </w:r>
            <w:r w:rsidRPr="0027380B">
              <w:rPr>
                <w:color w:val="00B0F0"/>
              </w:rPr>
              <w:t xml:space="preserve">* </w:t>
            </w:r>
            <w:r w:rsidRPr="004742EA">
              <w:t>(mm)</w:t>
            </w:r>
          </w:p>
        </w:tc>
        <w:tc>
          <w:tcPr>
            <w:tcW w:w="1586" w:type="dxa"/>
          </w:tcPr>
          <w:p w:rsidR="00DA549B" w:rsidRPr="004742EA" w:rsidRDefault="00DA549B" w:rsidP="004742EA">
            <w:pPr>
              <w:spacing w:line="480" w:lineRule="auto"/>
              <w:jc w:val="center"/>
            </w:pPr>
            <w:r w:rsidRPr="004742EA">
              <w:t>0.54</w:t>
            </w:r>
          </w:p>
        </w:tc>
        <w:tc>
          <w:tcPr>
            <w:tcW w:w="1586" w:type="dxa"/>
          </w:tcPr>
          <w:p w:rsidR="00DA549B" w:rsidRPr="004742EA" w:rsidRDefault="00DA549B" w:rsidP="004742EA">
            <w:pPr>
              <w:spacing w:line="480" w:lineRule="auto"/>
              <w:jc w:val="center"/>
            </w:pPr>
            <w:r w:rsidRPr="004742EA">
              <w:t>0.35</w:t>
            </w:r>
          </w:p>
        </w:tc>
        <w:tc>
          <w:tcPr>
            <w:tcW w:w="1586" w:type="dxa"/>
          </w:tcPr>
          <w:p w:rsidR="00DA549B" w:rsidRPr="004742EA" w:rsidRDefault="00DA549B" w:rsidP="004742EA">
            <w:pPr>
              <w:spacing w:line="480" w:lineRule="auto"/>
              <w:jc w:val="center"/>
            </w:pPr>
            <w:r w:rsidRPr="004742EA">
              <w:t>0.57</w:t>
            </w:r>
          </w:p>
        </w:tc>
      </w:tr>
      <w:tr w:rsidR="00DA549B" w:rsidRPr="004742EA" w:rsidTr="00DA549B">
        <w:tc>
          <w:tcPr>
            <w:tcW w:w="3968" w:type="dxa"/>
            <w:tcBorders>
              <w:bottom w:val="single" w:sz="4" w:space="0" w:color="auto"/>
            </w:tcBorders>
          </w:tcPr>
          <w:p w:rsidR="00DA549B" w:rsidRPr="004742EA" w:rsidRDefault="00DA549B" w:rsidP="004742EA">
            <w:pPr>
              <w:spacing w:line="480" w:lineRule="auto"/>
            </w:pPr>
            <w:r w:rsidRPr="004742EA">
              <w:t>Fibre Material</w:t>
            </w:r>
          </w:p>
        </w:tc>
        <w:tc>
          <w:tcPr>
            <w:tcW w:w="1586" w:type="dxa"/>
            <w:tcBorders>
              <w:bottom w:val="single" w:sz="4" w:space="0" w:color="auto"/>
            </w:tcBorders>
          </w:tcPr>
          <w:p w:rsidR="00DA549B" w:rsidRPr="004742EA" w:rsidRDefault="00DA549B" w:rsidP="004742EA">
            <w:pPr>
              <w:spacing w:line="480" w:lineRule="auto"/>
              <w:jc w:val="center"/>
            </w:pPr>
            <w:r w:rsidRPr="004742EA">
              <w:t>polypropylene</w:t>
            </w:r>
          </w:p>
        </w:tc>
        <w:tc>
          <w:tcPr>
            <w:tcW w:w="1586" w:type="dxa"/>
            <w:tcBorders>
              <w:bottom w:val="single" w:sz="4" w:space="0" w:color="auto"/>
            </w:tcBorders>
          </w:tcPr>
          <w:p w:rsidR="00DA549B" w:rsidRPr="004742EA" w:rsidRDefault="00DA549B" w:rsidP="004742EA">
            <w:pPr>
              <w:spacing w:line="480" w:lineRule="auto"/>
              <w:jc w:val="center"/>
            </w:pPr>
            <w:r w:rsidRPr="004742EA">
              <w:t>polypropylene</w:t>
            </w:r>
          </w:p>
        </w:tc>
        <w:tc>
          <w:tcPr>
            <w:tcW w:w="1586" w:type="dxa"/>
            <w:tcBorders>
              <w:bottom w:val="single" w:sz="4" w:space="0" w:color="auto"/>
            </w:tcBorders>
          </w:tcPr>
          <w:p w:rsidR="00DA549B" w:rsidRPr="004742EA" w:rsidRDefault="00613E7C" w:rsidP="004742EA">
            <w:pPr>
              <w:spacing w:line="480" w:lineRule="auto"/>
              <w:jc w:val="center"/>
            </w:pPr>
            <w:r>
              <w:t>p</w:t>
            </w:r>
            <w:r w:rsidR="00DA549B" w:rsidRPr="004742EA">
              <w:t>olypropylene</w:t>
            </w:r>
          </w:p>
        </w:tc>
      </w:tr>
    </w:tbl>
    <w:p w:rsidR="00DA549B" w:rsidRPr="001614B4" w:rsidRDefault="006D27E9" w:rsidP="00DA549B">
      <w:pPr>
        <w:autoSpaceDE w:val="0"/>
        <w:autoSpaceDN w:val="0"/>
        <w:adjustRightInd w:val="0"/>
        <w:rPr>
          <w:sz w:val="14"/>
          <w:szCs w:val="24"/>
        </w:rPr>
      </w:pPr>
      <w:r>
        <w:rPr>
          <w:sz w:val="14"/>
          <w:szCs w:val="24"/>
        </w:rPr>
        <w:t xml:space="preserve">* </w:t>
      </w:r>
      <w:r w:rsidRPr="006D27E9">
        <w:rPr>
          <w:color w:val="00B0F0"/>
        </w:rPr>
        <w:t>from</w:t>
      </w:r>
      <w:r w:rsidR="0027380B" w:rsidRPr="006D27E9">
        <w:rPr>
          <w:color w:val="00B0F0"/>
        </w:rPr>
        <w:t xml:space="preserve"> µCT image</w:t>
      </w:r>
    </w:p>
    <w:p w:rsidR="00DA549B" w:rsidRPr="004742EA" w:rsidRDefault="00DA549B" w:rsidP="0037609F">
      <w:pPr>
        <w:pStyle w:val="Caption"/>
        <w:keepNext/>
        <w:spacing w:after="0"/>
        <w:rPr>
          <w:b w:val="0"/>
          <w:color w:val="auto"/>
          <w:sz w:val="20"/>
          <w:szCs w:val="20"/>
        </w:rPr>
      </w:pPr>
      <w:bookmarkStart w:id="8" w:name="_Ref474400228"/>
      <w:r w:rsidRPr="004742EA">
        <w:rPr>
          <w:b w:val="0"/>
          <w:color w:val="auto"/>
          <w:sz w:val="20"/>
          <w:szCs w:val="20"/>
        </w:rPr>
        <w:lastRenderedPageBreak/>
        <w:t xml:space="preserve">Table </w:t>
      </w:r>
      <w:r w:rsidR="00AB0C0E" w:rsidRPr="004742EA">
        <w:rPr>
          <w:b w:val="0"/>
          <w:color w:val="auto"/>
          <w:sz w:val="20"/>
          <w:szCs w:val="20"/>
        </w:rPr>
        <w:fldChar w:fldCharType="begin"/>
      </w:r>
      <w:r w:rsidR="00AB0C0E" w:rsidRPr="004742EA">
        <w:rPr>
          <w:b w:val="0"/>
          <w:color w:val="auto"/>
          <w:sz w:val="20"/>
          <w:szCs w:val="20"/>
        </w:rPr>
        <w:instrText xml:space="preserve"> SEQ Table \* ROMAN </w:instrText>
      </w:r>
      <w:r w:rsidR="00AB0C0E" w:rsidRPr="004742EA">
        <w:rPr>
          <w:b w:val="0"/>
          <w:color w:val="auto"/>
          <w:sz w:val="20"/>
          <w:szCs w:val="20"/>
        </w:rPr>
        <w:fldChar w:fldCharType="separate"/>
      </w:r>
      <w:r w:rsidR="00D8490B">
        <w:rPr>
          <w:b w:val="0"/>
          <w:noProof/>
          <w:color w:val="auto"/>
          <w:sz w:val="20"/>
          <w:szCs w:val="20"/>
        </w:rPr>
        <w:t>II</w:t>
      </w:r>
      <w:r w:rsidR="00AB0C0E" w:rsidRPr="004742EA">
        <w:rPr>
          <w:b w:val="0"/>
          <w:color w:val="auto"/>
          <w:sz w:val="20"/>
          <w:szCs w:val="20"/>
        </w:rPr>
        <w:fldChar w:fldCharType="end"/>
      </w:r>
      <w:bookmarkEnd w:id="8"/>
      <w:r w:rsidRPr="004742EA">
        <w:rPr>
          <w:b w:val="0"/>
          <w:color w:val="auto"/>
          <w:sz w:val="20"/>
          <w:szCs w:val="20"/>
        </w:rPr>
        <w:t>: Fibre properties</w:t>
      </w:r>
      <w:r w:rsidR="00BC253F">
        <w:rPr>
          <w:b w:val="0"/>
          <w:color w:val="auto"/>
          <w:sz w:val="20"/>
          <w:szCs w:val="20"/>
        </w:rPr>
        <w:t xml:space="preserve"> </w:t>
      </w:r>
      <w:hyperlink w:anchor="_ENREF_14" w:tooltip="Hearle, 2008 #7" w:history="1">
        <w:r w:rsidR="00737F8A" w:rsidRPr="007E25C9">
          <w:rPr>
            <w:color w:val="00B0F0"/>
            <w:sz w:val="24"/>
            <w:szCs w:val="24"/>
          </w:rPr>
          <w:fldChar w:fldCharType="begin"/>
        </w:r>
        <w:r w:rsidR="00737F8A" w:rsidRPr="007E25C9">
          <w:rPr>
            <w:color w:val="00B0F0"/>
            <w:sz w:val="24"/>
            <w:szCs w:val="24"/>
          </w:rPr>
          <w:instrText xml:space="preserve"> ADDIN EN.CITE &lt;EndNote&gt;&lt;Cite&gt;&lt;Author&gt;Hearle&lt;/Author&gt;&lt;Year&gt;2008&lt;/Year&gt;&lt;RecNum&gt;7&lt;/RecNum&gt;&lt;DisplayText&gt;&lt;style face="superscript"&gt;14&lt;/style&gt;&lt;/DisplayText&gt;&lt;record&gt;&lt;rec-number&gt;7&lt;/rec-number&gt;&lt;foreign-keys&gt;&lt;key app="EN" db-id="xrafvdfzg5zp5lezwwb5f29sw2ze0ap5dpvr" timestamp="1496483613"&gt;7&lt;/key&gt;&lt;/foreign-keys&gt;&lt;ref-type name="Book"&gt;6&lt;/ref-type&gt;&lt;contributors&gt;&lt;authors&gt;&lt;author&gt;Hearle, John WS&lt;/author&gt;&lt;author&gt;Morton, W. E. &lt;/author&gt;&lt;/authors&gt;&lt;/contributors&gt;&lt;titles&gt;&lt;title&gt;Physical properties of textile fibres &lt;/title&gt;&lt;secondary-title&gt;Woodhead publishing in textiles: 68&lt;/secondary-title&gt;&lt;/titles&gt;&lt;edition&gt;4th&lt;/edition&gt;&lt;keywords&gt;&lt;keyword&gt;Fibre physics&lt;/keyword&gt;&lt;/keywords&gt;&lt;dates&gt;&lt;year&gt;2008&lt;/year&gt;&lt;/dates&gt;&lt;publisher&gt;Woodhead&lt;/publisher&gt;&lt;isbn&gt;9781845692209&lt;/isbn&gt;&lt;work-type&gt;Book&lt;/work-type&gt;&lt;urls&gt;&lt;related-urls&gt;&lt;url&gt;http://search.ebscohost.com/login.aspx?direct=true&amp;amp;db=cat00289a&amp;amp;AN=hwu.212105&amp;amp;site=eds-live&lt;/url&gt;&lt;/related-urls&gt;&lt;/urls&gt;&lt;remote-database-name&gt;cat00289a&lt;/remote-database-name&gt;&lt;remote-database-provider&gt;EBSCOhost&lt;/remote-database-provider&gt;&lt;/record&gt;&lt;/Cite&gt;&lt;/EndNote&gt;</w:instrText>
        </w:r>
        <w:r w:rsidR="00737F8A" w:rsidRPr="007E25C9">
          <w:rPr>
            <w:color w:val="00B0F0"/>
            <w:sz w:val="24"/>
            <w:szCs w:val="24"/>
          </w:rPr>
          <w:fldChar w:fldCharType="separate"/>
        </w:r>
        <w:r w:rsidR="00737F8A" w:rsidRPr="007E25C9">
          <w:rPr>
            <w:noProof/>
            <w:color w:val="00B0F0"/>
            <w:sz w:val="24"/>
            <w:szCs w:val="24"/>
            <w:vertAlign w:val="superscript"/>
          </w:rPr>
          <w:t>14</w:t>
        </w:r>
        <w:r w:rsidR="00737F8A" w:rsidRPr="007E25C9">
          <w:rPr>
            <w:color w:val="00B0F0"/>
            <w:sz w:val="24"/>
            <w:szCs w:val="24"/>
          </w:rPr>
          <w:fldChar w:fldCharType="end"/>
        </w:r>
      </w:hyperlink>
    </w:p>
    <w:tbl>
      <w:tblPr>
        <w:tblStyle w:val="TableGrid"/>
        <w:tblW w:w="754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1236"/>
        <w:gridCol w:w="1417"/>
      </w:tblGrid>
      <w:tr w:rsidR="00DA549B" w:rsidRPr="004742EA" w:rsidTr="0037609F">
        <w:trPr>
          <w:trHeight w:val="251"/>
        </w:trPr>
        <w:tc>
          <w:tcPr>
            <w:tcW w:w="4888" w:type="dxa"/>
            <w:tcBorders>
              <w:top w:val="single" w:sz="4" w:space="0" w:color="auto"/>
              <w:bottom w:val="single" w:sz="4" w:space="0" w:color="auto"/>
            </w:tcBorders>
          </w:tcPr>
          <w:p w:rsidR="00DA549B" w:rsidRPr="004742EA" w:rsidRDefault="00DA549B" w:rsidP="0037609F">
            <w:pPr>
              <w:pStyle w:val="ListParagraph"/>
              <w:spacing w:after="0" w:line="240" w:lineRule="auto"/>
              <w:ind w:left="0"/>
              <w:rPr>
                <w:rFonts w:ascii="Times New Roman" w:hAnsi="Times New Roman"/>
                <w:b/>
                <w:bCs/>
                <w:sz w:val="20"/>
                <w:szCs w:val="20"/>
              </w:rPr>
            </w:pPr>
            <w:r w:rsidRPr="004742EA">
              <w:rPr>
                <w:rFonts w:ascii="Times New Roman" w:hAnsi="Times New Roman"/>
                <w:sz w:val="20"/>
                <w:szCs w:val="20"/>
              </w:rPr>
              <w:t>Property</w:t>
            </w:r>
          </w:p>
        </w:tc>
        <w:tc>
          <w:tcPr>
            <w:tcW w:w="1236" w:type="dxa"/>
            <w:tcBorders>
              <w:top w:val="single" w:sz="4" w:space="0" w:color="auto"/>
              <w:bottom w:val="single" w:sz="4" w:space="0" w:color="auto"/>
            </w:tcBorders>
          </w:tcPr>
          <w:p w:rsidR="00DA549B" w:rsidRPr="004742EA" w:rsidRDefault="00DA549B" w:rsidP="0037609F">
            <w:pPr>
              <w:pStyle w:val="ListParagraph"/>
              <w:spacing w:after="0" w:line="240" w:lineRule="auto"/>
              <w:ind w:left="0"/>
              <w:jc w:val="center"/>
              <w:rPr>
                <w:rFonts w:ascii="Times New Roman" w:hAnsi="Times New Roman"/>
                <w:b/>
                <w:sz w:val="20"/>
                <w:szCs w:val="20"/>
              </w:rPr>
            </w:pPr>
            <w:r w:rsidRPr="004742EA">
              <w:rPr>
                <w:rFonts w:ascii="Times New Roman" w:hAnsi="Times New Roman"/>
                <w:sz w:val="20"/>
                <w:szCs w:val="20"/>
              </w:rPr>
              <w:t>Symbol</w:t>
            </w:r>
          </w:p>
        </w:tc>
        <w:tc>
          <w:tcPr>
            <w:tcW w:w="1417" w:type="dxa"/>
            <w:tcBorders>
              <w:top w:val="single" w:sz="4" w:space="0" w:color="auto"/>
              <w:bottom w:val="single" w:sz="4" w:space="0" w:color="auto"/>
            </w:tcBorders>
          </w:tcPr>
          <w:p w:rsidR="00DA549B" w:rsidRPr="004742EA" w:rsidRDefault="00DA549B" w:rsidP="0037609F">
            <w:pPr>
              <w:pStyle w:val="ListParagraph"/>
              <w:spacing w:after="0" w:line="240" w:lineRule="auto"/>
              <w:ind w:left="0"/>
              <w:jc w:val="center"/>
              <w:rPr>
                <w:rFonts w:ascii="Times New Roman" w:hAnsi="Times New Roman"/>
                <w:sz w:val="20"/>
                <w:szCs w:val="20"/>
              </w:rPr>
            </w:pPr>
            <w:r w:rsidRPr="004742EA">
              <w:rPr>
                <w:rFonts w:ascii="Times New Roman" w:hAnsi="Times New Roman"/>
                <w:sz w:val="20"/>
                <w:szCs w:val="20"/>
              </w:rPr>
              <w:t>Values</w:t>
            </w:r>
          </w:p>
        </w:tc>
      </w:tr>
      <w:tr w:rsidR="00DA549B" w:rsidRPr="004742EA" w:rsidTr="00DA549B">
        <w:tc>
          <w:tcPr>
            <w:tcW w:w="4888" w:type="dxa"/>
            <w:tcBorders>
              <w:top w:val="single" w:sz="4" w:space="0" w:color="auto"/>
            </w:tcBorders>
          </w:tcPr>
          <w:p w:rsidR="00DA549B" w:rsidRPr="004742EA" w:rsidRDefault="00DA549B" w:rsidP="0037609F">
            <w:pPr>
              <w:pStyle w:val="ListParagraph"/>
              <w:spacing w:after="0" w:line="480" w:lineRule="auto"/>
              <w:ind w:left="0"/>
              <w:rPr>
                <w:rFonts w:ascii="Times New Roman" w:hAnsi="Times New Roman"/>
                <w:b/>
                <w:sz w:val="20"/>
                <w:szCs w:val="20"/>
              </w:rPr>
            </w:pPr>
            <w:r w:rsidRPr="004742EA">
              <w:rPr>
                <w:rFonts w:ascii="Times New Roman" w:hAnsi="Times New Roman"/>
                <w:sz w:val="20"/>
                <w:szCs w:val="20"/>
              </w:rPr>
              <w:t>Fibre density (Kg/m</w:t>
            </w:r>
            <w:r w:rsidRPr="004742EA">
              <w:rPr>
                <w:rFonts w:ascii="Times New Roman" w:hAnsi="Times New Roman"/>
                <w:sz w:val="20"/>
                <w:szCs w:val="20"/>
                <w:vertAlign w:val="superscript"/>
              </w:rPr>
              <w:t>3</w:t>
            </w:r>
            <w:r w:rsidRPr="004742EA">
              <w:rPr>
                <w:rFonts w:ascii="Times New Roman" w:hAnsi="Times New Roman"/>
                <w:sz w:val="20"/>
                <w:szCs w:val="20"/>
              </w:rPr>
              <w:t>)</w:t>
            </w:r>
          </w:p>
        </w:tc>
        <w:tc>
          <w:tcPr>
            <w:tcW w:w="1236" w:type="dxa"/>
            <w:tcBorders>
              <w:top w:val="single" w:sz="4" w:space="0" w:color="auto"/>
            </w:tcBorders>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position w:val="-10"/>
                <w:sz w:val="20"/>
                <w:szCs w:val="20"/>
              </w:rPr>
              <w:object w:dxaOrig="240" w:dyaOrig="260">
                <v:shape id="_x0000_i1063" type="#_x0000_t75" style="width:10.5pt;height:10.5pt" o:ole="">
                  <v:imagedata r:id="rId92" o:title=""/>
                </v:shape>
                <o:OLEObject Type="Embed" ProgID="Equation.3" ShapeID="_x0000_i1063" DrawAspect="Content" ObjectID="_1595405323" r:id="rId93"/>
              </w:object>
            </w:r>
          </w:p>
        </w:tc>
        <w:tc>
          <w:tcPr>
            <w:tcW w:w="1417" w:type="dxa"/>
            <w:tcBorders>
              <w:top w:val="single" w:sz="4" w:space="0" w:color="auto"/>
            </w:tcBorders>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sz w:val="20"/>
                <w:szCs w:val="20"/>
              </w:rPr>
              <w:t>910</w:t>
            </w:r>
          </w:p>
        </w:tc>
      </w:tr>
      <w:tr w:rsidR="00DA549B" w:rsidRPr="004742EA" w:rsidTr="00DA549B">
        <w:tc>
          <w:tcPr>
            <w:tcW w:w="4888" w:type="dxa"/>
            <w:vAlign w:val="center"/>
          </w:tcPr>
          <w:p w:rsidR="00DA549B" w:rsidRPr="004742EA" w:rsidRDefault="00DA549B" w:rsidP="0037609F">
            <w:pPr>
              <w:pStyle w:val="ListParagraph"/>
              <w:spacing w:after="0" w:line="480" w:lineRule="auto"/>
              <w:ind w:left="0"/>
              <w:rPr>
                <w:rFonts w:ascii="Times New Roman" w:hAnsi="Times New Roman"/>
                <w:b/>
                <w:sz w:val="20"/>
                <w:szCs w:val="20"/>
              </w:rPr>
            </w:pPr>
            <w:r w:rsidRPr="004742EA">
              <w:rPr>
                <w:rFonts w:ascii="Times New Roman" w:hAnsi="Times New Roman"/>
                <w:sz w:val="20"/>
                <w:szCs w:val="20"/>
              </w:rPr>
              <w:t>Axial fibre thermal conductivity (W/m.K)</w:t>
            </w:r>
          </w:p>
        </w:tc>
        <w:tc>
          <w:tcPr>
            <w:tcW w:w="1236"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position w:val="-14"/>
                <w:sz w:val="20"/>
                <w:szCs w:val="20"/>
              </w:rPr>
              <w:object w:dxaOrig="400" w:dyaOrig="380">
                <v:shape id="_x0000_i1064" type="#_x0000_t75" style="width:22.5pt;height:18.75pt" o:ole="">
                  <v:imagedata r:id="rId94" o:title=""/>
                </v:shape>
                <o:OLEObject Type="Embed" ProgID="Equation.3" ShapeID="_x0000_i1064" DrawAspect="Content" ObjectID="_1595405324" r:id="rId95"/>
              </w:object>
            </w:r>
          </w:p>
        </w:tc>
        <w:tc>
          <w:tcPr>
            <w:tcW w:w="1417"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sz w:val="20"/>
                <w:szCs w:val="20"/>
              </w:rPr>
              <w:t>1.241</w:t>
            </w:r>
          </w:p>
        </w:tc>
      </w:tr>
      <w:tr w:rsidR="00DA549B" w:rsidRPr="004742EA" w:rsidTr="00DA549B">
        <w:tc>
          <w:tcPr>
            <w:tcW w:w="4888" w:type="dxa"/>
          </w:tcPr>
          <w:p w:rsidR="00DA549B" w:rsidRPr="004742EA" w:rsidRDefault="00DA549B" w:rsidP="0037609F">
            <w:pPr>
              <w:pStyle w:val="ListParagraph"/>
              <w:spacing w:after="0" w:line="480" w:lineRule="auto"/>
              <w:ind w:left="0"/>
              <w:rPr>
                <w:rFonts w:ascii="Times New Roman" w:hAnsi="Times New Roman"/>
                <w:b/>
                <w:sz w:val="20"/>
                <w:szCs w:val="20"/>
              </w:rPr>
            </w:pPr>
            <w:r w:rsidRPr="004742EA">
              <w:rPr>
                <w:rFonts w:ascii="Times New Roman" w:hAnsi="Times New Roman"/>
                <w:sz w:val="20"/>
                <w:szCs w:val="20"/>
              </w:rPr>
              <w:t>Transverse fibre thermal conductivity (W/m.K)</w:t>
            </w:r>
          </w:p>
        </w:tc>
        <w:tc>
          <w:tcPr>
            <w:tcW w:w="1236"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position w:val="-14"/>
                <w:sz w:val="20"/>
                <w:szCs w:val="20"/>
              </w:rPr>
              <w:object w:dxaOrig="380" w:dyaOrig="380">
                <v:shape id="_x0000_i1065" type="#_x0000_t75" style="width:18.75pt;height:18.75pt" o:ole="">
                  <v:imagedata r:id="rId96" o:title=""/>
                </v:shape>
                <o:OLEObject Type="Embed" ProgID="Equation.3" ShapeID="_x0000_i1065" DrawAspect="Content" ObjectID="_1595405325" r:id="rId97"/>
              </w:object>
            </w:r>
          </w:p>
        </w:tc>
        <w:tc>
          <w:tcPr>
            <w:tcW w:w="1417"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sz w:val="20"/>
                <w:szCs w:val="20"/>
              </w:rPr>
              <w:t>0.111</w:t>
            </w:r>
          </w:p>
        </w:tc>
      </w:tr>
      <w:tr w:rsidR="00DA549B" w:rsidRPr="004742EA" w:rsidTr="00DA549B">
        <w:tc>
          <w:tcPr>
            <w:tcW w:w="4888" w:type="dxa"/>
          </w:tcPr>
          <w:p w:rsidR="00DA549B" w:rsidRPr="004742EA" w:rsidRDefault="00DA549B" w:rsidP="0037609F">
            <w:pPr>
              <w:pStyle w:val="ListParagraph"/>
              <w:spacing w:after="0" w:line="480" w:lineRule="auto"/>
              <w:ind w:left="0"/>
              <w:rPr>
                <w:rFonts w:ascii="Times New Roman" w:hAnsi="Times New Roman"/>
                <w:sz w:val="20"/>
                <w:szCs w:val="20"/>
              </w:rPr>
            </w:pPr>
            <w:r w:rsidRPr="004742EA">
              <w:rPr>
                <w:rFonts w:ascii="Times New Roman" w:hAnsi="Times New Roman"/>
                <w:sz w:val="20"/>
                <w:szCs w:val="20"/>
              </w:rPr>
              <w:t xml:space="preserve">Anisotropy </w:t>
            </w:r>
          </w:p>
        </w:tc>
        <w:tc>
          <w:tcPr>
            <w:tcW w:w="1236"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position w:val="-14"/>
                <w:sz w:val="20"/>
                <w:szCs w:val="20"/>
              </w:rPr>
              <w:object w:dxaOrig="900" w:dyaOrig="380">
                <v:shape id="_x0000_i1066" type="#_x0000_t75" style="width:45.75pt;height:18.75pt" o:ole="">
                  <v:imagedata r:id="rId98" o:title=""/>
                </v:shape>
                <o:OLEObject Type="Embed" ProgID="Equation.3" ShapeID="_x0000_i1066" DrawAspect="Content" ObjectID="_1595405326" r:id="rId99"/>
              </w:object>
            </w:r>
          </w:p>
        </w:tc>
        <w:tc>
          <w:tcPr>
            <w:tcW w:w="1417" w:type="dxa"/>
          </w:tcPr>
          <w:p w:rsidR="00DA549B" w:rsidRPr="004742EA" w:rsidRDefault="00DA549B" w:rsidP="0037609F">
            <w:pPr>
              <w:pStyle w:val="ListParagraph"/>
              <w:spacing w:after="0" w:line="480" w:lineRule="auto"/>
              <w:ind w:left="0"/>
              <w:jc w:val="center"/>
              <w:rPr>
                <w:rFonts w:ascii="Times New Roman" w:hAnsi="Times New Roman"/>
                <w:sz w:val="20"/>
                <w:szCs w:val="20"/>
              </w:rPr>
            </w:pPr>
            <w:r w:rsidRPr="004742EA">
              <w:rPr>
                <w:rFonts w:ascii="Times New Roman" w:hAnsi="Times New Roman"/>
                <w:sz w:val="20"/>
                <w:szCs w:val="20"/>
              </w:rPr>
              <w:t>11.18</w:t>
            </w:r>
          </w:p>
        </w:tc>
      </w:tr>
      <w:tr w:rsidR="00DA549B" w:rsidRPr="004742EA" w:rsidTr="0037609F">
        <w:trPr>
          <w:trHeight w:val="288"/>
        </w:trPr>
        <w:tc>
          <w:tcPr>
            <w:tcW w:w="4888" w:type="dxa"/>
          </w:tcPr>
          <w:p w:rsidR="00DA549B" w:rsidRPr="004742EA" w:rsidRDefault="00DA549B" w:rsidP="0037609F">
            <w:pPr>
              <w:pStyle w:val="ListParagraph"/>
              <w:spacing w:after="0" w:line="240" w:lineRule="auto"/>
              <w:ind w:left="0"/>
              <w:rPr>
                <w:rFonts w:ascii="Times New Roman" w:hAnsi="Times New Roman"/>
                <w:b/>
                <w:sz w:val="20"/>
                <w:szCs w:val="20"/>
              </w:rPr>
            </w:pPr>
            <w:r w:rsidRPr="004742EA">
              <w:rPr>
                <w:rFonts w:ascii="Times New Roman" w:hAnsi="Times New Roman"/>
                <w:sz w:val="20"/>
                <w:szCs w:val="20"/>
              </w:rPr>
              <w:t>Fibre specific heat (J/Kg.K)</w:t>
            </w:r>
          </w:p>
        </w:tc>
        <w:tc>
          <w:tcPr>
            <w:tcW w:w="1236" w:type="dxa"/>
          </w:tcPr>
          <w:p w:rsidR="00DA549B" w:rsidRPr="004742EA" w:rsidRDefault="00DA549B" w:rsidP="0037609F">
            <w:pPr>
              <w:pStyle w:val="ListParagraph"/>
              <w:spacing w:after="0" w:line="240" w:lineRule="auto"/>
              <w:ind w:left="0"/>
              <w:jc w:val="center"/>
              <w:rPr>
                <w:rFonts w:ascii="Times New Roman" w:hAnsi="Times New Roman"/>
                <w:sz w:val="20"/>
                <w:szCs w:val="20"/>
              </w:rPr>
            </w:pPr>
            <w:r w:rsidRPr="004742EA">
              <w:rPr>
                <w:position w:val="-14"/>
                <w:sz w:val="20"/>
                <w:szCs w:val="20"/>
              </w:rPr>
              <w:object w:dxaOrig="400" w:dyaOrig="380">
                <v:shape id="_x0000_i1067" type="#_x0000_t75" style="width:22.5pt;height:18.75pt" o:ole="">
                  <v:imagedata r:id="rId100" o:title=""/>
                </v:shape>
                <o:OLEObject Type="Embed" ProgID="Equation.3" ShapeID="_x0000_i1067" DrawAspect="Content" ObjectID="_1595405327" r:id="rId101"/>
              </w:object>
            </w:r>
          </w:p>
        </w:tc>
        <w:tc>
          <w:tcPr>
            <w:tcW w:w="1417" w:type="dxa"/>
          </w:tcPr>
          <w:p w:rsidR="00DA549B" w:rsidRPr="004742EA" w:rsidRDefault="00DA549B" w:rsidP="0037609F">
            <w:pPr>
              <w:pStyle w:val="ListParagraph"/>
              <w:spacing w:after="0" w:line="240" w:lineRule="auto"/>
              <w:ind w:left="0"/>
              <w:jc w:val="center"/>
              <w:rPr>
                <w:rFonts w:ascii="Times New Roman" w:hAnsi="Times New Roman"/>
                <w:sz w:val="20"/>
                <w:szCs w:val="20"/>
              </w:rPr>
            </w:pPr>
            <w:r w:rsidRPr="004742EA">
              <w:rPr>
                <w:rFonts w:ascii="Times New Roman" w:hAnsi="Times New Roman"/>
                <w:sz w:val="20"/>
                <w:szCs w:val="20"/>
              </w:rPr>
              <w:t>1680</w:t>
            </w:r>
          </w:p>
        </w:tc>
      </w:tr>
    </w:tbl>
    <w:p w:rsidR="004B0BE8" w:rsidRPr="00361372" w:rsidRDefault="004B0BE8" w:rsidP="00361372"/>
    <w:p w:rsidR="00DA549B" w:rsidRDefault="00DA549B" w:rsidP="004B0BE8">
      <w:pPr>
        <w:pStyle w:val="Heading2"/>
        <w:spacing w:before="0" w:line="480" w:lineRule="auto"/>
      </w:pPr>
      <w:r>
        <w:t>3D Reconstruction of N</w:t>
      </w:r>
      <w:r w:rsidRPr="008829AF">
        <w:rPr>
          <w:szCs w:val="24"/>
        </w:rPr>
        <w:t xml:space="preserve">onwoven </w:t>
      </w:r>
      <w:r>
        <w:rPr>
          <w:szCs w:val="24"/>
        </w:rPr>
        <w:t>F</w:t>
      </w:r>
      <w:r w:rsidRPr="008829AF">
        <w:rPr>
          <w:szCs w:val="24"/>
        </w:rPr>
        <w:t>abric</w:t>
      </w:r>
    </w:p>
    <w:p w:rsidR="00DA549B" w:rsidRPr="004742EA" w:rsidRDefault="00DA549B" w:rsidP="004742EA">
      <w:pPr>
        <w:pStyle w:val="BodyText"/>
        <w:spacing w:after="0" w:line="480" w:lineRule="auto"/>
        <w:rPr>
          <w:sz w:val="20"/>
        </w:rPr>
      </w:pPr>
      <w:r w:rsidRPr="004742EA">
        <w:rPr>
          <w:sz w:val="20"/>
          <w:lang w:eastAsia="en-US"/>
        </w:rPr>
        <w:t xml:space="preserve">Nonwoven fabrics have complex and irregular structures as compared to woven and knitted fabrics. In this work the geometrical models of nonwoven fabrics were obtained by 3D reconstruction through </w:t>
      </w:r>
      <w:r w:rsidRPr="004742EA">
        <w:rPr>
          <w:sz w:val="20"/>
        </w:rPr>
        <w:t>High-resolution X-ray Computer Tomography (CT)</w:t>
      </w:r>
      <w:r w:rsidRPr="004742EA">
        <w:rPr>
          <w:sz w:val="20"/>
          <w:lang w:eastAsia="en-US"/>
        </w:rPr>
        <w:t xml:space="preserve">. </w:t>
      </w:r>
      <w:r w:rsidR="0037609F">
        <w:rPr>
          <w:sz w:val="20"/>
          <w:lang w:eastAsia="en-US"/>
        </w:rPr>
        <w:t xml:space="preserve"> </w:t>
      </w:r>
      <w:r w:rsidRPr="004742EA">
        <w:rPr>
          <w:sz w:val="20"/>
          <w:lang w:eastAsia="en-US"/>
        </w:rPr>
        <w:t xml:space="preserve">In X-ray CT </w:t>
      </w:r>
      <w:r w:rsidRPr="004742EA">
        <w:rPr>
          <w:sz w:val="20"/>
        </w:rPr>
        <w:t xml:space="preserve">the samples are rotated around a vertical axis in front of X-ray source and the reconstructed data come as slices and cut to normal to that axis, illustrated </w:t>
      </w:r>
      <w:r w:rsidRPr="002D096C">
        <w:rPr>
          <w:sz w:val="20"/>
        </w:rPr>
        <w:t>in</w:t>
      </w:r>
      <w:r w:rsidR="002D096C">
        <w:rPr>
          <w:sz w:val="20"/>
        </w:rPr>
        <w:t xml:space="preserve"> </w:t>
      </w:r>
      <w:r w:rsidR="002D096C" w:rsidRPr="002D096C">
        <w:rPr>
          <w:sz w:val="20"/>
        </w:rPr>
        <w:fldChar w:fldCharType="begin"/>
      </w:r>
      <w:r w:rsidR="002D096C" w:rsidRPr="002D096C">
        <w:rPr>
          <w:sz w:val="20"/>
        </w:rPr>
        <w:instrText xml:space="preserve"> REF _Ref484269360 \h  \* MERGEFORMAT </w:instrText>
      </w:r>
      <w:r w:rsidR="002D096C" w:rsidRPr="002D096C">
        <w:rPr>
          <w:sz w:val="20"/>
        </w:rPr>
      </w:r>
      <w:r w:rsidR="002D096C" w:rsidRPr="002D096C">
        <w:rPr>
          <w:sz w:val="20"/>
        </w:rPr>
        <w:fldChar w:fldCharType="separate"/>
      </w:r>
      <w:r w:rsidR="00D8490B" w:rsidRPr="002D096C">
        <w:rPr>
          <w:sz w:val="20"/>
        </w:rPr>
        <w:t xml:space="preserve">Fig. </w:t>
      </w:r>
      <w:r w:rsidR="00D8490B" w:rsidRPr="00D8490B">
        <w:rPr>
          <w:noProof/>
          <w:sz w:val="20"/>
        </w:rPr>
        <w:t>5</w:t>
      </w:r>
      <w:r w:rsidR="002D096C" w:rsidRPr="002D096C">
        <w:rPr>
          <w:sz w:val="20"/>
        </w:rPr>
        <w:fldChar w:fldCharType="end"/>
      </w:r>
      <w:r w:rsidR="002D096C">
        <w:rPr>
          <w:sz w:val="20"/>
        </w:rPr>
        <w:t xml:space="preserve"> </w:t>
      </w:r>
      <w:r w:rsidR="002D096C" w:rsidRPr="002D096C">
        <w:rPr>
          <w:sz w:val="20"/>
        </w:rPr>
        <w:t>.</w:t>
      </w:r>
    </w:p>
    <w:p w:rsidR="002D096C" w:rsidRDefault="00DA549B" w:rsidP="002D096C">
      <w:pPr>
        <w:keepNext/>
        <w:autoSpaceDE w:val="0"/>
        <w:autoSpaceDN w:val="0"/>
        <w:adjustRightInd w:val="0"/>
        <w:spacing w:line="360" w:lineRule="auto"/>
        <w:jc w:val="both"/>
      </w:pPr>
      <w:r>
        <w:rPr>
          <w:noProof/>
          <w:lang w:eastAsia="zh-CN"/>
        </w:rPr>
        <w:drawing>
          <wp:inline distT="0" distB="0" distL="0" distR="0" wp14:anchorId="72FD4D14" wp14:editId="7A82FFCF">
            <wp:extent cx="5400040" cy="2419633"/>
            <wp:effectExtent l="0" t="0" r="0" b="0"/>
            <wp:docPr id="1677" name="Picture 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400040" cy="2419633"/>
                    </a:xfrm>
                    <a:prstGeom prst="rect">
                      <a:avLst/>
                    </a:prstGeom>
                  </pic:spPr>
                </pic:pic>
              </a:graphicData>
            </a:graphic>
          </wp:inline>
        </w:drawing>
      </w:r>
    </w:p>
    <w:p w:rsidR="002D096C" w:rsidRPr="002D096C" w:rsidRDefault="002D096C" w:rsidP="0037609F">
      <w:pPr>
        <w:pStyle w:val="Caption"/>
        <w:spacing w:after="0" w:line="360" w:lineRule="auto"/>
        <w:jc w:val="center"/>
        <w:rPr>
          <w:b w:val="0"/>
          <w:color w:val="auto"/>
          <w:sz w:val="20"/>
          <w:szCs w:val="20"/>
        </w:rPr>
      </w:pPr>
      <w:bookmarkStart w:id="9" w:name="_Ref484269360"/>
      <w:r w:rsidRPr="002D096C">
        <w:rPr>
          <w:b w:val="0"/>
          <w:color w:val="auto"/>
          <w:sz w:val="20"/>
          <w:szCs w:val="20"/>
        </w:rPr>
        <w:t xml:space="preserve">Fig. </w:t>
      </w:r>
      <w:r w:rsidRPr="002D096C">
        <w:rPr>
          <w:b w:val="0"/>
          <w:color w:val="auto"/>
          <w:sz w:val="20"/>
          <w:szCs w:val="20"/>
        </w:rPr>
        <w:fldChar w:fldCharType="begin"/>
      </w:r>
      <w:r w:rsidRPr="002D096C">
        <w:rPr>
          <w:b w:val="0"/>
          <w:color w:val="auto"/>
          <w:sz w:val="20"/>
          <w:szCs w:val="20"/>
        </w:rPr>
        <w:instrText xml:space="preserve"> SEQ Fig_ \* ARABIC </w:instrText>
      </w:r>
      <w:r w:rsidRPr="002D096C">
        <w:rPr>
          <w:b w:val="0"/>
          <w:color w:val="auto"/>
          <w:sz w:val="20"/>
          <w:szCs w:val="20"/>
        </w:rPr>
        <w:fldChar w:fldCharType="separate"/>
      </w:r>
      <w:r w:rsidR="00D8490B">
        <w:rPr>
          <w:b w:val="0"/>
          <w:noProof/>
          <w:color w:val="auto"/>
          <w:sz w:val="20"/>
          <w:szCs w:val="20"/>
        </w:rPr>
        <w:t>5</w:t>
      </w:r>
      <w:r w:rsidRPr="002D096C">
        <w:rPr>
          <w:b w:val="0"/>
          <w:color w:val="auto"/>
          <w:sz w:val="20"/>
          <w:szCs w:val="20"/>
        </w:rPr>
        <w:fldChar w:fldCharType="end"/>
      </w:r>
      <w:bookmarkEnd w:id="9"/>
      <w:r w:rsidRPr="002D096C">
        <w:rPr>
          <w:b w:val="0"/>
          <w:color w:val="auto"/>
          <w:sz w:val="20"/>
          <w:szCs w:val="20"/>
        </w:rPr>
        <w:t>. Schematic of X-ray Tomography</w:t>
      </w:r>
      <w:hyperlink w:anchor="_ENREF_15" w:tooltip="Ostadi-Valiabad, 2012 #8" w:history="1">
        <w:r w:rsidR="00737F8A" w:rsidRPr="002D096C">
          <w:rPr>
            <w:b w:val="0"/>
            <w:color w:val="auto"/>
            <w:sz w:val="20"/>
            <w:szCs w:val="20"/>
          </w:rPr>
          <w:fldChar w:fldCharType="begin"/>
        </w:r>
        <w:r w:rsidR="00737F8A">
          <w:rPr>
            <w:b w:val="0"/>
            <w:color w:val="auto"/>
            <w:sz w:val="20"/>
            <w:szCs w:val="20"/>
          </w:rPr>
          <w:instrText xml:space="preserve"> ADDIN EN.CITE &lt;EndNote&gt;&lt;Cite&gt;&lt;Author&gt;Ostadi-Valiabad&lt;/Author&gt;&lt;Year&gt;2012&lt;/Year&gt;&lt;RecNum&gt;8&lt;/RecNum&gt;&lt;DisplayText&gt;&lt;style face="superscript"&gt;15&lt;/style&gt;&lt;/DisplayText&gt;&lt;record&gt;&lt;rec-number&gt;8&lt;/rec-number&gt;&lt;foreign-keys&gt;&lt;key app="EN" db-id="xrafvdfzg5zp5lezwwb5f29sw2ze0ap5dpvr" timestamp="1496483613"&gt;8&lt;/key&gt;&lt;/foreign-keys&gt;&lt;ref-type name="Thesis"&gt;32&lt;/ref-type&gt;&lt;contributors&gt;&lt;authors&gt;&lt;author&gt;Ostadi-Valiabad, Hossein&lt;/author&gt;&lt;/authors&gt;&lt;/contributors&gt;&lt;titles&gt;&lt;title&gt;Micro and nano scale three-dimensional reconstruction of polymer electrolyte fuel cell porous layers&lt;/title&gt;&lt;secondary-title&gt;School of Mechanical Engineering&lt;/secondary-title&gt;&lt;/titles&gt;&lt;volume&gt;Ph.D.&lt;/volume&gt;&lt;number&gt;etheses:3318&lt;/number&gt;&lt;dates&gt;&lt;year&gt;2012&lt;/year&gt;&lt;/dates&gt;&lt;publisher&gt;University of Birmingham&lt;/publisher&gt;&lt;urls&gt;&lt;related-urls&gt;&lt;url&gt;http://etheses.bham.ac.uk/3318/&lt;/url&gt;&lt;/related-urls&gt;&lt;/urls&gt;&lt;/record&gt;&lt;/Cite&gt;&lt;/EndNote&gt;</w:instrText>
        </w:r>
        <w:r w:rsidR="00737F8A" w:rsidRPr="002D096C">
          <w:rPr>
            <w:b w:val="0"/>
            <w:color w:val="auto"/>
            <w:sz w:val="20"/>
            <w:szCs w:val="20"/>
          </w:rPr>
          <w:fldChar w:fldCharType="separate"/>
        </w:r>
        <w:r w:rsidR="00737F8A" w:rsidRPr="00C20C15">
          <w:rPr>
            <w:b w:val="0"/>
            <w:noProof/>
            <w:color w:val="auto"/>
            <w:sz w:val="20"/>
            <w:szCs w:val="20"/>
            <w:vertAlign w:val="superscript"/>
          </w:rPr>
          <w:t>15</w:t>
        </w:r>
        <w:r w:rsidR="00737F8A" w:rsidRPr="002D096C">
          <w:rPr>
            <w:b w:val="0"/>
            <w:color w:val="auto"/>
            <w:sz w:val="20"/>
            <w:szCs w:val="20"/>
          </w:rPr>
          <w:fldChar w:fldCharType="end"/>
        </w:r>
      </w:hyperlink>
      <w:r w:rsidRPr="002D096C">
        <w:rPr>
          <w:b w:val="0"/>
          <w:color w:val="auto"/>
          <w:sz w:val="20"/>
          <w:szCs w:val="20"/>
        </w:rPr>
        <w:t>.</w:t>
      </w:r>
    </w:p>
    <w:p w:rsidR="00DA549B" w:rsidRPr="00AF6D01" w:rsidRDefault="00DA549B" w:rsidP="00AF6D01">
      <w:pPr>
        <w:autoSpaceDE w:val="0"/>
        <w:autoSpaceDN w:val="0"/>
        <w:adjustRightInd w:val="0"/>
        <w:spacing w:line="480" w:lineRule="auto"/>
        <w:jc w:val="both"/>
      </w:pPr>
      <w:r w:rsidRPr="00AF6D01">
        <w:t xml:space="preserve">In order to develop the 3D reconstructed nonwoven fabrics, the fabric samples </w:t>
      </w:r>
      <w:r w:rsidR="00BC3BD7">
        <w:t xml:space="preserve">were cut in small strips with a </w:t>
      </w:r>
      <w:r w:rsidRPr="00AF6D01">
        <w:t>scalpel and plac</w:t>
      </w:r>
      <w:r w:rsidR="00AF6D01">
        <w:t>ed in boron nitride cup</w:t>
      </w:r>
      <w:r w:rsidR="0037609F">
        <w:t xml:space="preserve"> to hold (BN  </w:t>
      </w:r>
      <w:r w:rsidR="0037609F" w:rsidRPr="00AF6D01">
        <w:t>is extremely low in density</w:t>
      </w:r>
      <w:r w:rsidR="0037609F">
        <w:t xml:space="preserve"> and almost x-ray transparent).</w:t>
      </w:r>
    </w:p>
    <w:p w:rsidR="00BC3BD7" w:rsidRPr="00AF6D01" w:rsidRDefault="00DA549B" w:rsidP="00BC3BD7">
      <w:pPr>
        <w:autoSpaceDE w:val="0"/>
        <w:autoSpaceDN w:val="0"/>
        <w:adjustRightInd w:val="0"/>
        <w:spacing w:line="480" w:lineRule="auto"/>
        <w:jc w:val="both"/>
      </w:pPr>
      <w:r w:rsidRPr="00AF6D01">
        <w:t>A small angle cone X-ray beam source is used and samples are rotated around the vertical axis. Images are generated on the basis of X-ray attenuation showing the density of nonwoven fabric samples. These projection images are used to generate 2D slices which reflect the inside of the samples when it’s cut to normal to the axis of rotation. The resolution of the data collected was 3.713 microns per voxel (a voxel is</w:t>
      </w:r>
      <w:r w:rsidRPr="00AF6D01">
        <w:br/>
        <w:t xml:space="preserve">the volume equivalent to a pixel). </w:t>
      </w:r>
      <w:r w:rsidR="002D096C" w:rsidRPr="002D096C">
        <w:fldChar w:fldCharType="begin"/>
      </w:r>
      <w:r w:rsidR="002D096C" w:rsidRPr="002D096C">
        <w:instrText xml:space="preserve"> REF _Ref484269411 \h  \* MERGEFORMAT </w:instrText>
      </w:r>
      <w:r w:rsidR="002D096C" w:rsidRPr="002D096C">
        <w:fldChar w:fldCharType="separate"/>
      </w:r>
      <w:r w:rsidR="00D8490B" w:rsidRPr="002D096C">
        <w:t xml:space="preserve">Fig. </w:t>
      </w:r>
      <w:r w:rsidR="00D8490B" w:rsidRPr="00D8490B">
        <w:rPr>
          <w:noProof/>
        </w:rPr>
        <w:t>6</w:t>
      </w:r>
      <w:r w:rsidR="002D096C" w:rsidRPr="002D096C">
        <w:fldChar w:fldCharType="end"/>
      </w:r>
      <w:r w:rsidRPr="00AF6D01">
        <w:t xml:space="preserve"> shows the 3D rendering of grey scale image achieved by ImageVis3D</w:t>
      </w:r>
      <w:hyperlink w:anchor="_ENREF_16" w:tooltip=",  #9" w:history="1">
        <w:r w:rsidR="00737F8A" w:rsidRPr="00AF6D01">
          <w:fldChar w:fldCharType="begin"/>
        </w:r>
        <w:r w:rsidR="00737F8A">
          <w:instrText xml:space="preserve"> ADDIN EN.CITE &lt;EndNote&gt;&lt;Cite&gt;&lt;RecNum&gt;9&lt;/RecNum&gt;&lt;DisplayText&gt;&lt;style face="superscript"&gt;16&lt;/style&gt;&lt;/DisplayText&gt;&lt;record&gt;&lt;rec-number&gt;9&lt;/rec-number&gt;&lt;foreign-keys&gt;&lt;key app="EN" db-id="xrafvdfzg5zp5lezwwb5f29sw2ze0ap5dpvr" timestamp="1496483614"&gt;9&lt;/key&gt;&lt;/foreign-keys&gt;&lt;ref-type name="Computer Program"&gt;9&lt;/ref-type&gt;&lt;contributors&gt;&lt;/contributors&gt;&lt;titles&gt;&lt;title&gt;ImageVis3D 3.0.0&lt;/title&gt;&lt;/titles&gt;&lt;dates&gt;&lt;/dates&gt;&lt;publisher&gt;NIH/NIGMS Center for Integrative Biomedical Computing (CIBC)&lt;/publisher&gt;&lt;urls&gt;&lt;/urls&gt;&lt;/record&gt;&lt;/Cite&gt;&lt;/EndNote&gt;</w:instrText>
        </w:r>
        <w:r w:rsidR="00737F8A" w:rsidRPr="00AF6D01">
          <w:fldChar w:fldCharType="separate"/>
        </w:r>
        <w:r w:rsidR="00737F8A" w:rsidRPr="00C20C15">
          <w:rPr>
            <w:noProof/>
            <w:vertAlign w:val="superscript"/>
          </w:rPr>
          <w:t>16</w:t>
        </w:r>
        <w:r w:rsidR="00737F8A" w:rsidRPr="00AF6D01">
          <w:fldChar w:fldCharType="end"/>
        </w:r>
      </w:hyperlink>
      <w:r w:rsidR="00BC3BD7">
        <w:t>.</w:t>
      </w:r>
      <w:r w:rsidRPr="00AF6D0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DA549B" w:rsidRPr="00AF6D01" w:rsidTr="00DA549B">
        <w:tc>
          <w:tcPr>
            <w:tcW w:w="8720" w:type="dxa"/>
          </w:tcPr>
          <w:p w:rsidR="00DA549B" w:rsidRPr="00AF6D01" w:rsidRDefault="00DA549B" w:rsidP="00DA549B">
            <w:pPr>
              <w:autoSpaceDE w:val="0"/>
              <w:autoSpaceDN w:val="0"/>
              <w:adjustRightInd w:val="0"/>
              <w:jc w:val="center"/>
            </w:pPr>
            <w:r w:rsidRPr="00AF6D01">
              <w:rPr>
                <w:noProof/>
                <w:lang w:eastAsia="zh-CN"/>
              </w:rPr>
              <w:lastRenderedPageBreak/>
              <w:drawing>
                <wp:inline distT="0" distB="0" distL="0" distR="0" wp14:anchorId="0E9C98AC" wp14:editId="2899A453">
                  <wp:extent cx="3150802" cy="2651760"/>
                  <wp:effectExtent l="0" t="0" r="0" b="0"/>
                  <wp:docPr id="1678" name="Picture 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150802" cy="2651760"/>
                          </a:xfrm>
                          <a:prstGeom prst="rect">
                            <a:avLst/>
                          </a:prstGeom>
                          <a:noFill/>
                          <a:ln>
                            <a:noFill/>
                          </a:ln>
                        </pic:spPr>
                      </pic:pic>
                    </a:graphicData>
                  </a:graphic>
                </wp:inline>
              </w:drawing>
            </w:r>
          </w:p>
          <w:p w:rsidR="00DA549B" w:rsidRPr="00AF6D01" w:rsidRDefault="00DA549B" w:rsidP="00DA549B">
            <w:pPr>
              <w:autoSpaceDE w:val="0"/>
              <w:autoSpaceDN w:val="0"/>
              <w:adjustRightInd w:val="0"/>
              <w:spacing w:line="360" w:lineRule="auto"/>
              <w:jc w:val="center"/>
            </w:pPr>
            <w:r w:rsidRPr="00AF6D01">
              <w:t>(a)</w:t>
            </w:r>
          </w:p>
        </w:tc>
      </w:tr>
      <w:tr w:rsidR="00DA549B" w:rsidRPr="00AF6D01" w:rsidTr="00DA549B">
        <w:tc>
          <w:tcPr>
            <w:tcW w:w="8720" w:type="dxa"/>
          </w:tcPr>
          <w:p w:rsidR="00DA549B" w:rsidRPr="00AF6D01" w:rsidRDefault="00DA549B" w:rsidP="00DA549B">
            <w:pPr>
              <w:autoSpaceDE w:val="0"/>
              <w:autoSpaceDN w:val="0"/>
              <w:adjustRightInd w:val="0"/>
              <w:jc w:val="center"/>
            </w:pPr>
            <w:r w:rsidRPr="00AF6D01">
              <w:rPr>
                <w:noProof/>
                <w:lang w:eastAsia="zh-CN"/>
              </w:rPr>
              <w:drawing>
                <wp:inline distT="0" distB="0" distL="0" distR="0" wp14:anchorId="2941D394" wp14:editId="5D5E9CEC">
                  <wp:extent cx="3175919" cy="2651760"/>
                  <wp:effectExtent l="0" t="0" r="5715" b="0"/>
                  <wp:docPr id="1679" name="Picture 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175919" cy="2651760"/>
                          </a:xfrm>
                          <a:prstGeom prst="rect">
                            <a:avLst/>
                          </a:prstGeom>
                          <a:noFill/>
                          <a:ln>
                            <a:noFill/>
                          </a:ln>
                        </pic:spPr>
                      </pic:pic>
                    </a:graphicData>
                  </a:graphic>
                </wp:inline>
              </w:drawing>
            </w:r>
          </w:p>
          <w:p w:rsidR="00DA549B" w:rsidRPr="00AF6D01" w:rsidRDefault="00DA549B" w:rsidP="00DA549B">
            <w:pPr>
              <w:autoSpaceDE w:val="0"/>
              <w:autoSpaceDN w:val="0"/>
              <w:adjustRightInd w:val="0"/>
              <w:spacing w:line="360" w:lineRule="auto"/>
              <w:jc w:val="center"/>
            </w:pPr>
            <w:r w:rsidRPr="00AF6D01">
              <w:t>(b)</w:t>
            </w:r>
          </w:p>
        </w:tc>
      </w:tr>
      <w:tr w:rsidR="00DA549B" w:rsidRPr="00AF6D01" w:rsidTr="00DA549B">
        <w:tc>
          <w:tcPr>
            <w:tcW w:w="8720" w:type="dxa"/>
          </w:tcPr>
          <w:p w:rsidR="00DA549B" w:rsidRPr="00AF6D01" w:rsidRDefault="00DA549B" w:rsidP="00207D2A">
            <w:pPr>
              <w:autoSpaceDE w:val="0"/>
              <w:autoSpaceDN w:val="0"/>
              <w:adjustRightInd w:val="0"/>
              <w:jc w:val="center"/>
            </w:pPr>
            <w:r w:rsidRPr="00AF6D01">
              <w:rPr>
                <w:noProof/>
                <w:lang w:eastAsia="zh-CN"/>
              </w:rPr>
              <w:drawing>
                <wp:inline distT="0" distB="0" distL="0" distR="0" wp14:anchorId="11B6E081" wp14:editId="2FCF7561">
                  <wp:extent cx="3289640" cy="2651760"/>
                  <wp:effectExtent l="0" t="0" r="6350" b="0"/>
                  <wp:docPr id="1680" name="Picture 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89640" cy="2651760"/>
                          </a:xfrm>
                          <a:prstGeom prst="rect">
                            <a:avLst/>
                          </a:prstGeom>
                          <a:noFill/>
                          <a:ln>
                            <a:noFill/>
                          </a:ln>
                        </pic:spPr>
                      </pic:pic>
                    </a:graphicData>
                  </a:graphic>
                </wp:inline>
              </w:drawing>
            </w:r>
          </w:p>
          <w:p w:rsidR="00DA549B" w:rsidRPr="00AF6D01" w:rsidRDefault="00DA549B" w:rsidP="002D096C">
            <w:pPr>
              <w:keepNext/>
              <w:autoSpaceDE w:val="0"/>
              <w:autoSpaceDN w:val="0"/>
              <w:adjustRightInd w:val="0"/>
              <w:jc w:val="center"/>
            </w:pPr>
            <w:r w:rsidRPr="00AF6D01">
              <w:t>(c)</w:t>
            </w:r>
          </w:p>
        </w:tc>
      </w:tr>
    </w:tbl>
    <w:p w:rsidR="002D096C" w:rsidRDefault="002D096C" w:rsidP="002D096C">
      <w:pPr>
        <w:pStyle w:val="Caption"/>
        <w:jc w:val="center"/>
        <w:rPr>
          <w:b w:val="0"/>
          <w:color w:val="auto"/>
          <w:sz w:val="20"/>
        </w:rPr>
      </w:pPr>
      <w:bookmarkStart w:id="10" w:name="_Ref484269411"/>
      <w:bookmarkStart w:id="11" w:name="_Ref474397950"/>
      <w:r w:rsidRPr="002D096C">
        <w:rPr>
          <w:b w:val="0"/>
          <w:color w:val="auto"/>
          <w:sz w:val="20"/>
        </w:rPr>
        <w:t xml:space="preserve">Fig. </w:t>
      </w:r>
      <w:r w:rsidRPr="002D096C">
        <w:rPr>
          <w:b w:val="0"/>
          <w:color w:val="auto"/>
          <w:sz w:val="20"/>
        </w:rPr>
        <w:fldChar w:fldCharType="begin"/>
      </w:r>
      <w:r w:rsidRPr="002D096C">
        <w:rPr>
          <w:b w:val="0"/>
          <w:color w:val="auto"/>
          <w:sz w:val="20"/>
        </w:rPr>
        <w:instrText xml:space="preserve"> SEQ Fig_ \* ARABIC </w:instrText>
      </w:r>
      <w:r w:rsidRPr="002D096C">
        <w:rPr>
          <w:b w:val="0"/>
          <w:color w:val="auto"/>
          <w:sz w:val="20"/>
        </w:rPr>
        <w:fldChar w:fldCharType="separate"/>
      </w:r>
      <w:r w:rsidR="00D8490B">
        <w:rPr>
          <w:b w:val="0"/>
          <w:noProof/>
          <w:color w:val="auto"/>
          <w:sz w:val="20"/>
        </w:rPr>
        <w:t>6</w:t>
      </w:r>
      <w:r w:rsidRPr="002D096C">
        <w:rPr>
          <w:b w:val="0"/>
          <w:color w:val="auto"/>
          <w:sz w:val="20"/>
        </w:rPr>
        <w:fldChar w:fldCharType="end"/>
      </w:r>
      <w:bookmarkEnd w:id="10"/>
      <w:r w:rsidRPr="002D096C">
        <w:rPr>
          <w:b w:val="0"/>
          <w:color w:val="auto"/>
          <w:sz w:val="20"/>
        </w:rPr>
        <w:t>. 3D Rendering of: (a) sample-1; (b) sample-2; and (c) sample-3.</w:t>
      </w:r>
    </w:p>
    <w:p w:rsidR="0037609F" w:rsidRDefault="0037609F" w:rsidP="0037609F">
      <w:pPr>
        <w:pStyle w:val="Heading3"/>
      </w:pPr>
      <w:r>
        <w:lastRenderedPageBreak/>
        <w:t>Unit C</w:t>
      </w:r>
      <w:r w:rsidRPr="00FE6A95">
        <w:t xml:space="preserve">ell </w:t>
      </w:r>
      <w:r>
        <w:t>M</w:t>
      </w:r>
      <w:r w:rsidRPr="00FE6A95">
        <w:t xml:space="preserve">odel of </w:t>
      </w:r>
      <w:r>
        <w:t>Thermally Bonded Nonwoven Fabric</w:t>
      </w:r>
      <w:r w:rsidRPr="00FE6A95">
        <w:t xml:space="preserve"> </w:t>
      </w:r>
    </w:p>
    <w:p w:rsidR="0037609F" w:rsidRPr="00BF1AB0" w:rsidRDefault="0037609F" w:rsidP="0037609F"/>
    <w:p w:rsidR="0037609F" w:rsidRPr="00AF6D01" w:rsidRDefault="0037609F" w:rsidP="0037609F">
      <w:pPr>
        <w:spacing w:line="480" w:lineRule="auto"/>
        <w:jc w:val="both"/>
      </w:pPr>
      <w:r w:rsidRPr="00AF6D01">
        <w:t>The unit cell models of thermally bonded nonwoven fabrics have been developed by using repeat unit cell approach, shown in</w:t>
      </w:r>
      <w:r w:rsidRPr="00B36231">
        <w:t xml:space="preserve"> </w:t>
      </w:r>
      <w:r w:rsidRPr="00B36231">
        <w:fldChar w:fldCharType="begin"/>
      </w:r>
      <w:r w:rsidRPr="00B36231">
        <w:instrText xml:space="preserve"> REF _Ref484269595 \h  \* MERGEFORMAT </w:instrText>
      </w:r>
      <w:r w:rsidRPr="00B36231">
        <w:fldChar w:fldCharType="separate"/>
      </w:r>
      <w:r w:rsidR="00D8490B" w:rsidRPr="00B36231">
        <w:t xml:space="preserve">Fig. </w:t>
      </w:r>
      <w:r w:rsidR="00D8490B" w:rsidRPr="00D8490B">
        <w:rPr>
          <w:noProof/>
        </w:rPr>
        <w:t>7</w:t>
      </w:r>
      <w:r w:rsidRPr="00B36231">
        <w:fldChar w:fldCharType="end"/>
      </w:r>
      <w:r>
        <w:t>.</w:t>
      </w:r>
      <w:r w:rsidRPr="00AF6D01">
        <w:t xml:space="preserve"> The following two techniques were used:</w:t>
      </w:r>
    </w:p>
    <w:p w:rsidR="0037609F" w:rsidRPr="0037609F" w:rsidRDefault="0037609F" w:rsidP="0037609F">
      <w:pPr>
        <w:pStyle w:val="ListParagraph"/>
        <w:numPr>
          <w:ilvl w:val="0"/>
          <w:numId w:val="7"/>
        </w:numPr>
        <w:tabs>
          <w:tab w:val="center" w:pos="4252"/>
        </w:tabs>
        <w:autoSpaceDE w:val="0"/>
        <w:autoSpaceDN w:val="0"/>
        <w:adjustRightInd w:val="0"/>
        <w:spacing w:after="0" w:line="480" w:lineRule="auto"/>
        <w:jc w:val="both"/>
        <w:rPr>
          <w:sz w:val="24"/>
          <w:szCs w:val="24"/>
        </w:rPr>
      </w:pPr>
      <w:r w:rsidRPr="0037609F">
        <w:rPr>
          <w:rFonts w:ascii="Times New Roman" w:hAnsi="Times New Roman"/>
          <w:sz w:val="20"/>
          <w:szCs w:val="20"/>
        </w:rPr>
        <w:t xml:space="preserve">X-ray Computer Tomography (CT); and </w:t>
      </w:r>
    </w:p>
    <w:p w:rsidR="0037609F" w:rsidRPr="0037609F" w:rsidRDefault="0037609F" w:rsidP="0037609F">
      <w:pPr>
        <w:pStyle w:val="ListParagraph"/>
        <w:numPr>
          <w:ilvl w:val="0"/>
          <w:numId w:val="7"/>
        </w:numPr>
        <w:tabs>
          <w:tab w:val="center" w:pos="4252"/>
        </w:tabs>
        <w:autoSpaceDE w:val="0"/>
        <w:autoSpaceDN w:val="0"/>
        <w:adjustRightInd w:val="0"/>
        <w:spacing w:after="0" w:line="480" w:lineRule="auto"/>
        <w:jc w:val="both"/>
        <w:rPr>
          <w:sz w:val="24"/>
          <w:szCs w:val="24"/>
        </w:rPr>
      </w:pPr>
      <w:r w:rsidRPr="0037609F">
        <w:rPr>
          <w:rFonts w:ascii="Times New Roman" w:hAnsi="Times New Roman"/>
          <w:sz w:val="20"/>
          <w:szCs w:val="20"/>
        </w:rPr>
        <w:t xml:space="preserve">solid model generation by using 3D reconstructed  STL </w:t>
      </w:r>
      <w:r w:rsidRPr="0037609F">
        <w:rPr>
          <w:rStyle w:val="mw-headline"/>
          <w:rFonts w:ascii="Times New Roman" w:hAnsi="Times New Roman"/>
          <w:color w:val="00B0F0"/>
          <w:sz w:val="20"/>
        </w:rPr>
        <w:t>(</w:t>
      </w:r>
      <w:r w:rsidRPr="0037609F">
        <w:rPr>
          <w:rFonts w:ascii="Times New Roman" w:hAnsi="Times New Roman"/>
          <w:color w:val="00B0F0"/>
          <w:sz w:val="20"/>
        </w:rPr>
        <w:t>Stereolithography/Standard Tessellation Language</w:t>
      </w:r>
      <w:r w:rsidRPr="0037609F">
        <w:rPr>
          <w:rStyle w:val="mw-headline"/>
          <w:rFonts w:ascii="Times New Roman" w:hAnsi="Times New Roman"/>
          <w:color w:val="00B0F0"/>
          <w:sz w:val="20"/>
        </w:rPr>
        <w:t xml:space="preserve">) </w:t>
      </w:r>
      <w:r w:rsidRPr="0037609F">
        <w:rPr>
          <w:rFonts w:ascii="Times New Roman" w:hAnsi="Times New Roman"/>
          <w:sz w:val="20"/>
          <w:szCs w:val="20"/>
        </w:rPr>
        <w:t xml:space="preserve"> mesh model.</w:t>
      </w:r>
      <w:r w:rsidRPr="0037609F">
        <w:rPr>
          <w:sz w:val="24"/>
          <w:szCs w:val="24"/>
        </w:rPr>
        <w:t xml:space="preserve"> </w:t>
      </w:r>
    </w:p>
    <w:p w:rsidR="0037609F" w:rsidRPr="0037609F" w:rsidRDefault="0037609F" w:rsidP="0037609F"/>
    <w:p w:rsidR="0037609F" w:rsidRPr="00AF6D01" w:rsidRDefault="0037609F" w:rsidP="0037609F">
      <w:pPr>
        <w:pStyle w:val="Heading4"/>
        <w:spacing w:line="480" w:lineRule="auto"/>
        <w:rPr>
          <w:sz w:val="20"/>
        </w:rPr>
      </w:pPr>
      <w:r w:rsidRPr="00AF6D01">
        <w:rPr>
          <w:sz w:val="20"/>
        </w:rPr>
        <w:t>Unit Cell Model from X-ray Computer Tomography (CT)</w:t>
      </w:r>
    </w:p>
    <w:p w:rsidR="0037609F" w:rsidRPr="00AF6D01" w:rsidRDefault="0037609F" w:rsidP="0037609F">
      <w:pPr>
        <w:spacing w:line="480" w:lineRule="auto"/>
        <w:jc w:val="both"/>
      </w:pPr>
      <w:r w:rsidRPr="00AF6D01">
        <w:t>Unit cell model of thermally bonded nonwoven fabrics obtained from the X-ray Computer Tomography (CT) were created in four steps:</w:t>
      </w:r>
    </w:p>
    <w:p w:rsidR="0037609F" w:rsidRPr="00AF6D01" w:rsidRDefault="0037609F" w:rsidP="0037609F">
      <w:pPr>
        <w:pStyle w:val="ListParagraph"/>
        <w:numPr>
          <w:ilvl w:val="0"/>
          <w:numId w:val="10"/>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image collection, 2D slice reconstruction and segmentation;</w:t>
      </w:r>
    </w:p>
    <w:p w:rsidR="0037609F" w:rsidRPr="00AF6D01" w:rsidRDefault="0037609F" w:rsidP="0037609F">
      <w:pPr>
        <w:pStyle w:val="ListParagraph"/>
        <w:numPr>
          <w:ilvl w:val="0"/>
          <w:numId w:val="10"/>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3D reconstruction and STL surface mesh generation;</w:t>
      </w:r>
    </w:p>
    <w:p w:rsidR="0037609F" w:rsidRPr="00AF6D01" w:rsidRDefault="0037609F" w:rsidP="0037609F">
      <w:pPr>
        <w:pStyle w:val="ListParagraph"/>
        <w:numPr>
          <w:ilvl w:val="0"/>
          <w:numId w:val="10"/>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 xml:space="preserve">restoration and simplification of STL surface mesh; and </w:t>
      </w:r>
    </w:p>
    <w:p w:rsidR="00520B71" w:rsidRPr="00520B71" w:rsidRDefault="0037609F" w:rsidP="00520B71">
      <w:pPr>
        <w:pStyle w:val="ListParagraph"/>
        <w:numPr>
          <w:ilvl w:val="0"/>
          <w:numId w:val="10"/>
        </w:numPr>
        <w:autoSpaceDE w:val="0"/>
        <w:autoSpaceDN w:val="0"/>
        <w:adjustRightInd w:val="0"/>
        <w:spacing w:after="0" w:line="480" w:lineRule="auto"/>
        <w:jc w:val="both"/>
        <w:rPr>
          <w:sz w:val="20"/>
          <w:szCs w:val="20"/>
        </w:rPr>
      </w:pPr>
      <w:r w:rsidRPr="00AF6D01">
        <w:rPr>
          <w:rFonts w:ascii="Times New Roman" w:hAnsi="Times New Roman"/>
          <w:sz w:val="20"/>
          <w:szCs w:val="20"/>
        </w:rPr>
        <w:t xml:space="preserve">solid unit cell model formation of STL surface mes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1"/>
      </w:tblGrid>
      <w:tr w:rsidR="0037609F" w:rsidRPr="00AF6D01" w:rsidTr="00BB231D">
        <w:tc>
          <w:tcPr>
            <w:tcW w:w="8171" w:type="dxa"/>
          </w:tcPr>
          <w:p w:rsidR="0037609F" w:rsidRPr="0047147C" w:rsidRDefault="0037609F" w:rsidP="00BB231D">
            <w:pPr>
              <w:pStyle w:val="Heading5"/>
              <w:outlineLvl w:val="4"/>
              <w:rPr>
                <w:szCs w:val="24"/>
              </w:rPr>
            </w:pPr>
            <w:r>
              <w:t>Image Collection, 2D Slice Reconstruction and Segmentation</w:t>
            </w:r>
          </w:p>
          <w:p w:rsidR="0037609F" w:rsidRPr="007014A9" w:rsidRDefault="0037609F" w:rsidP="00BB231D">
            <w:pPr>
              <w:spacing w:line="480" w:lineRule="auto"/>
              <w:jc w:val="both"/>
              <w:rPr>
                <w:sz w:val="24"/>
                <w:szCs w:val="24"/>
              </w:rPr>
            </w:pPr>
            <w:r w:rsidRPr="00AF6D01">
              <w:t xml:space="preserve">1429 2D grey scale sliced images obtained from CT scan were assembled in ImageJ </w:t>
            </w:r>
            <w:hyperlink w:anchor="_ENREF_17" w:tooltip="Rasband, 2013 #10" w:history="1">
              <w:r w:rsidR="00737F8A" w:rsidRPr="00AF6D01">
                <w:fldChar w:fldCharType="begin"/>
              </w:r>
              <w:r w:rsidR="00737F8A">
                <w:instrText xml:space="preserve"> ADDIN EN.CITE &lt;EndNote&gt;&lt;Cite&gt;&lt;Author&gt;Rasband&lt;/Author&gt;&lt;Year&gt;2013&lt;/Year&gt;&lt;RecNum&gt;10&lt;/RecNum&gt;&lt;DisplayText&gt;&lt;style face="superscript"&gt;17&lt;/style&gt;&lt;/DisplayText&gt;&lt;record&gt;&lt;rec-number&gt;10&lt;/rec-number&gt;&lt;foreign-keys&gt;&lt;key app="EN" db-id="xrafvdfzg5zp5lezwwb5f29sw2ze0ap5dpvr" timestamp="1496483614"&gt;10&lt;/key&gt;&lt;/foreign-keys&gt;&lt;ref-type name="Computer Program"&gt;9&lt;/ref-type&gt;&lt;contributors&gt;&lt;authors&gt;&lt;author&gt;Wayne Rasband&lt;/author&gt;&lt;/authors&gt;&lt;/contributors&gt;&lt;titles&gt;&lt;title&gt;ImageJ&lt;/title&gt;&lt;/titles&gt;&lt;edition&gt;1.48V&lt;/edition&gt;&lt;dates&gt;&lt;year&gt;2013&lt;/year&gt;&lt;/dates&gt;&lt;pub-location&gt;USA&lt;/pub-location&gt;&lt;publisher&gt;National Institute of Helath&lt;/publisher&gt;&lt;urls&gt;&lt;related-urls&gt;&lt;url&gt;http://imagej.nih.gov/ij&lt;/url&gt;&lt;/related-urls&gt;&lt;/urls&gt;&lt;/record&gt;&lt;/Cite&gt;&lt;/EndNote&gt;</w:instrText>
              </w:r>
              <w:r w:rsidR="00737F8A" w:rsidRPr="00AF6D01">
                <w:fldChar w:fldCharType="separate"/>
              </w:r>
              <w:r w:rsidR="00737F8A" w:rsidRPr="00C20C15">
                <w:rPr>
                  <w:noProof/>
                  <w:vertAlign w:val="superscript"/>
                </w:rPr>
                <w:t>17</w:t>
              </w:r>
              <w:r w:rsidR="00737F8A" w:rsidRPr="00AF6D01">
                <w:fldChar w:fldCharType="end"/>
              </w:r>
            </w:hyperlink>
            <w:r w:rsidRPr="00AF6D01">
              <w:t xml:space="preserve"> to develop the stack. These stack images were binarised/segmented in order to extract the solid fibrous portion from their backgrounds by using sufficient thresholds of grey levels.</w:t>
            </w:r>
            <w:r w:rsidRPr="004B0BE8">
              <w:t xml:space="preserve"> </w:t>
            </w:r>
            <w:r w:rsidRPr="00AF6D01">
              <w:t xml:space="preserve">In this work Otsu algorithm </w:t>
            </w:r>
            <w:hyperlink w:anchor="_ENREF_18" w:tooltip="Otsu, 1979 #11" w:history="1">
              <w:r w:rsidR="00737F8A" w:rsidRPr="00AF6D01">
                <w:fldChar w:fldCharType="begin"/>
              </w:r>
              <w:r w:rsidR="00737F8A">
                <w:instrText xml:space="preserve"> ADDIN EN.CITE &lt;EndNote&gt;&lt;Cite&gt;&lt;Author&gt;Otsu&lt;/Author&gt;&lt;Year&gt;1979&lt;/Year&gt;&lt;RecNum&gt;11&lt;/RecNum&gt;&lt;DisplayText&gt;&lt;style face="superscript"&gt;18&lt;/style&gt;&lt;/DisplayText&gt;&lt;record&gt;&lt;rec-number&gt;11&lt;/rec-number&gt;&lt;foreign-keys&gt;&lt;key app="EN" db-id="xrafvdfzg5zp5lezwwb5f29sw2ze0ap5dpvr" timestamp="1496483614"&gt;11&lt;/key&gt;&lt;/foreign-keys&gt;&lt;ref-type name="Journal Article"&gt;17&lt;/ref-type&gt;&lt;contributors&gt;&lt;authors&gt;&lt;author&gt;Otsu, Nobuyuki&lt;/author&gt;&lt;/authors&gt;&lt;/contributors&gt;&lt;titles&gt;&lt;title&gt;A threshold selection method from gray-level histograms&lt;/title&gt;&lt;secondary-title&gt;Systems, Man and Cybernetics, IEEE Transactions on&lt;/secondary-title&gt;&lt;/titles&gt;&lt;periodical&gt;&lt;full-title&gt;Systems, Man and Cybernetics, IEEE Transactions on&lt;/full-title&gt;&lt;/periodical&gt;&lt;pages&gt;62-66&lt;/pages&gt;&lt;volume&gt;9&lt;/volume&gt;&lt;number&gt;1&lt;/number&gt;&lt;keywords&gt;&lt;keyword&gt;Displays&lt;/keyword&gt;&lt;keyword&gt;Gaussian distribution&lt;/keyword&gt;&lt;keyword&gt;Histograms&lt;/keyword&gt;&lt;keyword&gt;Least squares approximation&lt;/keyword&gt;&lt;keyword&gt;Marine vehicles&lt;/keyword&gt;&lt;keyword&gt;Q measurement&lt;/keyword&gt;&lt;keyword&gt;Radar tracking&lt;/keyword&gt;&lt;keyword&gt;Sea measurements&lt;/keyword&gt;&lt;keyword&gt;Surveillance&lt;/keyword&gt;&lt;keyword&gt;Target tracking&lt;/keyword&gt;&lt;/keywords&gt;&lt;dates&gt;&lt;year&gt;1979&lt;/year&gt;&lt;/dates&gt;&lt;isbn&gt;0018-9472&lt;/isbn&gt;&lt;urls&gt;&lt;/urls&gt;&lt;electronic-resource-num&gt;10.1109/TSMC.1979.4310076&lt;/electronic-resource-num&gt;&lt;/record&gt;&lt;/Cite&gt;&lt;/EndNote&gt;</w:instrText>
              </w:r>
              <w:r w:rsidR="00737F8A" w:rsidRPr="00AF6D01">
                <w:fldChar w:fldCharType="separate"/>
              </w:r>
              <w:r w:rsidR="00737F8A" w:rsidRPr="00C20C15">
                <w:rPr>
                  <w:noProof/>
                  <w:vertAlign w:val="superscript"/>
                </w:rPr>
                <w:t>18</w:t>
              </w:r>
              <w:r w:rsidR="00737F8A" w:rsidRPr="00AF6D01">
                <w:fldChar w:fldCharType="end"/>
              </w:r>
            </w:hyperlink>
            <w:r w:rsidRPr="00AF6D01">
              <w:t xml:space="preserve"> was utilized to binarise the stack of images as shown in</w:t>
            </w:r>
            <w:r>
              <w:t xml:space="preserve"> </w:t>
            </w:r>
            <w:r w:rsidRPr="00B36231">
              <w:fldChar w:fldCharType="begin"/>
            </w:r>
            <w:r w:rsidRPr="00B36231">
              <w:instrText xml:space="preserve"> REF _Ref484269756 \h  \* MERGEFORMAT </w:instrText>
            </w:r>
            <w:r w:rsidRPr="00B36231">
              <w:fldChar w:fldCharType="separate"/>
            </w:r>
            <w:r w:rsidR="00D8490B" w:rsidRPr="00B36231">
              <w:t xml:space="preserve">Fig. </w:t>
            </w:r>
            <w:r w:rsidR="00D8490B" w:rsidRPr="00D8490B">
              <w:rPr>
                <w:noProof/>
              </w:rPr>
              <w:t>8</w:t>
            </w:r>
            <w:r w:rsidRPr="00B36231">
              <w:fldChar w:fldCharType="end"/>
            </w:r>
            <w:r w:rsidRPr="00B36231">
              <w:t>.</w:t>
            </w:r>
            <w:r w:rsidRPr="00AF6D01">
              <w:t xml:space="preserve"> Otsu algorithm binarises the image by the following steps:</w:t>
            </w:r>
          </w:p>
          <w:p w:rsidR="0037609F" w:rsidRPr="00AF6D01" w:rsidRDefault="0037609F" w:rsidP="00BB231D">
            <w:pPr>
              <w:pStyle w:val="ListParagraph"/>
              <w:numPr>
                <w:ilvl w:val="0"/>
                <w:numId w:val="8"/>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calculate the grey level of normalized histogram of the input image;</w:t>
            </w:r>
          </w:p>
          <w:p w:rsidR="0037609F" w:rsidRDefault="0037609F" w:rsidP="00BB231D">
            <w:pPr>
              <w:pStyle w:val="ListParagraph"/>
              <w:numPr>
                <w:ilvl w:val="0"/>
                <w:numId w:val="8"/>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 xml:space="preserve">find the potential threshold level of input image and categorize the pixel into two groups (background and foreground); </w:t>
            </w:r>
          </w:p>
          <w:p w:rsidR="0037609F" w:rsidRPr="00AF6D01" w:rsidRDefault="0037609F" w:rsidP="00BB231D">
            <w:pPr>
              <w:pStyle w:val="ListParagraph"/>
              <w:numPr>
                <w:ilvl w:val="0"/>
                <w:numId w:val="8"/>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calculate the mean of each group;</w:t>
            </w:r>
          </w:p>
          <w:p w:rsidR="0037609F" w:rsidRPr="00AF6D01" w:rsidRDefault="0037609F" w:rsidP="00BB231D">
            <w:pPr>
              <w:pStyle w:val="ListParagraph"/>
              <w:numPr>
                <w:ilvl w:val="0"/>
                <w:numId w:val="8"/>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calculate the between-class variance (</w:t>
            </w:r>
            <w:r w:rsidRPr="00AF6D01">
              <w:rPr>
                <w:rFonts w:ascii="Times New Roman" w:hAnsi="Times New Roman"/>
                <w:position w:val="-10"/>
                <w:sz w:val="20"/>
                <w:szCs w:val="20"/>
              </w:rPr>
              <w:object w:dxaOrig="420" w:dyaOrig="380">
                <v:shape id="_x0000_i1068" type="#_x0000_t75" style="width:22.5pt;height:18.75pt" o:ole="">
                  <v:imagedata r:id="rId106" o:title=""/>
                </v:shape>
                <o:OLEObject Type="Embed" ProgID="Equation.3" ShapeID="_x0000_i1068" DrawAspect="Content" ObjectID="_1595405328" r:id="rId107"/>
              </w:object>
            </w:r>
            <w:r w:rsidRPr="00AF6D01">
              <w:rPr>
                <w:rFonts w:ascii="Times New Roman" w:hAnsi="Times New Roman"/>
                <w:sz w:val="20"/>
                <w:szCs w:val="20"/>
              </w:rPr>
              <w:t>);</w:t>
            </w:r>
          </w:p>
          <w:p w:rsidR="0037609F" w:rsidRPr="00AF6D01" w:rsidRDefault="0037609F" w:rsidP="00BB231D">
            <w:pPr>
              <w:pStyle w:val="ListParagraph"/>
              <w:numPr>
                <w:ilvl w:val="0"/>
                <w:numId w:val="8"/>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obtain the optimal threshold that maximises the between-class variance (</w:t>
            </w:r>
            <w:r w:rsidRPr="00AF6D01">
              <w:rPr>
                <w:rFonts w:ascii="Times New Roman" w:hAnsi="Times New Roman"/>
                <w:position w:val="-10"/>
                <w:sz w:val="20"/>
                <w:szCs w:val="20"/>
              </w:rPr>
              <w:object w:dxaOrig="420" w:dyaOrig="380">
                <v:shape id="_x0000_i1069" type="#_x0000_t75" style="width:22.5pt;height:18.75pt" o:ole="">
                  <v:imagedata r:id="rId106" o:title=""/>
                </v:shape>
                <o:OLEObject Type="Embed" ProgID="Equation.3" ShapeID="_x0000_i1069" DrawAspect="Content" ObjectID="_1595405329" r:id="rId108"/>
              </w:object>
            </w:r>
            <w:r w:rsidRPr="00AF6D01">
              <w:rPr>
                <w:rFonts w:ascii="Times New Roman" w:hAnsi="Times New Roman"/>
                <w:sz w:val="20"/>
                <w:szCs w:val="20"/>
              </w:rPr>
              <w:t>) or minimises the weighted within class variance; and</w:t>
            </w:r>
          </w:p>
          <w:p w:rsidR="0037609F" w:rsidRPr="00BC3BD7" w:rsidRDefault="0037609F" w:rsidP="007C0374">
            <w:pPr>
              <w:pStyle w:val="ListParagraph"/>
              <w:numPr>
                <w:ilvl w:val="0"/>
                <w:numId w:val="8"/>
              </w:numPr>
              <w:autoSpaceDE w:val="0"/>
              <w:autoSpaceDN w:val="0"/>
              <w:adjustRightInd w:val="0"/>
              <w:spacing w:after="0" w:line="480" w:lineRule="auto"/>
              <w:jc w:val="both"/>
            </w:pPr>
            <w:r w:rsidRPr="00AF6D01">
              <w:rPr>
                <w:rFonts w:ascii="Times New Roman" w:hAnsi="Times New Roman"/>
                <w:sz w:val="20"/>
                <w:szCs w:val="20"/>
              </w:rPr>
              <w:t xml:space="preserve"> use the optimal threshold to binarise the input image.</w:t>
            </w:r>
          </w:p>
        </w:tc>
      </w:tr>
    </w:tbl>
    <w:p w:rsidR="0037609F" w:rsidRDefault="0037609F" w:rsidP="0037609F">
      <w:pPr>
        <w:pStyle w:val="Default"/>
        <w:spacing w:line="480" w:lineRule="auto"/>
        <w:jc w:val="both"/>
        <w:rPr>
          <w:rStyle w:val="mw-headline"/>
        </w:rPr>
      </w:pPr>
      <w:r w:rsidRPr="00AF6D01">
        <w:rPr>
          <w:rFonts w:ascii="Times New Roman" w:hAnsi="Times New Roman" w:cs="Times New Roman"/>
          <w:sz w:val="20"/>
          <w:szCs w:val="20"/>
        </w:rPr>
        <w:t xml:space="preserve">The drawback of Otsu’s method is that it fails in case of the object and background pixels are extremely unstable (unimodality of the object function). During the segmentation of the stack images in ImageJ by using </w:t>
      </w:r>
      <w:r w:rsidRPr="00AF6D01">
        <w:rPr>
          <w:rFonts w:ascii="Times New Roman" w:hAnsi="Times New Roman" w:cs="Times New Roman"/>
          <w:sz w:val="20"/>
          <w:szCs w:val="20"/>
        </w:rPr>
        <w:lastRenderedPageBreak/>
        <w:t>Otsu’s method it is important to use the optimum threshold level to ensure that the fibre volume fraction of thermally bonded nonwoven fabric will not be changed. If the fibre volume fraction is changed during the segmentation process, the effective thermal conductivity will be affected significantly.</w:t>
      </w:r>
      <w:r w:rsidRPr="00AF6D01">
        <w:rPr>
          <w:rStyle w:val="mw-headline"/>
        </w:rPr>
        <w:t xml:space="preserve"> </w:t>
      </w:r>
    </w:p>
    <w:p w:rsidR="0037609F" w:rsidRDefault="0037609F" w:rsidP="0037609F">
      <w:pPr>
        <w:keepNext/>
        <w:spacing w:line="360" w:lineRule="auto"/>
        <w:jc w:val="both"/>
      </w:pPr>
      <w:r w:rsidRPr="00AF6D01">
        <w:rPr>
          <w:noProof/>
          <w:lang w:eastAsia="zh-CN"/>
        </w:rPr>
        <mc:AlternateContent>
          <mc:Choice Requires="wps">
            <w:drawing>
              <wp:anchor distT="0" distB="0" distL="114300" distR="114300" simplePos="0" relativeHeight="251698176" behindDoc="0" locked="0" layoutInCell="1" allowOverlap="1" wp14:anchorId="44D6CCC6" wp14:editId="7F7AAD27">
                <wp:simplePos x="0" y="0"/>
                <wp:positionH relativeFrom="column">
                  <wp:posOffset>2179320</wp:posOffset>
                </wp:positionH>
                <wp:positionV relativeFrom="paragraph">
                  <wp:posOffset>2555240</wp:posOffset>
                </wp:positionV>
                <wp:extent cx="0" cy="1560762"/>
                <wp:effectExtent l="133350" t="0" r="76200" b="40005"/>
                <wp:wrapNone/>
                <wp:docPr id="1514" name="Straight Arrow Connector 1514"/>
                <wp:cNvGraphicFramePr/>
                <a:graphic xmlns:a="http://schemas.openxmlformats.org/drawingml/2006/main">
                  <a:graphicData uri="http://schemas.microsoft.com/office/word/2010/wordprocessingShape">
                    <wps:wsp>
                      <wps:cNvCnPr/>
                      <wps:spPr>
                        <a:xfrm>
                          <a:off x="0" y="0"/>
                          <a:ext cx="0" cy="1560762"/>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6BE6D34" id="Straight Arrow Connector 1514" o:spid="_x0000_s1026" type="#_x0000_t32" style="position:absolute;margin-left:171.6pt;margin-top:201.2pt;width:0;height:122.9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" strokecolor="black [3213]" strokeweight="3pt">
                <v:stroke endarrow="open"/>
              </v:shape>
            </w:pict>
          </mc:Fallback>
        </mc:AlternateContent>
      </w:r>
      <w:r w:rsidRPr="00AF6D01">
        <w:rPr>
          <w:noProof/>
          <w:lang w:eastAsia="zh-CN"/>
        </w:rPr>
        <mc:AlternateContent>
          <mc:Choice Requires="wpg">
            <w:drawing>
              <wp:inline distT="0" distB="0" distL="0" distR="0" wp14:anchorId="2051C095" wp14:editId="7B55E0ED">
                <wp:extent cx="5051425" cy="6652260"/>
                <wp:effectExtent l="0" t="0" r="0" b="34290"/>
                <wp:docPr id="1515" name="Group 1515"/>
                <wp:cNvGraphicFramePr/>
                <a:graphic xmlns:a="http://schemas.openxmlformats.org/drawingml/2006/main">
                  <a:graphicData uri="http://schemas.microsoft.com/office/word/2010/wordprocessingGroup">
                    <wpg:wgp>
                      <wpg:cNvGrpSpPr/>
                      <wpg:grpSpPr>
                        <a:xfrm>
                          <a:off x="0" y="0"/>
                          <a:ext cx="5051425" cy="6652260"/>
                          <a:chOff x="0" y="0"/>
                          <a:chExt cx="5051425" cy="6652260"/>
                        </a:xfrm>
                      </wpg:grpSpPr>
                      <pic:pic xmlns:pic="http://schemas.openxmlformats.org/drawingml/2006/picture">
                        <pic:nvPicPr>
                          <pic:cNvPr id="1516" name="Picture 1516"/>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rot="5400000">
                            <a:off x="3203575" y="4025861"/>
                            <a:ext cx="2047875" cy="1647825"/>
                          </a:xfrm>
                          <a:prstGeom prst="rect">
                            <a:avLst/>
                          </a:prstGeom>
                          <a:noFill/>
                          <a:ln>
                            <a:noFill/>
                          </a:ln>
                          <a:effectLst>
                            <a:glow rad="139700">
                              <a:srgbClr val="0000FF">
                                <a:alpha val="40000"/>
                              </a:srgbClr>
                            </a:glow>
                          </a:effectLst>
                        </pic:spPr>
                      </pic:pic>
                      <wpg:grpSp>
                        <wpg:cNvPr id="1517" name="Group 1517"/>
                        <wpg:cNvGrpSpPr/>
                        <wpg:grpSpPr>
                          <a:xfrm>
                            <a:off x="0" y="3810000"/>
                            <a:ext cx="3403600" cy="2842260"/>
                            <a:chOff x="0" y="1504950"/>
                            <a:chExt cx="3404190" cy="2842895"/>
                          </a:xfrm>
                        </wpg:grpSpPr>
                        <wpg:grpSp>
                          <wpg:cNvPr id="1518" name="Group 1518"/>
                          <wpg:cNvGrpSpPr/>
                          <wpg:grpSpPr>
                            <a:xfrm>
                              <a:off x="0" y="1504950"/>
                              <a:ext cx="3154680" cy="2842895"/>
                              <a:chOff x="0" y="0"/>
                              <a:chExt cx="3155183" cy="2843104"/>
                            </a:xfrm>
                            <a:effectLst>
                              <a:glow rad="101600">
                                <a:schemeClr val="accent6">
                                  <a:satMod val="175000"/>
                                  <a:alpha val="40000"/>
                                </a:schemeClr>
                              </a:glow>
                            </a:effectLst>
                          </wpg:grpSpPr>
                          <wpg:grpSp>
                            <wpg:cNvPr id="1519" name="Group 1519"/>
                            <wpg:cNvGrpSpPr/>
                            <wpg:grpSpPr>
                              <a:xfrm>
                                <a:off x="929473" y="0"/>
                                <a:ext cx="2225710" cy="2748224"/>
                                <a:chOff x="0" y="0"/>
                                <a:chExt cx="2225710" cy="2748224"/>
                              </a:xfrm>
                            </wpg:grpSpPr>
                            <pic:pic xmlns:pic="http://schemas.openxmlformats.org/drawingml/2006/picture">
                              <pic:nvPicPr>
                                <pic:cNvPr id="1520" name="Picture 1520"/>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52754" y="213527"/>
                                  <a:ext cx="2225710" cy="1798655"/>
                                </a:xfrm>
                                <a:prstGeom prst="rect">
                                  <a:avLst/>
                                </a:prstGeom>
                                <a:noFill/>
                                <a:ln>
                                  <a:noFill/>
                                </a:ln>
                              </pic:spPr>
                            </pic:pic>
                            <pic:pic xmlns:pic="http://schemas.openxmlformats.org/drawingml/2006/picture">
                              <pic:nvPicPr>
                                <pic:cNvPr id="1521" name="Picture 1521"/>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10800000">
                                  <a:off x="0" y="949569"/>
                                  <a:ext cx="2225710" cy="1798655"/>
                                </a:xfrm>
                                <a:prstGeom prst="rect">
                                  <a:avLst/>
                                </a:prstGeom>
                                <a:noFill/>
                                <a:ln>
                                  <a:noFill/>
                                </a:ln>
                              </pic:spPr>
                            </pic:pic>
                          </wpg:grpSp>
                          <wpg:grpSp>
                            <wpg:cNvPr id="1522" name="Group 1522"/>
                            <wpg:cNvGrpSpPr/>
                            <wpg:grpSpPr>
                              <a:xfrm rot="10800000">
                                <a:off x="0" y="95459"/>
                                <a:ext cx="2225675" cy="2747645"/>
                                <a:chOff x="0" y="0"/>
                                <a:chExt cx="2225710" cy="2748224"/>
                              </a:xfrm>
                            </wpg:grpSpPr>
                            <pic:pic xmlns:pic="http://schemas.openxmlformats.org/drawingml/2006/picture">
                              <pic:nvPicPr>
                                <pic:cNvPr id="1523" name="Picture 1523"/>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52754" y="213527"/>
                                  <a:ext cx="2225710" cy="1798655"/>
                                </a:xfrm>
                                <a:prstGeom prst="rect">
                                  <a:avLst/>
                                </a:prstGeom>
                                <a:noFill/>
                                <a:ln>
                                  <a:noFill/>
                                </a:ln>
                              </pic:spPr>
                            </pic:pic>
                            <pic:pic xmlns:pic="http://schemas.openxmlformats.org/drawingml/2006/picture">
                              <pic:nvPicPr>
                                <pic:cNvPr id="1524" name="Picture 1524"/>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10800000">
                                  <a:off x="0" y="949569"/>
                                  <a:ext cx="2225710" cy="1798655"/>
                                </a:xfrm>
                                <a:prstGeom prst="rect">
                                  <a:avLst/>
                                </a:prstGeom>
                                <a:noFill/>
                                <a:ln>
                                  <a:noFill/>
                                </a:ln>
                              </pic:spPr>
                            </pic:pic>
                          </wpg:grpSp>
                        </wpg:grpSp>
                        <wps:wsp>
                          <wps:cNvPr id="1525" name="Rectangle 1525"/>
                          <wps:cNvSpPr/>
                          <wps:spPr>
                            <a:xfrm rot="16200000">
                              <a:off x="247650" y="1800225"/>
                              <a:ext cx="1255395" cy="1271905"/>
                            </a:xfrm>
                            <a:prstGeom prst="rect">
                              <a:avLst/>
                            </a:prstGeom>
                            <a:noFill/>
                            <a:ln>
                              <a:solidFill>
                                <a:schemeClr val="tx1"/>
                              </a:solidFill>
                              <a:prstDash val="sysDot"/>
                            </a:ln>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6" name="Rectangle 1526"/>
                          <wps:cNvSpPr/>
                          <wps:spPr>
                            <a:xfrm rot="16200000">
                              <a:off x="1552575" y="1800225"/>
                              <a:ext cx="1255395" cy="1271905"/>
                            </a:xfrm>
                            <a:prstGeom prst="rect">
                              <a:avLst/>
                            </a:prstGeom>
                            <a:noFill/>
                            <a:ln>
                              <a:solidFill>
                                <a:schemeClr val="tx1"/>
                              </a:solidFill>
                            </a:ln>
                            <a:effectLst>
                              <a:glow rad="139700">
                                <a:srgbClr val="0000FF">
                                  <a:alpha val="40000"/>
                                </a:srgbClr>
                              </a:glow>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7" name="Rectangle 1527"/>
                          <wps:cNvSpPr/>
                          <wps:spPr>
                            <a:xfrm rot="16200000">
                              <a:off x="238125" y="3057525"/>
                              <a:ext cx="1255395" cy="1271905"/>
                            </a:xfrm>
                            <a:prstGeom prst="rect">
                              <a:avLst/>
                            </a:prstGeom>
                            <a:noFill/>
                            <a:ln>
                              <a:solidFill>
                                <a:schemeClr val="tx1"/>
                              </a:solidFill>
                              <a:prstDash val="sysDot"/>
                            </a:ln>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8" name="Rectangle 1528"/>
                          <wps:cNvSpPr/>
                          <wps:spPr>
                            <a:xfrm rot="16200000">
                              <a:off x="1524000" y="3057525"/>
                              <a:ext cx="1255395" cy="1271905"/>
                            </a:xfrm>
                            <a:prstGeom prst="rect">
                              <a:avLst/>
                            </a:prstGeom>
                            <a:noFill/>
                            <a:ln>
                              <a:solidFill>
                                <a:schemeClr val="tx1"/>
                              </a:solidFill>
                              <a:prstDash val="sysDot"/>
                            </a:ln>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9" name="Straight Arrow Connector 1529"/>
                          <wps:cNvCnPr/>
                          <wps:spPr>
                            <a:xfrm>
                              <a:off x="2746965" y="2600325"/>
                              <a:ext cx="657225"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1530" name="Group 1530"/>
                        <wpg:cNvGrpSpPr/>
                        <wpg:grpSpPr>
                          <a:xfrm>
                            <a:off x="171450" y="0"/>
                            <a:ext cx="4295775" cy="3990975"/>
                            <a:chOff x="0" y="0"/>
                            <a:chExt cx="4295775" cy="3990975"/>
                          </a:xfrm>
                        </wpg:grpSpPr>
                        <pic:pic xmlns:pic="http://schemas.openxmlformats.org/drawingml/2006/picture">
                          <pic:nvPicPr>
                            <pic:cNvPr id="1531" name="Picture 1531"/>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95775" cy="3990975"/>
                            </a:xfrm>
                            <a:prstGeom prst="rect">
                              <a:avLst/>
                            </a:prstGeom>
                            <a:noFill/>
                            <a:ln>
                              <a:noFill/>
                            </a:ln>
                            <a:effectLst>
                              <a:glow rad="101600">
                                <a:schemeClr val="accent6">
                                  <a:satMod val="175000"/>
                                  <a:alpha val="40000"/>
                                </a:schemeClr>
                              </a:glow>
                            </a:effectLst>
                          </pic:spPr>
                        </pic:pic>
                        <wpg:grpSp>
                          <wpg:cNvPr id="1532" name="Group 1532"/>
                          <wpg:cNvGrpSpPr/>
                          <wpg:grpSpPr>
                            <a:xfrm>
                              <a:off x="981075" y="781050"/>
                              <a:ext cx="2356123" cy="2243629"/>
                              <a:chOff x="0" y="0"/>
                              <a:chExt cx="2356123" cy="2243629"/>
                            </a:xfrm>
                          </wpg:grpSpPr>
                          <wpg:grpSp>
                            <wpg:cNvPr id="1533" name="Group 1533"/>
                            <wpg:cNvGrpSpPr/>
                            <wpg:grpSpPr>
                              <a:xfrm rot="16200000">
                                <a:off x="29529" y="-29528"/>
                                <a:ext cx="1121410" cy="1180465"/>
                                <a:chOff x="0" y="9525"/>
                                <a:chExt cx="1409700" cy="1581151"/>
                              </a:xfrm>
                              <a:noFill/>
                              <a:effectLst/>
                            </wpg:grpSpPr>
                            <wps:wsp>
                              <wps:cNvPr id="1534" name="Rectangle 1534"/>
                              <wps:cNvSpPr/>
                              <wps:spPr>
                                <a:xfrm>
                                  <a:off x="0" y="9525"/>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5" name="Rectangle 1535"/>
                              <wps:cNvSpPr/>
                              <wps:spPr>
                                <a:xfrm>
                                  <a:off x="0" y="800101"/>
                                  <a:ext cx="704850" cy="790575"/>
                                </a:xfrm>
                                <a:prstGeom prst="rect">
                                  <a:avLst/>
                                </a:prstGeom>
                                <a:grpFill/>
                                <a:ln>
                                  <a:prstDash val="solid"/>
                                </a:ln>
                                <a:effectLst>
                                  <a:glow rad="139700">
                                    <a:schemeClr val="accent6">
                                      <a:satMod val="175000"/>
                                      <a:alpha val="40000"/>
                                    </a:schemeClr>
                                  </a:glo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6" name="Rectangle 1536"/>
                              <wps:cNvSpPr/>
                              <wps:spPr>
                                <a:xfrm>
                                  <a:off x="70485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7" name="Rectangle 1537"/>
                              <wps:cNvSpPr/>
                              <wps:spPr>
                                <a:xfrm>
                                  <a:off x="704850" y="9526"/>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38" name="Group 1538"/>
                            <wpg:cNvGrpSpPr/>
                            <wpg:grpSpPr>
                              <a:xfrm rot="16200000">
                                <a:off x="1205186" y="-29528"/>
                                <a:ext cx="1121410" cy="1180465"/>
                                <a:chOff x="0" y="9525"/>
                                <a:chExt cx="1409700" cy="1581151"/>
                              </a:xfrm>
                              <a:noFill/>
                              <a:effectLst/>
                            </wpg:grpSpPr>
                            <wps:wsp>
                              <wps:cNvPr id="1539" name="Rectangle 1539"/>
                              <wps:cNvSpPr/>
                              <wps:spPr>
                                <a:xfrm>
                                  <a:off x="0" y="9525"/>
                                  <a:ext cx="704850" cy="790575"/>
                                </a:xfrm>
                                <a:prstGeom prst="rect">
                                  <a:avLst/>
                                </a:prstGeom>
                                <a:grpFill/>
                                <a:ln>
                                  <a:prstDash val="solid"/>
                                </a:ln>
                                <a:effectLst>
                                  <a:glow rad="139700">
                                    <a:schemeClr val="accent6">
                                      <a:satMod val="175000"/>
                                      <a:alpha val="40000"/>
                                    </a:schemeClr>
                                  </a:glo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0" name="Rectangle 1540"/>
                              <wps:cNvSpPr/>
                              <wps:spPr>
                                <a:xfrm>
                                  <a:off x="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1" name="Rectangle 1541"/>
                              <wps:cNvSpPr/>
                              <wps:spPr>
                                <a:xfrm>
                                  <a:off x="70485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 name="Rectangle 1542"/>
                              <wps:cNvSpPr/>
                              <wps:spPr>
                                <a:xfrm>
                                  <a:off x="704850" y="9526"/>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3" name="Group 1543"/>
                            <wpg:cNvGrpSpPr/>
                            <wpg:grpSpPr>
                              <a:xfrm rot="16200000">
                                <a:off x="29528" y="1092691"/>
                                <a:ext cx="1121410" cy="1180465"/>
                                <a:chOff x="0" y="9525"/>
                                <a:chExt cx="1409700" cy="1581151"/>
                              </a:xfrm>
                              <a:noFill/>
                              <a:effectLst/>
                            </wpg:grpSpPr>
                            <wps:wsp>
                              <wps:cNvPr id="1544" name="Rectangle 1544"/>
                              <wps:cNvSpPr/>
                              <wps:spPr>
                                <a:xfrm>
                                  <a:off x="0" y="9525"/>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 name="Rectangle 1545"/>
                              <wps:cNvSpPr/>
                              <wps:spPr>
                                <a:xfrm>
                                  <a:off x="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6" name="Rectangle 1546"/>
                              <wps:cNvSpPr/>
                              <wps:spPr>
                                <a:xfrm>
                                  <a:off x="704850" y="800101"/>
                                  <a:ext cx="704850" cy="790575"/>
                                </a:xfrm>
                                <a:prstGeom prst="rect">
                                  <a:avLst/>
                                </a:prstGeom>
                                <a:grpFill/>
                                <a:ln>
                                  <a:prstDash val="solid"/>
                                </a:ln>
                                <a:effectLst>
                                  <a:glow rad="139700">
                                    <a:schemeClr val="accent6">
                                      <a:satMod val="175000"/>
                                      <a:alpha val="40000"/>
                                    </a:schemeClr>
                                  </a:glo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7" name="Rectangle 1547"/>
                              <wps:cNvSpPr/>
                              <wps:spPr>
                                <a:xfrm>
                                  <a:off x="704850" y="9526"/>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8" name="Group 1548"/>
                            <wpg:cNvGrpSpPr/>
                            <wpg:grpSpPr>
                              <a:xfrm rot="16200000">
                                <a:off x="1205185" y="1092691"/>
                                <a:ext cx="1121410" cy="1180465"/>
                                <a:chOff x="0" y="9525"/>
                                <a:chExt cx="1409700" cy="1581151"/>
                              </a:xfrm>
                              <a:noFill/>
                              <a:effectLst/>
                            </wpg:grpSpPr>
                            <wps:wsp>
                              <wps:cNvPr id="1549" name="Rectangle 1549"/>
                              <wps:cNvSpPr/>
                              <wps:spPr>
                                <a:xfrm>
                                  <a:off x="0" y="9525"/>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0" name="Rectangle 1550"/>
                              <wps:cNvSpPr/>
                              <wps:spPr>
                                <a:xfrm>
                                  <a:off x="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1" name="Rectangle 1551"/>
                              <wps:cNvSpPr/>
                              <wps:spPr>
                                <a:xfrm>
                                  <a:off x="704850" y="800101"/>
                                  <a:ext cx="704850" cy="790575"/>
                                </a:xfrm>
                                <a:prstGeom prst="rect">
                                  <a:avLst/>
                                </a:prstGeom>
                                <a:grp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2" name="Rectangle 1552"/>
                              <wps:cNvSpPr/>
                              <wps:spPr>
                                <a:xfrm>
                                  <a:off x="704850" y="9526"/>
                                  <a:ext cx="704850" cy="790575"/>
                                </a:xfrm>
                                <a:prstGeom prst="rect">
                                  <a:avLst/>
                                </a:prstGeom>
                                <a:noFill/>
                                <a:ln>
                                  <a:solidFill>
                                    <a:schemeClr val="tx1"/>
                                  </a:solidFill>
                                </a:ln>
                                <a:effectLst>
                                  <a:glow rad="101600">
                                    <a:schemeClr val="accent6">
                                      <a:satMod val="175000"/>
                                      <a:alpha val="40000"/>
                                    </a:schemeClr>
                                  </a:glow>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inline>
            </w:drawing>
          </mc:Choice>
          <mc:Fallback>
            <w:pict>
              <v:group w14:anchorId="28D259FC" id="Group 1515" o:spid="_x0000_s1026" style="width:397.75pt;height:523.8pt;mso-position-horizontal-relative:char;mso-position-vertical-relative:line" coordsize="50514,66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">
                <v:shape id="Picture 1516" o:spid="_x0000_s1027" type="#_x0000_t75" style="position:absolute;left:32035;top:40259;width:20479;height:164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">
                  <v:imagedata r:id="rId112" o:title=""/>
                  <v:path arrowok="t"/>
                </v:shape>
                <v:group id="Group 1517" o:spid="_x0000_s1028" style="position:absolute;top:38100;width:34036;height:28422" coordorigin=",15049" coordsize="34041,28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">
                  <v:group id="Group 1518" o:spid="_x0000_s1029" style="position:absolute;top:15049;width:31546;height:28429" coordsize="31551,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">
                    <v:group id="Group 1519" o:spid="_x0000_s1030" style="position:absolute;left:9294;width:22257;height:27482" coordsize="22257,2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">
                      <v:shape id="Picture 1520" o:spid="_x0000_s1031" type="#_x0000_t75" style="position:absolute;left:527;top:2135;width:22257;height:1798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">
                        <v:imagedata r:id="rId113" o:title=""/>
                        <v:path arrowok="t"/>
                      </v:shape>
                      <v:shape id="Picture 1521" o:spid="_x0000_s1032" type="#_x0000_t75" style="position:absolute;top:9495;width:22257;height:17987;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">
                        <v:imagedata r:id="rId113" o:title=""/>
                        <v:path arrowok="t"/>
                      </v:shape>
                    </v:group>
                    <v:group id="Group 1522" o:spid="_x0000_s1033" style="position:absolute;top:954;width:22256;height:27477;rotation:180" coordsize="22257,2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">
                      <v:shape id="Picture 1523" o:spid="_x0000_s1034" type="#_x0000_t75" style="position:absolute;left:527;top:2135;width:22257;height:1798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">
                        <v:imagedata r:id="rId113" o:title=""/>
                        <v:path arrowok="t"/>
                      </v:shape>
                      <v:shape id="Picture 1524" o:spid="_x0000_s1035" type="#_x0000_t75" style="position:absolute;top:9495;width:22257;height:17987;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">
                        <v:imagedata r:id="rId113" o:title=""/>
                        <v:path arrowok="t"/>
                      </v:shape>
                    </v:group>
                  </v:group>
                  <v:rect id="Rectangle 1525" o:spid="_x0000_s1036" style="position:absolute;left:2476;top:18001;width:12554;height:12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" filled="f" strokecolor="black [3213]" strokeweight="2pt">
                    <v:stroke dashstyle="1 1"/>
                  </v:rect>
                  <v:rect id="Rectangle 1526" o:spid="_x0000_s1037" style="position:absolute;left:15526;top:18001;width:12554;height:127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" filled="f" strokecolor="black [3213]" strokeweight="2pt"/>
                  <v:rect id="Rectangle 1527" o:spid="_x0000_s1038" style="position:absolute;left:2381;top:30574;width:12554;height:127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" filled="f" strokecolor="black [3213]" strokeweight="2pt">
                    <v:stroke dashstyle="1 1"/>
                  </v:rect>
                  <v:rect id="Rectangle 1528" o:spid="_x0000_s1039" style="position:absolute;left:15240;top:30574;width:12554;height:127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" filled="f" strokecolor="black [3213]" strokeweight="2pt">
                    <v:stroke dashstyle="1 1"/>
                  </v:rect>
                  <v:shape id="Straight Arrow Connector 1529" o:spid="_x0000_s1040" type="#_x0000_t32" style="position:absolute;left:27469;top:26003;width:6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" strokecolor="black [3213]" strokeweight="2.25pt">
                    <v:stroke endarrow="open"/>
                  </v:shape>
                </v:group>
                <v:group id="Group 1530" o:spid="_x0000_s1041" style="position:absolute;left:1714;width:42958;height:39909" coordsize="42957,39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">
                  <v:shape id="Picture 1531" o:spid="_x0000_s1042" type="#_x0000_t75" style="position:absolute;width:42957;height:39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">
                    <v:imagedata r:id="rId114" o:title=""/>
                    <v:path arrowok="t"/>
                  </v:shape>
                  <v:group id="Group 1532" o:spid="_x0000_s1043" style="position:absolute;left:9810;top:7810;width:23561;height:22436" coordsize="23561,22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">
                    <v:group id="Group 1533" o:spid="_x0000_s1044" style="position:absolute;left:295;top:-295;width:11214;height:11804;rotation:-90" coordorigin=",95" coordsize="1409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">
                      <v:rect id="Rectangle 1534" o:spid="_x0000_s1045" style="position:absolute;top:95;width:7048;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" filled="f" strokecolor="black [3200]" strokeweight="2pt">
                        <v:stroke dashstyle="1 1"/>
                      </v:rect>
                      <v:rect id="Rectangle 1535" o:spid="_x0000_s1046" style="position:absolute;top:8001;width:7048;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" filled="f" strokecolor="black [3200]" strokeweight="2pt"/>
                      <v:rect id="Rectangle 1536" o:spid="_x0000_s1047" style="position:absolute;left:7048;top:8001;width:7049;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" filled="f" strokecolor="black [3200]" strokeweight="2pt">
                        <v:stroke dashstyle="1 1"/>
                      </v:rect>
                      <v:rect id="Rectangle 1537" o:spid="_x0000_s1048" style="position:absolute;left:7048;top:95;width:7049;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" filled="f" strokecolor="black [3200]" strokeweight="2pt">
                        <v:stroke dashstyle="1 1"/>
                      </v:rect>
                    </v:group>
                    <v:group id="Group 1538" o:spid="_x0000_s1049" style="position:absolute;left:12052;top:-296;width:11214;height:11805;rotation:-90" coordorigin=",95" coordsize="1409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">
                      <v:rect id="Rectangle 1539" o:spid="_x0000_s1050" style="position:absolute;top:95;width:7048;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" filled="f" strokecolor="black [3200]" strokeweight="2pt"/>
                      <v:rect id="Rectangle 1540" o:spid="_x0000_s1051" style="position:absolute;top:8001;width:7048;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" filled="f" strokecolor="black [3200]" strokeweight="2pt">
                        <v:stroke dashstyle="1 1"/>
                      </v:rect>
                      <v:rect id="Rectangle 1541" o:spid="_x0000_s1052" style="position:absolute;left:7048;top:8001;width:7049;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" filled="f" strokecolor="black [3200]" strokeweight="2pt">
                        <v:stroke dashstyle="1 1"/>
                      </v:rect>
                      <v:rect id="Rectangle 1542" o:spid="_x0000_s1053" style="position:absolute;left:7048;top:95;width:7049;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" filled="f" strokecolor="black [3200]" strokeweight="2pt">
                        <v:stroke dashstyle="1 1"/>
                      </v:rect>
                    </v:group>
                    <v:group id="Group 1543" o:spid="_x0000_s1054" style="position:absolute;left:295;top:10927;width:11214;height:11804;rotation:-90" coordorigin=",95" coordsize="1409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">
                      <v:rect id="Rectangle 1544" o:spid="_x0000_s1055" style="position:absolute;top:95;width:7048;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" filled="f" strokecolor="black [3200]" strokeweight="2pt">
                        <v:stroke dashstyle="1 1"/>
                      </v:rect>
                      <v:rect id="Rectangle 1545" o:spid="_x0000_s1056" style="position:absolute;top:8001;width:7048;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" filled="f" strokecolor="black [3200]" strokeweight="2pt">
                        <v:stroke dashstyle="1 1"/>
                      </v:rect>
                      <v:rect id="Rectangle 1546" o:spid="_x0000_s1057" style="position:absolute;left:7048;top:8001;width:7049;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" filled="f" strokecolor="black [3200]" strokeweight="2pt"/>
                      <v:rect id="Rectangle 1547" o:spid="_x0000_s1058" style="position:absolute;left:7048;top:95;width:7049;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" filled="f" strokecolor="black [3200]" strokeweight="2pt">
                        <v:stroke dashstyle="1 1"/>
                      </v:rect>
                    </v:group>
                    <v:group id="Group 1548" o:spid="_x0000_s1059" style="position:absolute;left:12052;top:10926;width:11214;height:11805;rotation:-90" coordorigin=",95" coordsize="1409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">
                      <v:rect id="Rectangle 1549" o:spid="_x0000_s1060" style="position:absolute;top:95;width:7048;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" filled="f" strokecolor="black [3200]" strokeweight="2pt">
                        <v:stroke dashstyle="1 1"/>
                      </v:rect>
                      <v:rect id="Rectangle 1550" o:spid="_x0000_s1061" style="position:absolute;top:8001;width:7048;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" filled="f" strokecolor="black [3200]" strokeweight="2pt">
                        <v:stroke dashstyle="1 1"/>
                      </v:rect>
                      <v:rect id="Rectangle 1551" o:spid="_x0000_s1062" style="position:absolute;left:7048;top:8001;width:7049;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" filled="f" strokecolor="black [3200]" strokeweight="2pt">
                        <v:stroke dashstyle="1 1"/>
                      </v:rect>
                      <v:rect id="Rectangle 1552" o:spid="_x0000_s1063" style="position:absolute;left:7048;top:95;width:7049;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" filled="f" strokecolor="black [3213]" strokeweight="2pt"/>
                    </v:group>
                  </v:group>
                </v:group>
                <w10:anchorlock/>
              </v:group>
            </w:pict>
          </mc:Fallback>
        </mc:AlternateContent>
      </w:r>
    </w:p>
    <w:p w:rsidR="0037609F" w:rsidRDefault="0037609F" w:rsidP="0037609F">
      <w:pPr>
        <w:pStyle w:val="Caption"/>
        <w:jc w:val="center"/>
        <w:rPr>
          <w:b w:val="0"/>
          <w:color w:val="auto"/>
          <w:sz w:val="20"/>
          <w:szCs w:val="20"/>
        </w:rPr>
      </w:pPr>
      <w:bookmarkStart w:id="12" w:name="_Ref484269595"/>
      <w:r w:rsidRPr="00B36231">
        <w:rPr>
          <w:b w:val="0"/>
          <w:color w:val="auto"/>
          <w:sz w:val="20"/>
          <w:szCs w:val="20"/>
        </w:rPr>
        <w:t xml:space="preserve">Fig. </w:t>
      </w:r>
      <w:r w:rsidRPr="00B36231">
        <w:rPr>
          <w:b w:val="0"/>
          <w:color w:val="auto"/>
          <w:sz w:val="20"/>
          <w:szCs w:val="20"/>
        </w:rPr>
        <w:fldChar w:fldCharType="begin"/>
      </w:r>
      <w:r w:rsidRPr="00B36231">
        <w:rPr>
          <w:b w:val="0"/>
          <w:color w:val="auto"/>
          <w:sz w:val="20"/>
          <w:szCs w:val="20"/>
        </w:rPr>
        <w:instrText xml:space="preserve"> SEQ Fig_ \* ARABIC </w:instrText>
      </w:r>
      <w:r w:rsidRPr="00B36231">
        <w:rPr>
          <w:b w:val="0"/>
          <w:color w:val="auto"/>
          <w:sz w:val="20"/>
          <w:szCs w:val="20"/>
        </w:rPr>
        <w:fldChar w:fldCharType="separate"/>
      </w:r>
      <w:r w:rsidR="00D8490B">
        <w:rPr>
          <w:b w:val="0"/>
          <w:noProof/>
          <w:color w:val="auto"/>
          <w:sz w:val="20"/>
          <w:szCs w:val="20"/>
        </w:rPr>
        <w:t>7</w:t>
      </w:r>
      <w:r w:rsidRPr="00B36231">
        <w:rPr>
          <w:b w:val="0"/>
          <w:color w:val="auto"/>
          <w:sz w:val="20"/>
          <w:szCs w:val="20"/>
        </w:rPr>
        <w:fldChar w:fldCharType="end"/>
      </w:r>
      <w:bookmarkEnd w:id="12"/>
      <w:r w:rsidRPr="00B36231">
        <w:rPr>
          <w:b w:val="0"/>
          <w:color w:val="auto"/>
          <w:sz w:val="20"/>
          <w:szCs w:val="20"/>
        </w:rPr>
        <w:t>. Unit cell model of thermally bonded nonwoven fabric.</w:t>
      </w:r>
    </w:p>
    <w:p w:rsidR="00520B71" w:rsidRPr="00BC3BD7" w:rsidRDefault="00520B71" w:rsidP="00520B71"/>
    <w:p w:rsidR="00520B71" w:rsidRPr="0047147C" w:rsidRDefault="00520B71" w:rsidP="00520B71">
      <w:pPr>
        <w:pStyle w:val="Heading5"/>
        <w:rPr>
          <w:szCs w:val="24"/>
        </w:rPr>
      </w:pPr>
      <w:r w:rsidRPr="0047147C">
        <w:t xml:space="preserve">3D reconstruction and STL Surface Mesh Generation </w:t>
      </w:r>
    </w:p>
    <w:p w:rsidR="0037609F" w:rsidRPr="0037609F" w:rsidRDefault="00520B71" w:rsidP="007C0374">
      <w:pPr>
        <w:autoSpaceDE w:val="0"/>
        <w:autoSpaceDN w:val="0"/>
        <w:adjustRightInd w:val="0"/>
        <w:spacing w:line="480" w:lineRule="auto"/>
        <w:jc w:val="both"/>
      </w:pPr>
      <w:r w:rsidRPr="00AF6D01">
        <w:t xml:space="preserve">After the segmentation step, stack images were cropped and the slices were reduced in order to obtain the quarter unit cell of thermally bonded nonwoven fabric. A 3D viewer plugin </w:t>
      </w:r>
      <w:hyperlink w:anchor="_ENREF_19" w:tooltip="Schmid, 2010 #12" w:history="1">
        <w:r w:rsidR="00737F8A" w:rsidRPr="00AF6D01">
          <w:fldChar w:fldCharType="begin"/>
        </w:r>
        <w:r w:rsidR="00737F8A">
          <w:instrText xml:space="preserve"> ADDIN EN.CITE &lt;EndNote&gt;&lt;Cite&gt;&lt;Author&gt;Schmid&lt;/Author&gt;&lt;Year&gt;2010&lt;/Year&gt;&lt;RecNum&gt;12&lt;/RecNum&gt;&lt;DisplayText&gt;&lt;style face="superscript"&gt;19&lt;/style&gt;&lt;/DisplayText&gt;&lt;record&gt;&lt;rec-number&gt;12&lt;/rec-number&gt;&lt;foreign-keys&gt;&lt;key app="EN" db-id="xrafvdfzg5zp5lezwwb5f29sw2ze0ap5dpvr" timestamp="1496483615"&gt;12&lt;/key&gt;&lt;/foreign-keys&gt;&lt;ref-type name="Journal Article"&gt;17&lt;/ref-type&gt;&lt;contributors&gt;&lt;authors&gt;&lt;author&gt;Schmid, Benjamin&lt;/author&gt;&lt;author&gt;Schindelin, Johannes&lt;/author&gt;&lt;author&gt;Cardona, Albert&lt;/author&gt;&lt;author&gt;Longair, Mark&lt;/author&gt;&lt;author&gt;Heisenberg, Martin&lt;/author&gt;&lt;/authors&gt;&lt;/contributors&gt;&lt;titles&gt;&lt;title&gt;A high-level 3D visualization API for Java and ImageJ&lt;/title&gt;&lt;secondary-title&gt;BMC Bioinformatics&lt;/secondary-title&gt;&lt;/titles&gt;&lt;periodical&gt;&lt;full-title&gt;BMC Bioinformatics&lt;/full-title&gt;&lt;/periodical&gt;&lt;pages&gt;274&lt;/pages&gt;&lt;volume&gt;11&lt;/volume&gt;&lt;number&gt;1&lt;/number&gt;&lt;dates&gt;&lt;year&gt;2010&lt;/year&gt;&lt;/dates&gt;&lt;isbn&gt;1471-2105&lt;/isbn&gt;&lt;accession-num&gt;doi:10.1186/1471-2105-11-274&lt;/accession-num&gt;&lt;urls&gt;&lt;related-urls&gt;&lt;url&gt;http://www.biomedcentral.com/1471-2105/11/274&lt;/url&gt;&lt;/related-urls&gt;&lt;/urls&gt;&lt;/record&gt;&lt;/Cite&gt;&lt;/EndNote&gt;</w:instrText>
        </w:r>
        <w:r w:rsidR="00737F8A" w:rsidRPr="00AF6D01">
          <w:fldChar w:fldCharType="separate"/>
        </w:r>
        <w:r w:rsidR="00737F8A" w:rsidRPr="00C20C15">
          <w:rPr>
            <w:noProof/>
            <w:vertAlign w:val="superscript"/>
          </w:rPr>
          <w:t>19</w:t>
        </w:r>
        <w:r w:rsidR="00737F8A" w:rsidRPr="00AF6D01">
          <w:fldChar w:fldCharType="end"/>
        </w:r>
      </w:hyperlink>
      <w:r w:rsidRPr="00AF6D01">
        <w:t xml:space="preserve"> of ImageJ was used to generate </w:t>
      </w:r>
      <w:r w:rsidRPr="00AF6D01">
        <w:lastRenderedPageBreak/>
        <w:t xml:space="preserve">surface mesh (shell) of sample-1 in </w:t>
      </w:r>
      <w:r w:rsidRPr="00AF6D01">
        <w:rPr>
          <w:rStyle w:val="mw-headline"/>
        </w:rPr>
        <w:t xml:space="preserve">STL format which contains 254388 triangular faces, 381582 edges and 126778 vertices. </w:t>
      </w:r>
    </w:p>
    <w:bookmarkEnd w:id="11"/>
    <w:p w:rsidR="00B36231" w:rsidRDefault="00DA549B" w:rsidP="00B36231">
      <w:pPr>
        <w:keepNext/>
        <w:autoSpaceDE w:val="0"/>
        <w:autoSpaceDN w:val="0"/>
        <w:adjustRightInd w:val="0"/>
        <w:spacing w:line="360" w:lineRule="auto"/>
        <w:jc w:val="both"/>
      </w:pPr>
      <w:r>
        <w:rPr>
          <w:noProof/>
          <w:sz w:val="24"/>
          <w:szCs w:val="24"/>
          <w:lang w:eastAsia="zh-CN"/>
        </w:rPr>
        <mc:AlternateContent>
          <mc:Choice Requires="wpg">
            <w:drawing>
              <wp:inline distT="0" distB="0" distL="0" distR="0" wp14:anchorId="28A2EB45" wp14:editId="0D28839F">
                <wp:extent cx="5077243" cy="6010275"/>
                <wp:effectExtent l="0" t="0" r="9525" b="9525"/>
                <wp:docPr id="1553" name="Group 1553"/>
                <wp:cNvGraphicFramePr/>
                <a:graphic xmlns:a="http://schemas.openxmlformats.org/drawingml/2006/main">
                  <a:graphicData uri="http://schemas.microsoft.com/office/word/2010/wordprocessingGroup">
                    <wpg:wgp>
                      <wpg:cNvGrpSpPr/>
                      <wpg:grpSpPr>
                        <a:xfrm>
                          <a:off x="0" y="0"/>
                          <a:ext cx="5077243" cy="6010275"/>
                          <a:chOff x="0" y="0"/>
                          <a:chExt cx="5238750" cy="6619875"/>
                        </a:xfrm>
                      </wpg:grpSpPr>
                      <wpg:grpSp>
                        <wpg:cNvPr id="1554" name="Group 1554"/>
                        <wpg:cNvGrpSpPr/>
                        <wpg:grpSpPr>
                          <a:xfrm>
                            <a:off x="0" y="0"/>
                            <a:ext cx="5238750" cy="6619875"/>
                            <a:chOff x="0" y="0"/>
                            <a:chExt cx="5238750" cy="6619875"/>
                          </a:xfrm>
                        </wpg:grpSpPr>
                        <pic:pic xmlns:pic="http://schemas.openxmlformats.org/drawingml/2006/picture">
                          <pic:nvPicPr>
                            <pic:cNvPr id="1555" name="Picture 1555"/>
                            <pic:cNvPicPr>
                              <a:picLocks noChangeAspect="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352425"/>
                              <a:ext cx="1057275" cy="3343275"/>
                            </a:xfrm>
                            <a:prstGeom prst="rect">
                              <a:avLst/>
                            </a:prstGeom>
                            <a:noFill/>
                            <a:ln>
                              <a:noFill/>
                            </a:ln>
                          </pic:spPr>
                        </pic:pic>
                        <pic:pic xmlns:pic="http://schemas.openxmlformats.org/drawingml/2006/picture">
                          <pic:nvPicPr>
                            <pic:cNvPr id="1556" name="Picture 1556"/>
                            <pic:cNvPicPr>
                              <a:picLocks noChangeAspect="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2828925" y="0"/>
                              <a:ext cx="2295525" cy="1800225"/>
                            </a:xfrm>
                            <a:prstGeom prst="rect">
                              <a:avLst/>
                            </a:prstGeom>
                            <a:noFill/>
                            <a:ln>
                              <a:noFill/>
                            </a:ln>
                          </pic:spPr>
                        </pic:pic>
                        <pic:pic xmlns:pic="http://schemas.openxmlformats.org/drawingml/2006/picture">
                          <pic:nvPicPr>
                            <pic:cNvPr id="1557" name="Picture 1557"/>
                            <pic:cNvPicPr>
                              <a:picLocks noChangeAspect="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2133600" y="3343275"/>
                              <a:ext cx="1038225" cy="3276600"/>
                            </a:xfrm>
                            <a:prstGeom prst="rect">
                              <a:avLst/>
                            </a:prstGeom>
                            <a:noFill/>
                            <a:ln>
                              <a:noFill/>
                            </a:ln>
                          </pic:spPr>
                        </pic:pic>
                        <pic:pic xmlns:pic="http://schemas.openxmlformats.org/drawingml/2006/picture">
                          <pic:nvPicPr>
                            <pic:cNvPr id="1558" name="Picture 1558"/>
                            <pic:cNvPicPr>
                              <a:picLocks noChangeAspect="1"/>
                            </pic:cNvPicPr>
                          </pic:nvPicPr>
                          <pic:blipFill>
                            <a:blip r:embed="rId118">
                              <a:extLst>
                                <a:ext uri="{28A0092B-C50C-407E-A947-70E740481C1C}">
                                  <a14:useLocalDpi xmlns:a14="http://schemas.microsoft.com/office/drawing/2010/main" val="0"/>
                                </a:ext>
                              </a:extLst>
                            </a:blip>
                            <a:srcRect/>
                            <a:stretch>
                              <a:fillRect/>
                            </a:stretch>
                          </pic:blipFill>
                          <pic:spPr bwMode="auto">
                            <a:xfrm rot="5400000">
                              <a:off x="3990975" y="2781300"/>
                              <a:ext cx="1419225" cy="1076325"/>
                            </a:xfrm>
                            <a:prstGeom prst="rect">
                              <a:avLst/>
                            </a:prstGeom>
                            <a:noFill/>
                            <a:ln>
                              <a:noFill/>
                            </a:ln>
                          </pic:spPr>
                        </pic:pic>
                        <wps:wsp>
                          <wps:cNvPr id="1559" name="Arc 1559"/>
                          <wps:cNvSpPr/>
                          <wps:spPr>
                            <a:xfrm rot="5179896">
                              <a:off x="628650" y="952500"/>
                              <a:ext cx="4168775" cy="4307205"/>
                            </a:xfrm>
                            <a:prstGeom prst="arc">
                              <a:avLst>
                                <a:gd name="adj1" fmla="val 1169607"/>
                                <a:gd name="adj2" fmla="val 4634256"/>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0" name="Arc 1560"/>
                          <wps:cNvSpPr/>
                          <wps:spPr>
                            <a:xfrm rot="5179896">
                              <a:off x="628650" y="952500"/>
                              <a:ext cx="4168775" cy="4307205"/>
                            </a:xfrm>
                            <a:prstGeom prst="arc">
                              <a:avLst>
                                <a:gd name="adj1" fmla="val 17917931"/>
                                <a:gd name="adj2" fmla="val 21038763"/>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1" name="Arc 1561"/>
                          <wps:cNvSpPr/>
                          <wps:spPr>
                            <a:xfrm rot="5179896">
                              <a:off x="628650" y="952500"/>
                              <a:ext cx="4168775" cy="4307205"/>
                            </a:xfrm>
                            <a:prstGeom prst="arc">
                              <a:avLst>
                                <a:gd name="adj1" fmla="val 13531030"/>
                                <a:gd name="adj2" fmla="val 15551379"/>
                              </a:avLst>
                            </a:prstGeom>
                            <a:ln>
                              <a:headEnd type="triangle" w="med" len="med"/>
                              <a:tailEnd type="none" w="med" len="med"/>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2" name="Text Box 2"/>
                        <wps:cNvSpPr txBox="1">
                          <a:spLocks noChangeArrowheads="1"/>
                        </wps:cNvSpPr>
                        <wps:spPr bwMode="auto">
                          <a:xfrm>
                            <a:off x="1181100" y="2333625"/>
                            <a:ext cx="419100" cy="276225"/>
                          </a:xfrm>
                          <a:prstGeom prst="rect">
                            <a:avLst/>
                          </a:prstGeom>
                          <a:noFill/>
                          <a:ln w="9525">
                            <a:noFill/>
                            <a:miter lim="800000"/>
                            <a:headEnd/>
                            <a:tailEnd/>
                          </a:ln>
                        </wps:spPr>
                        <wps:txbx>
                          <w:txbxContent>
                            <w:p w:rsidR="00737F8A" w:rsidRPr="00120314" w:rsidRDefault="00737F8A" w:rsidP="00DA549B">
                              <w:pPr>
                                <w:rPr>
                                  <w:sz w:val="24"/>
                                  <w:szCs w:val="24"/>
                                </w:rPr>
                              </w:pPr>
                              <w:r w:rsidRPr="00120314">
                                <w:rPr>
                                  <w:sz w:val="24"/>
                                  <w:szCs w:val="24"/>
                                </w:rPr>
                                <w:t>(a)</w:t>
                              </w:r>
                            </w:p>
                          </w:txbxContent>
                        </wps:txbx>
                        <wps:bodyPr rot="0" vert="horz" wrap="square" lIns="91440" tIns="45720" rIns="91440" bIns="45720" anchor="t" anchorCtr="0">
                          <a:noAutofit/>
                        </wps:bodyPr>
                      </wps:wsp>
                      <wps:wsp>
                        <wps:cNvPr id="1563" name="Text Box 2"/>
                        <wps:cNvSpPr txBox="1">
                          <a:spLocks noChangeArrowheads="1"/>
                        </wps:cNvSpPr>
                        <wps:spPr bwMode="auto">
                          <a:xfrm>
                            <a:off x="1714500" y="4210050"/>
                            <a:ext cx="419100" cy="276225"/>
                          </a:xfrm>
                          <a:prstGeom prst="rect">
                            <a:avLst/>
                          </a:prstGeom>
                          <a:noFill/>
                          <a:ln w="9525">
                            <a:noFill/>
                            <a:miter lim="800000"/>
                            <a:headEnd/>
                            <a:tailEnd/>
                          </a:ln>
                        </wps:spPr>
                        <wps:txbx>
                          <w:txbxContent>
                            <w:p w:rsidR="00737F8A" w:rsidRPr="00120314" w:rsidRDefault="00737F8A" w:rsidP="00DA549B">
                              <w:pPr>
                                <w:rPr>
                                  <w:sz w:val="24"/>
                                  <w:szCs w:val="24"/>
                                </w:rPr>
                              </w:pPr>
                              <w:r w:rsidRPr="00120314">
                                <w:rPr>
                                  <w:sz w:val="24"/>
                                  <w:szCs w:val="24"/>
                                </w:rPr>
                                <w:t>(</w:t>
                              </w:r>
                              <w:r>
                                <w:rPr>
                                  <w:sz w:val="24"/>
                                  <w:szCs w:val="24"/>
                                </w:rPr>
                                <w:t>b</w:t>
                              </w:r>
                              <w:r w:rsidRPr="00120314">
                                <w:rPr>
                                  <w:sz w:val="24"/>
                                  <w:szCs w:val="24"/>
                                </w:rPr>
                                <w:t>)</w:t>
                              </w:r>
                            </w:p>
                          </w:txbxContent>
                        </wps:txbx>
                        <wps:bodyPr rot="0" vert="horz" wrap="square" lIns="91440" tIns="45720" rIns="91440" bIns="45720" anchor="t" anchorCtr="0">
                          <a:noAutofit/>
                        </wps:bodyPr>
                      </wps:wsp>
                      <wps:wsp>
                        <wps:cNvPr id="1564" name="Text Box 2"/>
                        <wps:cNvSpPr txBox="1">
                          <a:spLocks noChangeArrowheads="1"/>
                        </wps:cNvSpPr>
                        <wps:spPr bwMode="auto">
                          <a:xfrm>
                            <a:off x="3800475" y="3009900"/>
                            <a:ext cx="419100" cy="276225"/>
                          </a:xfrm>
                          <a:prstGeom prst="rect">
                            <a:avLst/>
                          </a:prstGeom>
                          <a:noFill/>
                          <a:ln w="9525">
                            <a:noFill/>
                            <a:miter lim="800000"/>
                            <a:headEnd/>
                            <a:tailEnd/>
                          </a:ln>
                        </wps:spPr>
                        <wps:txbx>
                          <w:txbxContent>
                            <w:p w:rsidR="00737F8A" w:rsidRPr="00120314" w:rsidRDefault="00737F8A" w:rsidP="00DA549B">
                              <w:pPr>
                                <w:rPr>
                                  <w:sz w:val="24"/>
                                  <w:szCs w:val="24"/>
                                </w:rPr>
                              </w:pPr>
                              <w:r w:rsidRPr="00120314">
                                <w:rPr>
                                  <w:sz w:val="24"/>
                                  <w:szCs w:val="24"/>
                                </w:rPr>
                                <w:t>(</w:t>
                              </w:r>
                              <w:r>
                                <w:rPr>
                                  <w:sz w:val="24"/>
                                  <w:szCs w:val="24"/>
                                </w:rPr>
                                <w:t>c</w:t>
                              </w:r>
                              <w:r w:rsidRPr="00120314">
                                <w:rPr>
                                  <w:sz w:val="24"/>
                                  <w:szCs w:val="24"/>
                                </w:rPr>
                                <w:t>)</w:t>
                              </w:r>
                            </w:p>
                          </w:txbxContent>
                        </wps:txbx>
                        <wps:bodyPr rot="0" vert="horz" wrap="square" lIns="91440" tIns="45720" rIns="91440" bIns="45720" anchor="t" anchorCtr="0">
                          <a:noAutofit/>
                        </wps:bodyPr>
                      </wps:wsp>
                      <wps:wsp>
                        <wps:cNvPr id="1565" name="Text Box 2"/>
                        <wps:cNvSpPr txBox="1">
                          <a:spLocks noChangeArrowheads="1"/>
                        </wps:cNvSpPr>
                        <wps:spPr bwMode="auto">
                          <a:xfrm>
                            <a:off x="2828925" y="1524000"/>
                            <a:ext cx="419100" cy="276225"/>
                          </a:xfrm>
                          <a:prstGeom prst="rect">
                            <a:avLst/>
                          </a:prstGeom>
                          <a:noFill/>
                          <a:ln w="9525">
                            <a:noFill/>
                            <a:miter lim="800000"/>
                            <a:headEnd/>
                            <a:tailEnd/>
                          </a:ln>
                        </wps:spPr>
                        <wps:txbx>
                          <w:txbxContent>
                            <w:p w:rsidR="00737F8A" w:rsidRPr="00120314" w:rsidRDefault="00737F8A" w:rsidP="00DA549B">
                              <w:pPr>
                                <w:rPr>
                                  <w:sz w:val="24"/>
                                  <w:szCs w:val="24"/>
                                </w:rPr>
                              </w:pPr>
                              <w:r w:rsidRPr="00120314">
                                <w:rPr>
                                  <w:sz w:val="24"/>
                                  <w:szCs w:val="24"/>
                                </w:rPr>
                                <w:t>(</w:t>
                              </w:r>
                              <w:r>
                                <w:rPr>
                                  <w:sz w:val="24"/>
                                  <w:szCs w:val="24"/>
                                </w:rPr>
                                <w:t>d</w:t>
                              </w:r>
                              <w:r w:rsidRPr="00120314">
                                <w:rPr>
                                  <w:sz w:val="24"/>
                                  <w:szCs w:val="24"/>
                                </w:rPr>
                                <w:t>)</w:t>
                              </w:r>
                            </w:p>
                          </w:txbxContent>
                        </wps:txbx>
                        <wps:bodyPr rot="0" vert="horz" wrap="square" lIns="91440" tIns="45720" rIns="91440" bIns="45720" anchor="t" anchorCtr="0">
                          <a:noAutofit/>
                        </wps:bodyPr>
                      </wps:wsp>
                    </wpg:wgp>
                  </a:graphicData>
                </a:graphic>
              </wp:inline>
            </w:drawing>
          </mc:Choice>
          <mc:Fallback>
            <w:pict>
              <v:group w14:anchorId="28A2EB45" id="Group 1553" o:spid="_x0000_s1136" style="width:399.8pt;height:473.25pt;mso-position-horizontal-relative:char;mso-position-vertical-relative:line" coordsize="52387,6619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">
                <v:group id="Group 1554" o:spid="_x0000_s1137" style="position:absolute;width:52387;height:66198" coordsize="52387,6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">
                  <v:shape id="Picture 1555" o:spid="_x0000_s1138" type="#_x0000_t75" style="position:absolute;top:3524;width:10572;height:33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">
                    <v:imagedata r:id="rId119" o:title=""/>
                    <v:path arrowok="t"/>
                  </v:shape>
                  <v:shape id="Picture 1556" o:spid="_x0000_s1139" type="#_x0000_t75" style="position:absolute;left:28289;width:2295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">
                    <v:imagedata r:id="rId120" o:title=""/>
                    <v:path arrowok="t"/>
                  </v:shape>
                  <v:shape id="Picture 1557" o:spid="_x0000_s1140" type="#_x0000_t75" style="position:absolute;left:21336;top:33432;width:10382;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">
                    <v:imagedata r:id="rId121" o:title=""/>
                    <v:path arrowok="t"/>
                  </v:shape>
                  <v:shape id="Picture 1558" o:spid="_x0000_s1141" type="#_x0000_t75" style="position:absolute;left:39910;top:27812;width:14192;height:107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">
                    <v:imagedata r:id="rId122" o:title=""/>
                    <v:path arrowok="t"/>
                  </v:shape>
                  <v:shape id="Arc 1559" o:spid="_x0000_s1142" style="position:absolute;left:6286;top:9525;width:41687;height:43072;rotation:5657828fd;visibility:visible;mso-wrap-style:square;v-text-anchor:middle" coordsize="4168775,4307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" path="m4056253,2851623nsc3823646,3553088,3258136,4081585,2559354,4250548l2084388,2153603r1971865,698020xem4056253,2851623nfc3823646,3553088,3258136,4081585,2559354,4250548e" filled="f" strokecolor="black [3200]" strokeweight="3pt">
                    <v:stroke startarrow="block"/>
                    <v:shadow on="t" color="black" opacity="22937f" origin=",.5" offset="0,.63889mm"/>
                    <v:path arrowok="t" o:connecttype="custom" o:connectlocs="4056253,2851623;2559354,4250548" o:connectangles="0,0"/>
                  </v:shape>
                  <v:shape id="Arc 1560" o:spid="_x0000_s1143" style="position:absolute;left:6286;top:9525;width:41687;height:43072;rotation:5657828fd;visibility:visible;mso-wrap-style:square;v-text-anchor:middle" coordsize="4168775,4307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" path="m3108454,277839nsc3661913,600398,4042736,1166187,4142780,1814537l2084388,2153603,3108454,277839xem3108454,277839nfc3661913,600398,4042736,1166187,4142780,1814537e" filled="f" strokecolor="black [3200]" strokeweight="3pt">
                    <v:stroke startarrow="block"/>
                    <v:shadow on="t" color="black" opacity="22937f" origin=",.5" offset="0,.63889mm"/>
                    <v:path arrowok="t" o:connecttype="custom" o:connectlocs="3108454,277839;4142780,1814537" o:connectangles="0,0"/>
                  </v:shape>
                  <v:shape id="Arc 1561" o:spid="_x0000_s1144" style="position:absolute;left:6286;top:9525;width:41687;height:43072;rotation:5657828fd;visibility:visible;mso-wrap-style:square;v-text-anchor:middle" coordsize="4168775,4307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" path="m599773,641943nsc893564,333927,1270301,124431,1680939,40727r403449,2112876l599773,641943xem599773,641943nfc893564,333927,1270301,124431,1680939,40727e" filled="f" strokecolor="black [3200]" strokeweight="3pt">
                    <v:stroke startarrow="block"/>
                    <v:shadow on="t" color="black" opacity="22937f" origin=",.5" offset="0,.63889mm"/>
                    <v:path arrowok="t" o:connecttype="custom" o:connectlocs="599773,641943;1680939,40727" o:connectangles="0,0"/>
                  </v:shape>
                </v:group>
                <v:shape id="Text Box 2" o:spid="_x0000_s1145" type="#_x0000_t202" style="position:absolute;left:11811;top:23336;width:41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" filled="f" stroked="f">
                  <v:textbox>
                    <w:txbxContent>
                      <w:p w:rsidR="00737F8A" w:rsidRPr="00120314" w:rsidRDefault="00737F8A" w:rsidP="00DA549B">
                        <w:pPr>
                          <w:rPr>
                            <w:sz w:val="24"/>
                            <w:szCs w:val="24"/>
                          </w:rPr>
                        </w:pPr>
                        <w:r w:rsidRPr="00120314">
                          <w:rPr>
                            <w:sz w:val="24"/>
                            <w:szCs w:val="24"/>
                          </w:rPr>
                          <w:t>(a)</w:t>
                        </w:r>
                      </w:p>
                    </w:txbxContent>
                  </v:textbox>
                </v:shape>
                <v:shape id="Text Box 2" o:spid="_x0000_s1146" type="#_x0000_t202" style="position:absolute;left:17145;top:42100;width:41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" filled="f" stroked="f">
                  <v:textbox>
                    <w:txbxContent>
                      <w:p w:rsidR="00737F8A" w:rsidRPr="00120314" w:rsidRDefault="00737F8A" w:rsidP="00DA549B">
                        <w:pPr>
                          <w:rPr>
                            <w:sz w:val="24"/>
                            <w:szCs w:val="24"/>
                          </w:rPr>
                        </w:pPr>
                        <w:r w:rsidRPr="00120314">
                          <w:rPr>
                            <w:sz w:val="24"/>
                            <w:szCs w:val="24"/>
                          </w:rPr>
                          <w:t>(</w:t>
                        </w:r>
                        <w:r>
                          <w:rPr>
                            <w:sz w:val="24"/>
                            <w:szCs w:val="24"/>
                          </w:rPr>
                          <w:t>b</w:t>
                        </w:r>
                        <w:r w:rsidRPr="00120314">
                          <w:rPr>
                            <w:sz w:val="24"/>
                            <w:szCs w:val="24"/>
                          </w:rPr>
                          <w:t>)</w:t>
                        </w:r>
                      </w:p>
                    </w:txbxContent>
                  </v:textbox>
                </v:shape>
                <v:shape id="Text Box 2" o:spid="_x0000_s1147" type="#_x0000_t202" style="position:absolute;left:38004;top:30099;width:41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" filled="f" stroked="f">
                  <v:textbox>
                    <w:txbxContent>
                      <w:p w:rsidR="00737F8A" w:rsidRPr="00120314" w:rsidRDefault="00737F8A" w:rsidP="00DA549B">
                        <w:pPr>
                          <w:rPr>
                            <w:sz w:val="24"/>
                            <w:szCs w:val="24"/>
                          </w:rPr>
                        </w:pPr>
                        <w:r w:rsidRPr="00120314">
                          <w:rPr>
                            <w:sz w:val="24"/>
                            <w:szCs w:val="24"/>
                          </w:rPr>
                          <w:t>(</w:t>
                        </w:r>
                        <w:r>
                          <w:rPr>
                            <w:sz w:val="24"/>
                            <w:szCs w:val="24"/>
                          </w:rPr>
                          <w:t>c</w:t>
                        </w:r>
                        <w:r w:rsidRPr="00120314">
                          <w:rPr>
                            <w:sz w:val="24"/>
                            <w:szCs w:val="24"/>
                          </w:rPr>
                          <w:t>)</w:t>
                        </w:r>
                      </w:p>
                    </w:txbxContent>
                  </v:textbox>
                </v:shape>
                <v:shape id="Text Box 2" o:spid="_x0000_s1148" type="#_x0000_t202" style="position:absolute;left:28289;top:15240;width:41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" filled="f" stroked="f">
                  <v:textbox>
                    <w:txbxContent>
                      <w:p w:rsidR="00737F8A" w:rsidRPr="00120314" w:rsidRDefault="00737F8A" w:rsidP="00DA549B">
                        <w:pPr>
                          <w:rPr>
                            <w:sz w:val="24"/>
                            <w:szCs w:val="24"/>
                          </w:rPr>
                        </w:pPr>
                        <w:r w:rsidRPr="00120314">
                          <w:rPr>
                            <w:sz w:val="24"/>
                            <w:szCs w:val="24"/>
                          </w:rPr>
                          <w:t>(</w:t>
                        </w:r>
                        <w:r>
                          <w:rPr>
                            <w:sz w:val="24"/>
                            <w:szCs w:val="24"/>
                          </w:rPr>
                          <w:t>d</w:t>
                        </w:r>
                        <w:r w:rsidRPr="00120314">
                          <w:rPr>
                            <w:sz w:val="24"/>
                            <w:szCs w:val="24"/>
                          </w:rPr>
                          <w:t>)</w:t>
                        </w:r>
                      </w:p>
                    </w:txbxContent>
                  </v:textbox>
                </v:shape>
                <w10:anchorlock/>
              </v:group>
            </w:pict>
          </mc:Fallback>
        </mc:AlternateContent>
      </w:r>
    </w:p>
    <w:p w:rsidR="00BC3BD7" w:rsidRDefault="00B36231" w:rsidP="00520B71">
      <w:pPr>
        <w:pStyle w:val="Caption"/>
        <w:spacing w:after="0"/>
        <w:jc w:val="both"/>
        <w:rPr>
          <w:b w:val="0"/>
          <w:color w:val="auto"/>
          <w:sz w:val="20"/>
          <w:szCs w:val="20"/>
        </w:rPr>
      </w:pPr>
      <w:bookmarkStart w:id="13" w:name="_Ref484269756"/>
      <w:r w:rsidRPr="00B36231">
        <w:rPr>
          <w:b w:val="0"/>
          <w:color w:val="auto"/>
          <w:sz w:val="20"/>
          <w:szCs w:val="20"/>
        </w:rPr>
        <w:t xml:space="preserve">Fig. </w:t>
      </w:r>
      <w:r w:rsidRPr="00B36231">
        <w:rPr>
          <w:b w:val="0"/>
          <w:color w:val="auto"/>
          <w:sz w:val="20"/>
          <w:szCs w:val="20"/>
        </w:rPr>
        <w:fldChar w:fldCharType="begin"/>
      </w:r>
      <w:r w:rsidRPr="00B36231">
        <w:rPr>
          <w:b w:val="0"/>
          <w:color w:val="auto"/>
          <w:sz w:val="20"/>
          <w:szCs w:val="20"/>
        </w:rPr>
        <w:instrText xml:space="preserve"> SEQ Fig_ \* ARABIC </w:instrText>
      </w:r>
      <w:r w:rsidRPr="00B36231">
        <w:rPr>
          <w:b w:val="0"/>
          <w:color w:val="auto"/>
          <w:sz w:val="20"/>
          <w:szCs w:val="20"/>
        </w:rPr>
        <w:fldChar w:fldCharType="separate"/>
      </w:r>
      <w:r w:rsidR="00D8490B">
        <w:rPr>
          <w:b w:val="0"/>
          <w:noProof/>
          <w:color w:val="auto"/>
          <w:sz w:val="20"/>
          <w:szCs w:val="20"/>
        </w:rPr>
        <w:t>8</w:t>
      </w:r>
      <w:r w:rsidRPr="00B36231">
        <w:rPr>
          <w:b w:val="0"/>
          <w:color w:val="auto"/>
          <w:sz w:val="20"/>
          <w:szCs w:val="20"/>
        </w:rPr>
        <w:fldChar w:fldCharType="end"/>
      </w:r>
      <w:bookmarkEnd w:id="13"/>
      <w:r w:rsidRPr="00B36231">
        <w:rPr>
          <w:b w:val="0"/>
          <w:color w:val="auto"/>
          <w:sz w:val="20"/>
          <w:szCs w:val="20"/>
        </w:rPr>
        <w:t>. 3D reconstruction steps (a) 2D grey scale stack slice image of sample-1; (b) segmented image by Otsu’s method; (c) cropped unit cell segmented image of sample-1; and (d) 3D reconstructed unit cell of sample-1.</w:t>
      </w:r>
    </w:p>
    <w:p w:rsidR="00BC3BD7" w:rsidRPr="00BC3BD7" w:rsidRDefault="00BC3BD7" w:rsidP="00520B71">
      <w:pPr>
        <w:spacing w:line="480" w:lineRule="auto"/>
      </w:pPr>
    </w:p>
    <w:p w:rsidR="00DA549B" w:rsidRDefault="00DA549B" w:rsidP="00AA4DBF">
      <w:pPr>
        <w:pStyle w:val="Heading5"/>
        <w:rPr>
          <w:rStyle w:val="mw-headline"/>
          <w:szCs w:val="24"/>
        </w:rPr>
      </w:pPr>
      <w:r>
        <w:t>Restoring and Simplification of STL Surface Mesh</w:t>
      </w:r>
    </w:p>
    <w:p w:rsidR="00DA549B" w:rsidRPr="00AF6D01" w:rsidRDefault="00DA549B" w:rsidP="00AF6D01">
      <w:pPr>
        <w:autoSpaceDE w:val="0"/>
        <w:autoSpaceDN w:val="0"/>
        <w:adjustRightInd w:val="0"/>
        <w:spacing w:line="480" w:lineRule="auto"/>
        <w:jc w:val="both"/>
        <w:rPr>
          <w:rStyle w:val="mw-headline"/>
        </w:rPr>
      </w:pPr>
      <w:r w:rsidRPr="00AF6D01">
        <w:rPr>
          <w:rStyle w:val="mw-headline"/>
        </w:rPr>
        <w:t xml:space="preserve">Surface mesh file was imported in MesLab </w:t>
      </w:r>
      <w:hyperlink w:anchor="_ENREF_20" w:tooltip="Cignoni, 2012 #13" w:history="1">
        <w:r w:rsidR="00737F8A" w:rsidRPr="00AF6D01">
          <w:rPr>
            <w:rStyle w:val="mw-headline"/>
          </w:rPr>
          <w:fldChar w:fldCharType="begin"/>
        </w:r>
        <w:r w:rsidR="00737F8A">
          <w:rPr>
            <w:rStyle w:val="mw-headline"/>
          </w:rPr>
          <w:instrText xml:space="preserve"> ADDIN EN.CITE &lt;EndNote&gt;&lt;Cite&gt;&lt;Author&gt;Cignoni&lt;/Author&gt;&lt;Year&gt;2012&lt;/Year&gt;&lt;RecNum&gt;13&lt;/RecNum&gt;&lt;DisplayText&gt;&lt;style face="superscript"&gt;20&lt;/style&gt;&lt;/DisplayText&gt;&lt;record&gt;&lt;rec-number&gt;13&lt;/rec-number&gt;&lt;foreign-keys&gt;&lt;key app="EN" db-id="xrafvdfzg5zp5lezwwb5f29sw2ze0ap5dpvr" timestamp="1496483615"&gt;13&lt;/key&gt;&lt;/foreign-keys&gt;&lt;ref-type name="Computer Program"&gt;9&lt;/ref-type&gt;&lt;contributors&gt;&lt;authors&gt;&lt;author&gt;Cignoni, Paolo &lt;/author&gt;&lt;/authors&gt;&lt;/contributors&gt;&lt;titles&gt;&lt;title&gt;MesLab&lt;/title&gt;&lt;/titles&gt;&lt;edition&gt;1.3.2&lt;/edition&gt;&lt;dates&gt;&lt;year&gt;2012&lt;/year&gt;&lt;/dates&gt;&lt;publisher&gt;Visual Computing Lab-ISTI-CNR&lt;/publisher&gt;&lt;urls&gt;&lt;related-urls&gt;&lt;url&gt;http://meslab.sourceforge.net/&lt;/url&gt;&lt;/related-urls&gt;&lt;/urls&gt;&lt;/record&gt;&lt;/Cite&gt;&lt;/EndNote&gt;</w:instrText>
        </w:r>
        <w:r w:rsidR="00737F8A" w:rsidRPr="00AF6D01">
          <w:rPr>
            <w:rStyle w:val="mw-headline"/>
          </w:rPr>
          <w:fldChar w:fldCharType="separate"/>
        </w:r>
        <w:r w:rsidR="00737F8A" w:rsidRPr="00C20C15">
          <w:rPr>
            <w:rStyle w:val="mw-headline"/>
            <w:noProof/>
            <w:vertAlign w:val="superscript"/>
          </w:rPr>
          <w:t>20</w:t>
        </w:r>
        <w:r w:rsidR="00737F8A" w:rsidRPr="00AF6D01">
          <w:rPr>
            <w:rStyle w:val="mw-headline"/>
          </w:rPr>
          <w:fldChar w:fldCharType="end"/>
        </w:r>
      </w:hyperlink>
      <w:r w:rsidRPr="00AF6D01">
        <w:rPr>
          <w:rStyle w:val="mw-headline"/>
        </w:rPr>
        <w:t xml:space="preserve"> and filters were applied to remove the duplicate faces, zero area faces and self-intersecting faces. Quadratic edge collapse decimation was also used to reduce the number of faces which ultimately reduced the computing cost and time. </w:t>
      </w:r>
      <w:r w:rsidR="003148FF">
        <w:rPr>
          <w:rStyle w:val="mw-headline"/>
          <w:highlight w:val="yellow"/>
        </w:rPr>
        <w:fldChar w:fldCharType="begin"/>
      </w:r>
      <w:r w:rsidR="003148FF">
        <w:rPr>
          <w:rStyle w:val="mw-headline"/>
        </w:rPr>
        <w:instrText xml:space="preserve"> REF _Ref484269964 \h </w:instrText>
      </w:r>
      <w:r w:rsidR="003148FF">
        <w:rPr>
          <w:rStyle w:val="mw-headline"/>
          <w:highlight w:val="yellow"/>
        </w:rPr>
      </w:r>
      <w:r w:rsidR="003148FF">
        <w:rPr>
          <w:rStyle w:val="mw-headline"/>
          <w:highlight w:val="yellow"/>
        </w:rPr>
        <w:fldChar w:fldCharType="separate"/>
      </w:r>
      <w:r w:rsidR="00D8490B" w:rsidRPr="003F7D89">
        <w:t xml:space="preserve">Fig. </w:t>
      </w:r>
      <w:r w:rsidR="00D8490B">
        <w:rPr>
          <w:b/>
          <w:noProof/>
        </w:rPr>
        <w:t>9</w:t>
      </w:r>
      <w:r w:rsidR="003148FF">
        <w:rPr>
          <w:rStyle w:val="mw-headline"/>
          <w:highlight w:val="yellow"/>
        </w:rPr>
        <w:fldChar w:fldCharType="end"/>
      </w:r>
      <w:r w:rsidRPr="00AF6D01">
        <w:rPr>
          <w:rStyle w:val="mw-headline"/>
        </w:rPr>
        <w:t xml:space="preserve"> shows how this Quadratic edge collapse decimation filter works. When quadratic edge collapse decimation filter </w:t>
      </w:r>
      <w:r w:rsidR="00E8329C" w:rsidRPr="00AF6D01">
        <w:rPr>
          <w:rStyle w:val="mw-headline"/>
        </w:rPr>
        <w:t>is</w:t>
      </w:r>
      <w:r w:rsidRPr="00AF6D01">
        <w:rPr>
          <w:rStyle w:val="mw-headline"/>
        </w:rPr>
        <w:t xml:space="preserve"> applied it </w:t>
      </w:r>
      <w:r w:rsidR="00E8329C" w:rsidRPr="00AF6D01">
        <w:rPr>
          <w:rStyle w:val="mw-headline"/>
        </w:rPr>
        <w:t>is</w:t>
      </w:r>
      <w:r w:rsidRPr="00AF6D01">
        <w:rPr>
          <w:rStyle w:val="mw-headline"/>
        </w:rPr>
        <w:t xml:space="preserve"> important to make sure </w:t>
      </w:r>
      <w:r w:rsidRPr="00AF6D01">
        <w:rPr>
          <w:rStyle w:val="mw-headline"/>
        </w:rPr>
        <w:lastRenderedPageBreak/>
        <w:t>that the geometric parameter mesh volume keeps no change because it represents the fibre volume fraction. After applying Quadratic edge collapse decimation filter the faces of sample-1 reduced from 254388 to 4000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DA549B" w:rsidTr="00DA549B">
        <w:trPr>
          <w:jc w:val="center"/>
        </w:trPr>
        <w:tc>
          <w:tcPr>
            <w:tcW w:w="4360" w:type="dxa"/>
          </w:tcPr>
          <w:p w:rsidR="00DA549B" w:rsidRDefault="00DA549B" w:rsidP="00DA549B">
            <w:pPr>
              <w:autoSpaceDE w:val="0"/>
              <w:autoSpaceDN w:val="0"/>
              <w:adjustRightInd w:val="0"/>
              <w:jc w:val="both"/>
              <w:rPr>
                <w:rStyle w:val="mw-headline"/>
                <w:sz w:val="24"/>
                <w:szCs w:val="24"/>
              </w:rPr>
            </w:pPr>
            <w:r>
              <w:rPr>
                <w:noProof/>
                <w:sz w:val="24"/>
                <w:szCs w:val="24"/>
                <w:lang w:eastAsia="zh-CN"/>
              </w:rPr>
              <mc:AlternateContent>
                <mc:Choice Requires="wpg">
                  <w:drawing>
                    <wp:inline distT="0" distB="0" distL="0" distR="0" wp14:anchorId="664E1E29" wp14:editId="5DE7FBF6">
                      <wp:extent cx="3609975" cy="3838575"/>
                      <wp:effectExtent l="0" t="0" r="0" b="9525"/>
                      <wp:docPr id="1566" name="Group 1566"/>
                      <wp:cNvGraphicFramePr/>
                      <a:graphic xmlns:a="http://schemas.openxmlformats.org/drawingml/2006/main">
                        <a:graphicData uri="http://schemas.microsoft.com/office/word/2010/wordprocessingGroup">
                          <wpg:wgp>
                            <wpg:cNvGrpSpPr/>
                            <wpg:grpSpPr>
                              <a:xfrm>
                                <a:off x="0" y="0"/>
                                <a:ext cx="3609975" cy="3838575"/>
                                <a:chOff x="0" y="381112"/>
                                <a:chExt cx="3422070" cy="3762263"/>
                              </a:xfrm>
                            </wpg:grpSpPr>
                            <wpg:grpSp>
                              <wpg:cNvPr id="1567" name="Group 1567"/>
                              <wpg:cNvGrpSpPr/>
                              <wpg:grpSpPr>
                                <a:xfrm>
                                  <a:off x="0" y="1924050"/>
                                  <a:ext cx="2609850" cy="2219325"/>
                                  <a:chOff x="0" y="0"/>
                                  <a:chExt cx="2609850" cy="2219325"/>
                                </a:xfrm>
                              </wpg:grpSpPr>
                              <pic:pic xmlns:pic="http://schemas.openxmlformats.org/drawingml/2006/picture">
                                <pic:nvPicPr>
                                  <pic:cNvPr id="1568" name="Picture 1568"/>
                                  <pic:cNvPicPr>
                                    <a:picLocks noChangeAspect="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57150"/>
                                    <a:ext cx="2609850" cy="2162175"/>
                                  </a:xfrm>
                                  <a:prstGeom prst="rect">
                                    <a:avLst/>
                                  </a:prstGeom>
                                  <a:noFill/>
                                  <a:ln>
                                    <a:noFill/>
                                  </a:ln>
                                </pic:spPr>
                              </pic:pic>
                              <wps:wsp>
                                <wps:cNvPr id="1569" name="Oval 1569"/>
                                <wps:cNvSpPr/>
                                <wps:spPr>
                                  <a:xfrm>
                                    <a:off x="1152525" y="0"/>
                                    <a:ext cx="447675" cy="466725"/>
                                  </a:xfrm>
                                  <a:prstGeom prst="ellipse">
                                    <a:avLst/>
                                  </a:prstGeom>
                                  <a:noFill/>
                                  <a:ln>
                                    <a:solidFill>
                                      <a:srgbClr val="C00000"/>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70" name="Group 1570"/>
                              <wpg:cNvGrpSpPr/>
                              <wpg:grpSpPr>
                                <a:xfrm>
                                  <a:off x="1698045" y="381112"/>
                                  <a:ext cx="1724025" cy="1800224"/>
                                  <a:chOff x="-197430" y="381112"/>
                                  <a:chExt cx="1724025" cy="1800224"/>
                                </a:xfrm>
                              </wpg:grpSpPr>
                              <pic:pic xmlns:pic="http://schemas.openxmlformats.org/drawingml/2006/picture">
                                <pic:nvPicPr>
                                  <pic:cNvPr id="1571" name="Picture 1571"/>
                                  <pic:cNvPicPr>
                                    <a:picLocks noChangeAspect="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197430" y="381112"/>
                                    <a:ext cx="1724025" cy="1800224"/>
                                  </a:xfrm>
                                  <a:prstGeom prst="rect">
                                    <a:avLst/>
                                  </a:prstGeom>
                                  <a:noFill/>
                                  <a:ln>
                                    <a:noFill/>
                                  </a:ln>
                                </pic:spPr>
                              </pic:pic>
                              <wps:wsp>
                                <wps:cNvPr id="1572" name="Oval 1572"/>
                                <wps:cNvSpPr/>
                                <wps:spPr>
                                  <a:xfrm>
                                    <a:off x="-63834" y="438145"/>
                                    <a:ext cx="1419225" cy="1543050"/>
                                  </a:xfrm>
                                  <a:prstGeom prst="ellipse">
                                    <a:avLst/>
                                  </a:prstGeom>
                                  <a:noFill/>
                                  <a:ln>
                                    <a:solidFill>
                                      <a:srgbClr val="C00000"/>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73" name="Straight Connector 1573"/>
                              <wps:cNvCnPr>
                                <a:stCxn id="1569" idx="1"/>
                              </wps:cNvCnPr>
                              <wps:spPr>
                                <a:xfrm flipV="1">
                                  <a:off x="1218085" y="869068"/>
                                  <a:ext cx="684278" cy="1123333"/>
                                </a:xfrm>
                                <a:prstGeom prst="line">
                                  <a:avLst/>
                                </a:prstGeom>
                                <a:ln>
                                  <a:solidFill>
                                    <a:srgbClr val="C00000"/>
                                  </a:solidFill>
                                </a:ln>
                              </wps:spPr>
                              <wps:style>
                                <a:lnRef idx="2">
                                  <a:schemeClr val="dk1"/>
                                </a:lnRef>
                                <a:fillRef idx="0">
                                  <a:schemeClr val="dk1"/>
                                </a:fillRef>
                                <a:effectRef idx="1">
                                  <a:schemeClr val="dk1"/>
                                </a:effectRef>
                                <a:fontRef idx="minor">
                                  <a:schemeClr val="tx1"/>
                                </a:fontRef>
                              </wps:style>
                              <wps:bodyPr/>
                            </wps:wsp>
                            <wps:wsp>
                              <wps:cNvPr id="1574" name="Straight Connector 1574"/>
                              <wps:cNvCnPr>
                                <a:stCxn id="1569" idx="5"/>
                              </wps:cNvCnPr>
                              <wps:spPr>
                                <a:xfrm flipV="1">
                                  <a:off x="1534639" y="1924052"/>
                                  <a:ext cx="1276347" cy="398373"/>
                                </a:xfrm>
                                <a:prstGeom prst="line">
                                  <a:avLst/>
                                </a:prstGeom>
                                <a:ln>
                                  <a:solidFill>
                                    <a:srgbClr val="C00000"/>
                                  </a:solidFill>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2916B70F" id="Group 1566" o:spid="_x0000_s1026" style="width:284.25pt;height:302.25pt;mso-position-horizontal-relative:char;mso-position-vertical-relative:line" coordorigin=",3811" coordsize="34220,3762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">
                      <v:group id="Group 1567" o:spid="_x0000_s1027" style="position:absolute;top:19240;width:26098;height:22193" coordsize="26098,22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">
                        <v:shape id="Picture 1568" o:spid="_x0000_s1028" type="#_x0000_t75" style="position:absolute;top:571;width:26098;height:21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">
                          <v:imagedata r:id="rId125" o:title=""/>
                          <v:path arrowok="t"/>
                        </v:shape>
                        <v:oval id="Oval 1569" o:spid="_x0000_s1029" style="position:absolute;left:11525;width:4477;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" filled="f" strokecolor="#c00000" strokeweight="2pt"/>
                      </v:group>
                      <v:group id="Group 1570" o:spid="_x0000_s1030" style="position:absolute;left:16980;top:3811;width:17240;height:18002" coordorigin="-1974,3811" coordsize="17240,18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">
                        <v:shape id="Picture 1571" o:spid="_x0000_s1031" type="#_x0000_t75" style="position:absolute;left:-1974;top:3811;width:1723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">
                          <v:imagedata r:id="rId126" o:title=""/>
                          <v:path arrowok="t"/>
                        </v:shape>
                        <v:oval id="Oval 1572" o:spid="_x0000_s1032" style="position:absolute;left:-638;top:4381;width:14191;height:1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" filled="f" strokecolor="#c00000" strokeweight="2pt"/>
                      </v:group>
                      <v:line id="Straight Connector 1573" o:spid="_x0000_s1033" style="position:absolute;flip:y;visibility:visible;mso-wrap-style:square" from="12180,8690" to="19023,19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" strokecolor="#c00000" strokeweight="2pt">
                        <v:shadow on="t" color="black" opacity="24903f" origin=",.5" offset="0,.55556mm"/>
                      </v:line>
                      <v:line id="Straight Connector 1574" o:spid="_x0000_s1034" style="position:absolute;flip:y;visibility:visible;mso-wrap-style:square" from="15346,19240" to="28109,23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" strokecolor="#c00000" strokeweight="2pt">
                        <v:shadow on="t" color="black" opacity="24903f" origin=",.5" offset="0,.55556mm"/>
                      </v:line>
                      <w10:anchorlock/>
                    </v:group>
                  </w:pict>
                </mc:Fallback>
              </mc:AlternateContent>
            </w:r>
          </w:p>
          <w:p w:rsidR="00DA549B" w:rsidRDefault="00DA549B" w:rsidP="00DA549B">
            <w:pPr>
              <w:autoSpaceDE w:val="0"/>
              <w:autoSpaceDN w:val="0"/>
              <w:adjustRightInd w:val="0"/>
              <w:jc w:val="center"/>
              <w:rPr>
                <w:rStyle w:val="mw-headline"/>
                <w:sz w:val="24"/>
                <w:szCs w:val="24"/>
              </w:rPr>
            </w:pPr>
            <w:r w:rsidRPr="007C0374">
              <w:rPr>
                <w:rStyle w:val="mw-headline"/>
                <w:szCs w:val="24"/>
              </w:rPr>
              <w:t>(a)</w:t>
            </w:r>
          </w:p>
        </w:tc>
      </w:tr>
      <w:tr w:rsidR="00DA549B" w:rsidTr="00DA549B">
        <w:trPr>
          <w:jc w:val="center"/>
        </w:trPr>
        <w:tc>
          <w:tcPr>
            <w:tcW w:w="4360" w:type="dxa"/>
          </w:tcPr>
          <w:p w:rsidR="00DA549B" w:rsidRDefault="00DA549B" w:rsidP="00DA549B">
            <w:pPr>
              <w:autoSpaceDE w:val="0"/>
              <w:autoSpaceDN w:val="0"/>
              <w:adjustRightInd w:val="0"/>
              <w:spacing w:line="360" w:lineRule="auto"/>
              <w:jc w:val="both"/>
              <w:rPr>
                <w:rStyle w:val="mw-headline"/>
                <w:sz w:val="24"/>
                <w:szCs w:val="24"/>
              </w:rPr>
            </w:pPr>
            <w:r>
              <w:rPr>
                <w:noProof/>
                <w:sz w:val="24"/>
                <w:szCs w:val="24"/>
                <w:lang w:eastAsia="zh-CN"/>
              </w:rPr>
              <mc:AlternateContent>
                <mc:Choice Requires="wpg">
                  <w:drawing>
                    <wp:inline distT="0" distB="0" distL="0" distR="0" wp14:anchorId="27B9E9E1" wp14:editId="224E2A97">
                      <wp:extent cx="3609975" cy="3476625"/>
                      <wp:effectExtent l="0" t="0" r="9525" b="9525"/>
                      <wp:docPr id="1575" name="Group 1575"/>
                      <wp:cNvGraphicFramePr/>
                      <a:graphic xmlns:a="http://schemas.openxmlformats.org/drawingml/2006/main">
                        <a:graphicData uri="http://schemas.microsoft.com/office/word/2010/wordprocessingGroup">
                          <wpg:wgp>
                            <wpg:cNvGrpSpPr/>
                            <wpg:grpSpPr>
                              <a:xfrm>
                                <a:off x="0" y="0"/>
                                <a:ext cx="3609975" cy="3476625"/>
                                <a:chOff x="0" y="393904"/>
                                <a:chExt cx="3522236" cy="3765346"/>
                              </a:xfrm>
                            </wpg:grpSpPr>
                            <wpg:grpSp>
                              <wpg:cNvPr id="1576" name="Group 1576"/>
                              <wpg:cNvGrpSpPr/>
                              <wpg:grpSpPr>
                                <a:xfrm>
                                  <a:off x="0" y="1949450"/>
                                  <a:ext cx="2647950" cy="2209800"/>
                                  <a:chOff x="0" y="0"/>
                                  <a:chExt cx="2647950" cy="2209800"/>
                                </a:xfrm>
                              </wpg:grpSpPr>
                              <pic:pic xmlns:pic="http://schemas.openxmlformats.org/drawingml/2006/picture">
                                <pic:nvPicPr>
                                  <pic:cNvPr id="1577" name="Picture 1577"/>
                                  <pic:cNvPicPr>
                                    <a:picLocks noChangeAspect="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47625"/>
                                    <a:ext cx="2647950" cy="2162175"/>
                                  </a:xfrm>
                                  <a:prstGeom prst="rect">
                                    <a:avLst/>
                                  </a:prstGeom>
                                  <a:noFill/>
                                  <a:ln>
                                    <a:noFill/>
                                  </a:ln>
                                </pic:spPr>
                              </pic:pic>
                              <wps:wsp>
                                <wps:cNvPr id="1578" name="Oval 1578"/>
                                <wps:cNvSpPr/>
                                <wps:spPr>
                                  <a:xfrm>
                                    <a:off x="1228725" y="0"/>
                                    <a:ext cx="447675" cy="466725"/>
                                  </a:xfrm>
                                  <a:prstGeom prst="ellipse">
                                    <a:avLst/>
                                  </a:prstGeom>
                                  <a:noFill/>
                                  <a:ln>
                                    <a:solidFill>
                                      <a:srgbClr val="C00000"/>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79" name="Group 1579"/>
                              <wpg:cNvGrpSpPr/>
                              <wpg:grpSpPr>
                                <a:xfrm>
                                  <a:off x="1883937" y="393904"/>
                                  <a:ext cx="1638299" cy="1447800"/>
                                  <a:chOff x="-224263" y="393904"/>
                                  <a:chExt cx="1638299" cy="1447800"/>
                                </a:xfrm>
                              </wpg:grpSpPr>
                              <pic:pic xmlns:pic="http://schemas.openxmlformats.org/drawingml/2006/picture">
                                <pic:nvPicPr>
                                  <pic:cNvPr id="1580" name="Picture 1580"/>
                                  <pic:cNvPicPr>
                                    <a:picLocks noChangeAspect="1"/>
                                  </pic:cNvPicPr>
                                </pic:nvPicPr>
                                <pic:blipFill>
                                  <a:blip r:embed="rId128">
                                    <a:extLst>
                                      <a:ext uri="{28A0092B-C50C-407E-A947-70E740481C1C}">
                                        <a14:useLocalDpi xmlns:a14="http://schemas.microsoft.com/office/drawing/2010/main" val="0"/>
                                      </a:ext>
                                    </a:extLst>
                                  </a:blip>
                                  <a:srcRect/>
                                  <a:stretch>
                                    <a:fillRect/>
                                  </a:stretch>
                                </pic:blipFill>
                                <pic:spPr bwMode="auto">
                                  <a:xfrm>
                                    <a:off x="-224263" y="441522"/>
                                    <a:ext cx="1638299" cy="1400174"/>
                                  </a:xfrm>
                                  <a:prstGeom prst="rect">
                                    <a:avLst/>
                                  </a:prstGeom>
                                  <a:noFill/>
                                  <a:ln>
                                    <a:noFill/>
                                  </a:ln>
                                </pic:spPr>
                              </pic:pic>
                              <wps:wsp>
                                <wps:cNvPr id="1581" name="Oval 1581"/>
                                <wps:cNvSpPr/>
                                <wps:spPr>
                                  <a:xfrm>
                                    <a:off x="-167135" y="393904"/>
                                    <a:ext cx="1533525" cy="1447800"/>
                                  </a:xfrm>
                                  <a:prstGeom prst="ellipse">
                                    <a:avLst/>
                                  </a:prstGeom>
                                  <a:noFill/>
                                  <a:ln>
                                    <a:solidFill>
                                      <a:srgbClr val="C00000"/>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82" name="Straight Connector 1582"/>
                              <wps:cNvCnPr/>
                              <wps:spPr>
                                <a:xfrm flipV="1">
                                  <a:off x="1275649" y="830793"/>
                                  <a:ext cx="725161" cy="1213541"/>
                                </a:xfrm>
                                <a:prstGeom prst="line">
                                  <a:avLst/>
                                </a:prstGeom>
                                <a:ln>
                                  <a:solidFill>
                                    <a:srgbClr val="C00000"/>
                                  </a:solidFill>
                                </a:ln>
                              </wps:spPr>
                              <wps:style>
                                <a:lnRef idx="2">
                                  <a:schemeClr val="dk1"/>
                                </a:lnRef>
                                <a:fillRef idx="0">
                                  <a:schemeClr val="dk1"/>
                                </a:fillRef>
                                <a:effectRef idx="1">
                                  <a:schemeClr val="dk1"/>
                                </a:effectRef>
                                <a:fontRef idx="minor">
                                  <a:schemeClr val="tx1"/>
                                </a:fontRef>
                              </wps:style>
                              <wps:bodyPr/>
                            </wps:wsp>
                            <wps:wsp>
                              <wps:cNvPr id="1583" name="Straight Connector 1583"/>
                              <wps:cNvCnPr/>
                              <wps:spPr>
                                <a:xfrm flipV="1">
                                  <a:off x="1611431" y="1817205"/>
                                  <a:ext cx="1301934" cy="544825"/>
                                </a:xfrm>
                                <a:prstGeom prst="line">
                                  <a:avLst/>
                                </a:prstGeom>
                                <a:ln>
                                  <a:solidFill>
                                    <a:srgbClr val="C00000"/>
                                  </a:solidFill>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6043B294" id="Group 1575" o:spid="_x0000_s1026" style="width:284.25pt;height:273.75pt;mso-position-horizontal-relative:char;mso-position-vertical-relative:line" coordorigin=",3939" coordsize="35222,37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">
                      <v:group id="Group 1576" o:spid="_x0000_s1027" style="position:absolute;top:19494;width:26479;height:22098" coordsize="26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">
                        <v:shape id="Picture 1577" o:spid="_x0000_s1028" type="#_x0000_t75" style="position:absolute;top:476;width:26479;height:21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">
                          <v:imagedata r:id="rId129" o:title=""/>
                          <v:path arrowok="t"/>
                        </v:shape>
                        <v:oval id="Oval 1578" o:spid="_x0000_s1029" style="position:absolute;left:12287;width:4477;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" filled="f" strokecolor="#c00000" strokeweight="2pt"/>
                      </v:group>
                      <v:group id="Group 1579" o:spid="_x0000_s1030" style="position:absolute;left:18839;top:3939;width:16383;height:14478" coordorigin="-2242,3939" coordsize="16382,1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">
                        <v:shape id="Picture 1580" o:spid="_x0000_s1031" type="#_x0000_t75" style="position:absolute;left:-2242;top:4415;width:16382;height:1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">
                          <v:imagedata r:id="rId130" o:title=""/>
                          <v:path arrowok="t"/>
                        </v:shape>
                        <v:oval id="Oval 1581" o:spid="_x0000_s1032" style="position:absolute;left:-1671;top:3939;width:15334;height:14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" filled="f" strokecolor="#c00000" strokeweight="2pt"/>
                      </v:group>
                      <v:line id="Straight Connector 1582" o:spid="_x0000_s1033" style="position:absolute;flip:y;visibility:visible;mso-wrap-style:square" from="12756,8307" to="20008,20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" strokecolor="#c00000" strokeweight="2pt">
                        <v:shadow on="t" color="black" opacity="24903f" origin=",.5" offset="0,.55556mm"/>
                      </v:line>
                      <v:line id="Straight Connector 1583" o:spid="_x0000_s1034" style="position:absolute;flip:y;visibility:visible;mso-wrap-style:square" from="16114,18172" to="29133,23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" strokecolor="#c00000" strokeweight="2pt">
                        <v:shadow on="t" color="black" opacity="24903f" origin=",.5" offset="0,.55556mm"/>
                      </v:line>
                      <w10:anchorlock/>
                    </v:group>
                  </w:pict>
                </mc:Fallback>
              </mc:AlternateContent>
            </w:r>
          </w:p>
          <w:p w:rsidR="00DA549B" w:rsidRDefault="00DA549B" w:rsidP="003F7D89">
            <w:pPr>
              <w:keepNext/>
              <w:autoSpaceDE w:val="0"/>
              <w:autoSpaceDN w:val="0"/>
              <w:adjustRightInd w:val="0"/>
              <w:jc w:val="center"/>
              <w:rPr>
                <w:rStyle w:val="mw-headline"/>
                <w:sz w:val="24"/>
                <w:szCs w:val="24"/>
              </w:rPr>
            </w:pPr>
            <w:r w:rsidRPr="007C0374">
              <w:rPr>
                <w:rStyle w:val="mw-headline"/>
                <w:szCs w:val="24"/>
              </w:rPr>
              <w:t>(b)</w:t>
            </w:r>
          </w:p>
        </w:tc>
      </w:tr>
    </w:tbl>
    <w:p w:rsidR="003F7D89" w:rsidRPr="003F7D89" w:rsidRDefault="003F7D89">
      <w:pPr>
        <w:pStyle w:val="Caption"/>
        <w:rPr>
          <w:b w:val="0"/>
          <w:color w:val="auto"/>
          <w:sz w:val="20"/>
          <w:szCs w:val="20"/>
        </w:rPr>
      </w:pPr>
      <w:bookmarkStart w:id="14" w:name="_Ref484269964"/>
      <w:bookmarkStart w:id="15" w:name="_Ref474399726"/>
      <w:r w:rsidRPr="003F7D89">
        <w:rPr>
          <w:b w:val="0"/>
          <w:color w:val="auto"/>
          <w:sz w:val="20"/>
          <w:szCs w:val="20"/>
        </w:rPr>
        <w:t xml:space="preserve">Fig. </w:t>
      </w:r>
      <w:r w:rsidRPr="003F7D89">
        <w:rPr>
          <w:b w:val="0"/>
          <w:color w:val="auto"/>
          <w:sz w:val="20"/>
          <w:szCs w:val="20"/>
        </w:rPr>
        <w:fldChar w:fldCharType="begin"/>
      </w:r>
      <w:r w:rsidRPr="003F7D89">
        <w:rPr>
          <w:b w:val="0"/>
          <w:color w:val="auto"/>
          <w:sz w:val="20"/>
          <w:szCs w:val="20"/>
        </w:rPr>
        <w:instrText xml:space="preserve"> SEQ Fig_ \* ARABIC </w:instrText>
      </w:r>
      <w:r w:rsidRPr="003F7D89">
        <w:rPr>
          <w:b w:val="0"/>
          <w:color w:val="auto"/>
          <w:sz w:val="20"/>
          <w:szCs w:val="20"/>
        </w:rPr>
        <w:fldChar w:fldCharType="separate"/>
      </w:r>
      <w:r w:rsidR="00D8490B">
        <w:rPr>
          <w:b w:val="0"/>
          <w:noProof/>
          <w:color w:val="auto"/>
          <w:sz w:val="20"/>
          <w:szCs w:val="20"/>
        </w:rPr>
        <w:t>9</w:t>
      </w:r>
      <w:r w:rsidRPr="003F7D89">
        <w:rPr>
          <w:b w:val="0"/>
          <w:color w:val="auto"/>
          <w:sz w:val="20"/>
          <w:szCs w:val="20"/>
        </w:rPr>
        <w:fldChar w:fldCharType="end"/>
      </w:r>
      <w:bookmarkEnd w:id="14"/>
      <w:r w:rsidRPr="003F7D89">
        <w:rPr>
          <w:b w:val="0"/>
          <w:color w:val="auto"/>
          <w:sz w:val="20"/>
          <w:szCs w:val="20"/>
        </w:rPr>
        <w:t xml:space="preserve">. Faces reduction: (a) sample-1 with </w:t>
      </w:r>
      <w:r w:rsidRPr="003F7D89">
        <w:rPr>
          <w:rStyle w:val="mw-headline"/>
          <w:b w:val="0"/>
          <w:color w:val="auto"/>
          <w:sz w:val="20"/>
          <w:szCs w:val="20"/>
        </w:rPr>
        <w:t>254388 faces and (b) sample-1 with 4000 faces after Quadratic edge collapse decimation fil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426"/>
      </w:tblGrid>
      <w:tr w:rsidR="00DA549B" w:rsidTr="00520B71">
        <w:tc>
          <w:tcPr>
            <w:tcW w:w="4516" w:type="dxa"/>
          </w:tcPr>
          <w:bookmarkEnd w:id="15"/>
          <w:p w:rsidR="00DA549B" w:rsidRPr="00520B71" w:rsidRDefault="00DA549B" w:rsidP="00520B71">
            <w:pPr>
              <w:spacing w:line="360" w:lineRule="auto"/>
              <w:jc w:val="both"/>
              <w:rPr>
                <w:noProof/>
                <w:szCs w:val="24"/>
              </w:rPr>
            </w:pPr>
            <w:r w:rsidRPr="00520B71">
              <w:rPr>
                <w:noProof/>
                <w:szCs w:val="24"/>
                <w:lang w:eastAsia="zh-CN"/>
              </w:rPr>
              <w:lastRenderedPageBreak/>
              <w:drawing>
                <wp:inline distT="0" distB="0" distL="0" distR="0" wp14:anchorId="2BC4B222" wp14:editId="33F27C92">
                  <wp:extent cx="2730917" cy="2232000"/>
                  <wp:effectExtent l="0" t="0" r="0" b="0"/>
                  <wp:docPr id="1681"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31">
                            <a:extLst>
                              <a:ext uri="{BEBA8EAE-BF5A-486C-A8C5-ECC9F3942E4B}">
                                <a14:imgProps xmlns:a14="http://schemas.microsoft.com/office/drawing/2010/main">
                                  <a14:imgLayer r:embed="rId1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730917" cy="2232000"/>
                          </a:xfrm>
                          <a:prstGeom prst="rect">
                            <a:avLst/>
                          </a:prstGeom>
                          <a:noFill/>
                          <a:ln>
                            <a:noFill/>
                          </a:ln>
                        </pic:spPr>
                      </pic:pic>
                    </a:graphicData>
                  </a:graphic>
                </wp:inline>
              </w:drawing>
            </w:r>
          </w:p>
          <w:p w:rsidR="00DA549B" w:rsidRPr="00520B71" w:rsidRDefault="00DA549B" w:rsidP="00520B71">
            <w:pPr>
              <w:spacing w:line="360" w:lineRule="auto"/>
              <w:jc w:val="center"/>
            </w:pPr>
            <w:r w:rsidRPr="00520B71">
              <w:t>(a)</w:t>
            </w:r>
          </w:p>
        </w:tc>
        <w:tc>
          <w:tcPr>
            <w:tcW w:w="4426" w:type="dxa"/>
          </w:tcPr>
          <w:p w:rsidR="00DA549B" w:rsidRPr="00520B71" w:rsidRDefault="00DA549B" w:rsidP="00520B71">
            <w:pPr>
              <w:spacing w:line="360" w:lineRule="auto"/>
              <w:jc w:val="both"/>
              <w:rPr>
                <w:noProof/>
              </w:rPr>
            </w:pPr>
            <w:r w:rsidRPr="00520B71">
              <w:rPr>
                <w:noProof/>
                <w:lang w:eastAsia="zh-CN"/>
              </w:rPr>
              <w:drawing>
                <wp:inline distT="0" distB="0" distL="0" distR="0" wp14:anchorId="78A1CC0C" wp14:editId="721DCE7C">
                  <wp:extent cx="2673415" cy="2105025"/>
                  <wp:effectExtent l="0" t="0" r="0" b="0"/>
                  <wp:docPr id="1682" name="Picture 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3">
                            <a:extLst>
                              <a:ext uri="{BEBA8EAE-BF5A-486C-A8C5-ECC9F3942E4B}">
                                <a14:imgProps xmlns:a14="http://schemas.microsoft.com/office/drawing/2010/main">
                                  <a14:imgLayer r:embed="rId13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679579" cy="2109878"/>
                          </a:xfrm>
                          <a:prstGeom prst="rect">
                            <a:avLst/>
                          </a:prstGeom>
                          <a:noFill/>
                          <a:ln>
                            <a:noFill/>
                          </a:ln>
                        </pic:spPr>
                      </pic:pic>
                    </a:graphicData>
                  </a:graphic>
                </wp:inline>
              </w:drawing>
            </w:r>
          </w:p>
          <w:p w:rsidR="00DA549B" w:rsidRPr="00520B71" w:rsidRDefault="00DA549B" w:rsidP="00520B71">
            <w:pPr>
              <w:spacing w:line="360" w:lineRule="auto"/>
              <w:jc w:val="center"/>
            </w:pPr>
            <w:r w:rsidRPr="00520B71">
              <w:t>(b)</w:t>
            </w:r>
          </w:p>
        </w:tc>
      </w:tr>
      <w:tr w:rsidR="00DA549B" w:rsidTr="00520B71">
        <w:tc>
          <w:tcPr>
            <w:tcW w:w="8942" w:type="dxa"/>
            <w:gridSpan w:val="2"/>
          </w:tcPr>
          <w:p w:rsidR="00DA549B" w:rsidRPr="00520B71" w:rsidRDefault="00DA549B" w:rsidP="00520B71">
            <w:pPr>
              <w:spacing w:line="360" w:lineRule="auto"/>
              <w:rPr>
                <w:noProof/>
              </w:rPr>
            </w:pPr>
          </w:p>
          <w:p w:rsidR="00DA549B" w:rsidRPr="00520B71" w:rsidRDefault="00DA549B" w:rsidP="00520B71">
            <w:pPr>
              <w:spacing w:line="360" w:lineRule="auto"/>
              <w:jc w:val="center"/>
              <w:rPr>
                <w:noProof/>
                <w:szCs w:val="24"/>
              </w:rPr>
            </w:pPr>
            <w:r w:rsidRPr="00520B71">
              <w:rPr>
                <w:noProof/>
                <w:lang w:eastAsia="zh-CN"/>
              </w:rPr>
              <w:drawing>
                <wp:inline distT="0" distB="0" distL="0" distR="0" wp14:anchorId="7C875B10" wp14:editId="6FBD63EE">
                  <wp:extent cx="2992500" cy="2160000"/>
                  <wp:effectExtent l="0" t="0" r="0" b="0"/>
                  <wp:docPr id="1683" name="Picture 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992500" cy="2160000"/>
                          </a:xfrm>
                          <a:prstGeom prst="rect">
                            <a:avLst/>
                          </a:prstGeom>
                          <a:noFill/>
                          <a:ln>
                            <a:noFill/>
                          </a:ln>
                        </pic:spPr>
                      </pic:pic>
                    </a:graphicData>
                  </a:graphic>
                </wp:inline>
              </w:drawing>
            </w:r>
          </w:p>
          <w:p w:rsidR="00DA549B" w:rsidRPr="00520B71" w:rsidRDefault="00DA549B" w:rsidP="00520B71">
            <w:pPr>
              <w:keepNext/>
              <w:spacing w:line="360" w:lineRule="auto"/>
              <w:jc w:val="center"/>
              <w:rPr>
                <w:noProof/>
                <w:szCs w:val="24"/>
              </w:rPr>
            </w:pPr>
            <w:r w:rsidRPr="00520B71">
              <w:rPr>
                <w:noProof/>
                <w:szCs w:val="24"/>
              </w:rPr>
              <w:t>(c)</w:t>
            </w:r>
          </w:p>
        </w:tc>
      </w:tr>
    </w:tbl>
    <w:p w:rsidR="003148FF" w:rsidRDefault="003148FF" w:rsidP="00520B71">
      <w:pPr>
        <w:pStyle w:val="Caption"/>
        <w:spacing w:after="0" w:line="480" w:lineRule="auto"/>
        <w:jc w:val="center"/>
      </w:pPr>
      <w:bookmarkStart w:id="16" w:name="_Ref484270098"/>
      <w:bookmarkStart w:id="17" w:name="_Ref474398390"/>
      <w:r w:rsidRPr="003148FF">
        <w:rPr>
          <w:b w:val="0"/>
          <w:color w:val="auto"/>
          <w:sz w:val="20"/>
          <w:szCs w:val="20"/>
        </w:rPr>
        <w:t xml:space="preserve">Fig. </w:t>
      </w:r>
      <w:r w:rsidRPr="003148FF">
        <w:rPr>
          <w:b w:val="0"/>
          <w:color w:val="auto"/>
          <w:sz w:val="20"/>
          <w:szCs w:val="20"/>
        </w:rPr>
        <w:fldChar w:fldCharType="begin"/>
      </w:r>
      <w:r w:rsidRPr="003148FF">
        <w:rPr>
          <w:b w:val="0"/>
          <w:color w:val="auto"/>
          <w:sz w:val="20"/>
          <w:szCs w:val="20"/>
        </w:rPr>
        <w:instrText xml:space="preserve"> SEQ Fig_ \* ARABIC </w:instrText>
      </w:r>
      <w:r w:rsidRPr="003148FF">
        <w:rPr>
          <w:b w:val="0"/>
          <w:color w:val="auto"/>
          <w:sz w:val="20"/>
          <w:szCs w:val="20"/>
        </w:rPr>
        <w:fldChar w:fldCharType="separate"/>
      </w:r>
      <w:r w:rsidR="00D8490B">
        <w:rPr>
          <w:b w:val="0"/>
          <w:noProof/>
          <w:color w:val="auto"/>
          <w:sz w:val="20"/>
          <w:szCs w:val="20"/>
        </w:rPr>
        <w:t>10</w:t>
      </w:r>
      <w:r w:rsidRPr="003148FF">
        <w:rPr>
          <w:b w:val="0"/>
          <w:color w:val="auto"/>
          <w:sz w:val="20"/>
          <w:szCs w:val="20"/>
        </w:rPr>
        <w:fldChar w:fldCharType="end"/>
      </w:r>
      <w:bookmarkEnd w:id="16"/>
      <w:r w:rsidRPr="003148FF">
        <w:rPr>
          <w:b w:val="0"/>
          <w:color w:val="auto"/>
          <w:sz w:val="20"/>
          <w:szCs w:val="20"/>
        </w:rPr>
        <w:t>. STL mesh model: (a) sample-1; (b) Sample-2; and (c) sample-3.</w:t>
      </w:r>
      <w:bookmarkEnd w:id="17"/>
      <w:r w:rsidR="00DA549B">
        <w:rPr>
          <w:noProof/>
          <w:sz w:val="24"/>
          <w:szCs w:val="24"/>
          <w:lang w:eastAsia="zh-CN"/>
        </w:rPr>
        <w:drawing>
          <wp:inline distT="0" distB="0" distL="0" distR="0" wp14:anchorId="4FAF89B0" wp14:editId="1C41F1E4">
            <wp:extent cx="4032673" cy="3017520"/>
            <wp:effectExtent l="0" t="0" r="6350" b="0"/>
            <wp:docPr id="1684" name="Picture 1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32673" cy="3017520"/>
                    </a:xfrm>
                    <a:prstGeom prst="rect">
                      <a:avLst/>
                    </a:prstGeom>
                    <a:noFill/>
                    <a:ln>
                      <a:noFill/>
                    </a:ln>
                  </pic:spPr>
                </pic:pic>
              </a:graphicData>
            </a:graphic>
          </wp:inline>
        </w:drawing>
      </w:r>
    </w:p>
    <w:p w:rsidR="00AA4DBF" w:rsidRPr="003148FF" w:rsidRDefault="003148FF" w:rsidP="003148FF">
      <w:pPr>
        <w:pStyle w:val="Caption"/>
        <w:jc w:val="center"/>
        <w:rPr>
          <w:b w:val="0"/>
          <w:color w:val="auto"/>
          <w:sz w:val="20"/>
          <w:szCs w:val="20"/>
        </w:rPr>
      </w:pPr>
      <w:bookmarkStart w:id="18" w:name="_Ref484270106"/>
      <w:r w:rsidRPr="003148FF">
        <w:rPr>
          <w:b w:val="0"/>
          <w:color w:val="auto"/>
          <w:sz w:val="20"/>
          <w:szCs w:val="20"/>
        </w:rPr>
        <w:t xml:space="preserve">Fig. </w:t>
      </w:r>
      <w:r w:rsidRPr="003148FF">
        <w:rPr>
          <w:b w:val="0"/>
          <w:color w:val="auto"/>
          <w:sz w:val="20"/>
          <w:szCs w:val="20"/>
        </w:rPr>
        <w:fldChar w:fldCharType="begin"/>
      </w:r>
      <w:r w:rsidRPr="003148FF">
        <w:rPr>
          <w:b w:val="0"/>
          <w:color w:val="auto"/>
          <w:sz w:val="20"/>
          <w:szCs w:val="20"/>
        </w:rPr>
        <w:instrText xml:space="preserve"> SEQ Fig_ \* ARABIC </w:instrText>
      </w:r>
      <w:r w:rsidRPr="003148FF">
        <w:rPr>
          <w:b w:val="0"/>
          <w:color w:val="auto"/>
          <w:sz w:val="20"/>
          <w:szCs w:val="20"/>
        </w:rPr>
        <w:fldChar w:fldCharType="separate"/>
      </w:r>
      <w:r w:rsidR="00D8490B">
        <w:rPr>
          <w:b w:val="0"/>
          <w:noProof/>
          <w:color w:val="auto"/>
          <w:sz w:val="20"/>
          <w:szCs w:val="20"/>
        </w:rPr>
        <w:t>11</w:t>
      </w:r>
      <w:r w:rsidRPr="003148FF">
        <w:rPr>
          <w:b w:val="0"/>
          <w:color w:val="auto"/>
          <w:sz w:val="20"/>
          <w:szCs w:val="20"/>
        </w:rPr>
        <w:fldChar w:fldCharType="end"/>
      </w:r>
      <w:bookmarkEnd w:id="18"/>
      <w:r w:rsidRPr="003148FF">
        <w:rPr>
          <w:b w:val="0"/>
          <w:color w:val="auto"/>
          <w:sz w:val="20"/>
          <w:szCs w:val="20"/>
        </w:rPr>
        <w:t>. Create geometry from mesh plug-in.</w:t>
      </w:r>
    </w:p>
    <w:p w:rsidR="00DA549B" w:rsidRPr="00115CA6" w:rsidRDefault="00DA549B" w:rsidP="00AA4DBF">
      <w:pPr>
        <w:pStyle w:val="Heading4"/>
        <w:rPr>
          <w:szCs w:val="24"/>
        </w:rPr>
      </w:pPr>
      <w:r>
        <w:lastRenderedPageBreak/>
        <w:t xml:space="preserve">Unit Cell Model </w:t>
      </w:r>
      <w:r w:rsidRPr="00B025E1">
        <w:t xml:space="preserve">by </w:t>
      </w:r>
      <w:r>
        <w:t>U</w:t>
      </w:r>
      <w:r w:rsidRPr="00B025E1">
        <w:t xml:space="preserve">sing 3D </w:t>
      </w:r>
      <w:r>
        <w:t>R</w:t>
      </w:r>
      <w:r w:rsidRPr="00B025E1">
        <w:t>econstructed STL</w:t>
      </w:r>
      <w:r>
        <w:t xml:space="preserve"> M</w:t>
      </w:r>
      <w:r w:rsidRPr="00B025E1">
        <w:t xml:space="preserve">esh </w:t>
      </w:r>
      <w:r>
        <w:t>M</w:t>
      </w:r>
      <w:r w:rsidRPr="00B025E1">
        <w:t>odel</w:t>
      </w:r>
    </w:p>
    <w:p w:rsidR="00DA549B" w:rsidRPr="00AF6D01" w:rsidRDefault="00DA549B" w:rsidP="00520B71">
      <w:pPr>
        <w:autoSpaceDE w:val="0"/>
        <w:autoSpaceDN w:val="0"/>
        <w:adjustRightInd w:val="0"/>
        <w:spacing w:line="480" w:lineRule="auto"/>
        <w:jc w:val="both"/>
      </w:pPr>
      <w:r w:rsidRPr="00AF6D01">
        <w:t>Solid unit cell model was developed by using STL mesh model as shown in</w:t>
      </w:r>
      <w:r w:rsidR="00DA0B8F">
        <w:t xml:space="preserve"> </w:t>
      </w:r>
      <w:r w:rsidR="00DA0B8F" w:rsidRPr="00DA0B8F">
        <w:fldChar w:fldCharType="begin"/>
      </w:r>
      <w:r w:rsidR="00DA0B8F" w:rsidRPr="00DA0B8F">
        <w:instrText xml:space="preserve"> REF _Ref484270287 \h  \* MERGEFORMAT </w:instrText>
      </w:r>
      <w:r w:rsidR="00DA0B8F" w:rsidRPr="00DA0B8F">
        <w:fldChar w:fldCharType="separate"/>
      </w:r>
      <w:r w:rsidR="00D8490B">
        <w:t xml:space="preserve">Fig. </w:t>
      </w:r>
      <w:r w:rsidR="00D8490B" w:rsidRPr="00D8490B">
        <w:rPr>
          <w:noProof/>
        </w:rPr>
        <w:t>12</w:t>
      </w:r>
      <w:r w:rsidR="00DA0B8F" w:rsidRPr="00DA0B8F">
        <w:fldChar w:fldCharType="end"/>
      </w:r>
      <w:r w:rsidRPr="00DA0B8F">
        <w:t>.</w:t>
      </w:r>
      <w:r w:rsidRPr="00AF6D01">
        <w:t xml:space="preserve"> The parametric dimensions of thermally bonded nonwoven fabrics were determined in MeshLab by using STL mesh models and described in</w:t>
      </w:r>
      <w:r w:rsidR="00086E5A">
        <w:t xml:space="preserve"> </w:t>
      </w:r>
      <w:r w:rsidR="00086E5A">
        <w:fldChar w:fldCharType="begin"/>
      </w:r>
      <w:r w:rsidR="00086E5A">
        <w:instrText xml:space="preserve"> REF _Ref484275134 \h </w:instrText>
      </w:r>
      <w:r w:rsidR="00086E5A">
        <w:fldChar w:fldCharType="separate"/>
      </w:r>
      <w:r w:rsidR="00D8490B" w:rsidRPr="00AF6D01">
        <w:t xml:space="preserve">Table </w:t>
      </w:r>
      <w:r w:rsidR="00D8490B">
        <w:rPr>
          <w:b/>
          <w:noProof/>
        </w:rPr>
        <w:t>III</w:t>
      </w:r>
      <w:r w:rsidR="00086E5A">
        <w:fldChar w:fldCharType="end"/>
      </w:r>
      <w:r w:rsidRPr="00AF6D01">
        <w:t xml:space="preserve">. It is assumed that the bond points were solid without any porosity, while the fibrous part is considered as solid, shown in </w:t>
      </w:r>
      <w:r w:rsidR="00D30A73" w:rsidRPr="00D30A73">
        <w:fldChar w:fldCharType="begin"/>
      </w:r>
      <w:r w:rsidR="00D30A73" w:rsidRPr="00D30A73">
        <w:instrText xml:space="preserve"> REF _Ref484270287 \h  \* MERGEFORMAT </w:instrText>
      </w:r>
      <w:r w:rsidR="00D30A73" w:rsidRPr="00D30A73">
        <w:fldChar w:fldCharType="separate"/>
      </w:r>
      <w:r w:rsidR="00D8490B">
        <w:t xml:space="preserve">Fig. </w:t>
      </w:r>
      <w:r w:rsidR="00D8490B" w:rsidRPr="00D8490B">
        <w:rPr>
          <w:noProof/>
        </w:rPr>
        <w:t>12</w:t>
      </w:r>
      <w:r w:rsidR="00D30A73" w:rsidRPr="00D30A73">
        <w:fldChar w:fldCharType="end"/>
      </w:r>
      <w:r w:rsidR="00AA4DBF" w:rsidRPr="00AF6D01">
        <w:t xml:space="preserve"> </w:t>
      </w:r>
      <w:r w:rsidRPr="00AF6D01">
        <w:t xml:space="preserve">(b). Their fibre volume fraction values need to be calculat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0"/>
      </w:tblGrid>
      <w:tr w:rsidR="00DF14E6" w:rsidTr="00BB231D">
        <w:trPr>
          <w:jc w:val="center"/>
        </w:trPr>
        <w:tc>
          <w:tcPr>
            <w:tcW w:w="6440" w:type="dxa"/>
          </w:tcPr>
          <w:p w:rsidR="00DF14E6" w:rsidRDefault="00DF14E6" w:rsidP="00BB231D">
            <w:pPr>
              <w:pStyle w:val="ListParagraph"/>
              <w:autoSpaceDE w:val="0"/>
              <w:autoSpaceDN w:val="0"/>
              <w:adjustRightInd w:val="0"/>
              <w:spacing w:after="0" w:line="360" w:lineRule="auto"/>
              <w:ind w:left="0"/>
              <w:jc w:val="both"/>
              <w:rPr>
                <w:rFonts w:ascii="Times New Roman" w:hAnsi="Times New Roman"/>
                <w:sz w:val="24"/>
                <w:szCs w:val="24"/>
              </w:rPr>
            </w:pPr>
            <w:bookmarkStart w:id="19" w:name="_Ref474400395"/>
            <w:r>
              <w:rPr>
                <w:noProof/>
                <w:sz w:val="24"/>
                <w:szCs w:val="24"/>
                <w:lang w:eastAsia="zh-CN"/>
              </w:rPr>
              <mc:AlternateContent>
                <mc:Choice Requires="wps">
                  <w:drawing>
                    <wp:anchor distT="0" distB="0" distL="114300" distR="114300" simplePos="0" relativeHeight="251700224" behindDoc="0" locked="0" layoutInCell="1" allowOverlap="1" wp14:anchorId="28E98036" wp14:editId="20E85CEE">
                      <wp:simplePos x="0" y="0"/>
                      <wp:positionH relativeFrom="column">
                        <wp:posOffset>2407920</wp:posOffset>
                      </wp:positionH>
                      <wp:positionV relativeFrom="paragraph">
                        <wp:posOffset>855345</wp:posOffset>
                      </wp:positionV>
                      <wp:extent cx="884959" cy="995136"/>
                      <wp:effectExtent l="57150" t="19050" r="48895" b="71755"/>
                      <wp:wrapNone/>
                      <wp:docPr id="1584" name="Freeform 1584"/>
                      <wp:cNvGraphicFramePr/>
                      <a:graphic xmlns:a="http://schemas.openxmlformats.org/drawingml/2006/main">
                        <a:graphicData uri="http://schemas.microsoft.com/office/word/2010/wordprocessingShape">
                          <wps:wsp>
                            <wps:cNvSpPr/>
                            <wps:spPr>
                              <a:xfrm>
                                <a:off x="0" y="0"/>
                                <a:ext cx="884959" cy="995136"/>
                              </a:xfrm>
                              <a:custGeom>
                                <a:avLst/>
                                <a:gdLst>
                                  <a:gd name="connsiteX0" fmla="*/ 0 w 954157"/>
                                  <a:gd name="connsiteY0" fmla="*/ 1003852 h 1003852"/>
                                  <a:gd name="connsiteX1" fmla="*/ 457200 w 954157"/>
                                  <a:gd name="connsiteY1" fmla="*/ 178904 h 1003852"/>
                                  <a:gd name="connsiteX2" fmla="*/ 954157 w 954157"/>
                                  <a:gd name="connsiteY2" fmla="*/ 0 h 1003852"/>
                                  <a:gd name="connsiteX3" fmla="*/ 954157 w 954157"/>
                                  <a:gd name="connsiteY3" fmla="*/ 0 h 1003852"/>
                                </a:gdLst>
                                <a:ahLst/>
                                <a:cxnLst>
                                  <a:cxn ang="0">
                                    <a:pos x="connsiteX0" y="connsiteY0"/>
                                  </a:cxn>
                                  <a:cxn ang="0">
                                    <a:pos x="connsiteX1" y="connsiteY1"/>
                                  </a:cxn>
                                  <a:cxn ang="0">
                                    <a:pos x="connsiteX2" y="connsiteY2"/>
                                  </a:cxn>
                                  <a:cxn ang="0">
                                    <a:pos x="connsiteX3" y="connsiteY3"/>
                                  </a:cxn>
                                </a:cxnLst>
                                <a:rect l="l" t="t" r="r" b="b"/>
                                <a:pathLst>
                                  <a:path w="954157" h="1003852">
                                    <a:moveTo>
                                      <a:pt x="0" y="1003852"/>
                                    </a:moveTo>
                                    <a:cubicBezTo>
                                      <a:pt x="149087" y="675032"/>
                                      <a:pt x="298174" y="346213"/>
                                      <a:pt x="457200" y="178904"/>
                                    </a:cubicBezTo>
                                    <a:cubicBezTo>
                                      <a:pt x="616226" y="11595"/>
                                      <a:pt x="954157" y="0"/>
                                      <a:pt x="954157" y="0"/>
                                    </a:cubicBezTo>
                                    <a:lnTo>
                                      <a:pt x="954157" y="0"/>
                                    </a:ln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9198C" id="Freeform 1584" o:spid="_x0000_s1026" style="position:absolute;margin-left:189.6pt;margin-top:67.35pt;width:69.7pt;height:78.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54157,1003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" path="m,1003852c149087,675032,298174,346213,457200,178904,616226,11595,954157,,954157,r,e" filled="f" strokecolor="black [3200]" strokeweight="2pt">
                      <v:shadow on="t" color="black" opacity="24903f" origin=",.5" offset="0,.55556mm"/>
                      <v:path arrowok="t" o:connecttype="custom" o:connectlocs="0,995136;424043,177351;884959,0;884959,0" o:connectangles="0,0,0,0"/>
                    </v:shape>
                  </w:pict>
                </mc:Fallback>
              </mc:AlternateContent>
            </w:r>
            <w:r>
              <w:rPr>
                <w:noProof/>
                <w:sz w:val="24"/>
                <w:szCs w:val="24"/>
                <w:lang w:eastAsia="zh-CN"/>
              </w:rPr>
              <mc:AlternateContent>
                <mc:Choice Requires="wpg">
                  <w:drawing>
                    <wp:inline distT="0" distB="0" distL="0" distR="0" wp14:anchorId="0D41CA9D" wp14:editId="3006ACB2">
                      <wp:extent cx="3952240" cy="2211705"/>
                      <wp:effectExtent l="0" t="0" r="0" b="93345"/>
                      <wp:docPr id="1585" name="Group 1585"/>
                      <wp:cNvGraphicFramePr/>
                      <a:graphic xmlns:a="http://schemas.openxmlformats.org/drawingml/2006/main">
                        <a:graphicData uri="http://schemas.microsoft.com/office/word/2010/wordprocessingGroup">
                          <wpg:wgp>
                            <wpg:cNvGrpSpPr/>
                            <wpg:grpSpPr>
                              <a:xfrm>
                                <a:off x="0" y="0"/>
                                <a:ext cx="3952240" cy="2211705"/>
                                <a:chOff x="0" y="0"/>
                                <a:chExt cx="3952240" cy="2211705"/>
                              </a:xfrm>
                            </wpg:grpSpPr>
                            <wpg:grpSp>
                              <wpg:cNvPr id="1586" name="Group 1586"/>
                              <wpg:cNvGrpSpPr/>
                              <wpg:grpSpPr>
                                <a:xfrm>
                                  <a:off x="0" y="0"/>
                                  <a:ext cx="3952240" cy="2211705"/>
                                  <a:chOff x="0" y="57150"/>
                                  <a:chExt cx="3952240" cy="2211705"/>
                                </a:xfrm>
                              </wpg:grpSpPr>
                              <wpg:grpSp>
                                <wpg:cNvPr id="1587" name="Group 1587"/>
                                <wpg:cNvGrpSpPr/>
                                <wpg:grpSpPr>
                                  <a:xfrm>
                                    <a:off x="0" y="104775"/>
                                    <a:ext cx="3390900" cy="2164080"/>
                                    <a:chOff x="0" y="0"/>
                                    <a:chExt cx="3390900" cy="2164080"/>
                                  </a:xfrm>
                                </wpg:grpSpPr>
                                <wpg:grpSp>
                                  <wpg:cNvPr id="1588" name="Group 1588"/>
                                  <wpg:cNvGrpSpPr/>
                                  <wpg:grpSpPr>
                                    <a:xfrm>
                                      <a:off x="0" y="0"/>
                                      <a:ext cx="3390900" cy="2164080"/>
                                      <a:chOff x="0" y="0"/>
                                      <a:chExt cx="3390900" cy="2164080"/>
                                    </a:xfrm>
                                  </wpg:grpSpPr>
                                  <wpg:grpSp>
                                    <wpg:cNvPr id="1589" name="Group 1589"/>
                                    <wpg:cNvGrpSpPr/>
                                    <wpg:grpSpPr>
                                      <a:xfrm>
                                        <a:off x="0" y="0"/>
                                        <a:ext cx="3390900" cy="2164080"/>
                                        <a:chOff x="0" y="0"/>
                                        <a:chExt cx="3390900" cy="2164080"/>
                                      </a:xfrm>
                                    </wpg:grpSpPr>
                                    <wpg:grpSp>
                                      <wpg:cNvPr id="1590" name="Group 1590"/>
                                      <wpg:cNvGrpSpPr/>
                                      <wpg:grpSpPr>
                                        <a:xfrm>
                                          <a:off x="0" y="0"/>
                                          <a:ext cx="3390900" cy="2164080"/>
                                          <a:chOff x="0" y="0"/>
                                          <a:chExt cx="3390900" cy="2164080"/>
                                        </a:xfrm>
                                      </wpg:grpSpPr>
                                      <wpg:grpSp>
                                        <wpg:cNvPr id="1591" name="Group 1591"/>
                                        <wpg:cNvGrpSpPr/>
                                        <wpg:grpSpPr>
                                          <a:xfrm>
                                            <a:off x="0" y="0"/>
                                            <a:ext cx="3390900" cy="2164080"/>
                                            <a:chOff x="0" y="0"/>
                                            <a:chExt cx="3390900" cy="2164080"/>
                                          </a:xfrm>
                                        </wpg:grpSpPr>
                                        <wpg:grpSp>
                                          <wpg:cNvPr id="1592" name="Group 1592"/>
                                          <wpg:cNvGrpSpPr/>
                                          <wpg:grpSpPr>
                                            <a:xfrm>
                                              <a:off x="400050" y="0"/>
                                              <a:ext cx="2990850" cy="2164080"/>
                                              <a:chOff x="0" y="0"/>
                                              <a:chExt cx="2990850" cy="2164080"/>
                                            </a:xfrm>
                                          </wpg:grpSpPr>
                                          <pic:pic xmlns:pic="http://schemas.openxmlformats.org/drawingml/2006/picture">
                                            <pic:nvPicPr>
                                              <pic:cNvPr id="1593" name="Picture 1593"/>
                                              <pic:cNvPicPr>
                                                <a:picLocks noChangeAspect="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990850" cy="2162175"/>
                                              </a:xfrm>
                                              <a:prstGeom prst="rect">
                                                <a:avLst/>
                                              </a:prstGeom>
                                              <a:noFill/>
                                              <a:ln>
                                                <a:noFill/>
                                              </a:ln>
                                            </pic:spPr>
                                          </pic:pic>
                                          <wpg:grpSp>
                                            <wpg:cNvPr id="1594" name="Group 1594"/>
                                            <wpg:cNvGrpSpPr/>
                                            <wpg:grpSpPr>
                                              <a:xfrm>
                                                <a:off x="66675" y="0"/>
                                                <a:ext cx="2828925" cy="2164080"/>
                                                <a:chOff x="0" y="0"/>
                                                <a:chExt cx="2828925" cy="2164080"/>
                                              </a:xfrm>
                                            </wpg:grpSpPr>
                                            <wps:wsp>
                                              <wps:cNvPr id="1595" name="Straight Connector 1595"/>
                                              <wps:cNvCnPr/>
                                              <wps:spPr>
                                                <a:xfrm flipV="1">
                                                  <a:off x="533400" y="1219200"/>
                                                  <a:ext cx="752475" cy="342900"/>
                                                </a:xfrm>
                                                <a:prstGeom prst="line">
                                                  <a:avLst/>
                                                </a:prstGeom>
                                              </wps:spPr>
                                              <wps:style>
                                                <a:lnRef idx="2">
                                                  <a:schemeClr val="dk1"/>
                                                </a:lnRef>
                                                <a:fillRef idx="0">
                                                  <a:schemeClr val="dk1"/>
                                                </a:fillRef>
                                                <a:effectRef idx="1">
                                                  <a:schemeClr val="dk1"/>
                                                </a:effectRef>
                                                <a:fontRef idx="minor">
                                                  <a:schemeClr val="tx1"/>
                                                </a:fontRef>
                                              </wps:style>
                                              <wps:bodyPr/>
                                            </wps:wsp>
                                            <wps:wsp>
                                              <wps:cNvPr id="1596" name="Straight Connector 1596"/>
                                              <wps:cNvCnPr/>
                                              <wps:spPr>
                                                <a:xfrm flipV="1">
                                                  <a:off x="1095375" y="1800225"/>
                                                  <a:ext cx="762000" cy="363855"/>
                                                </a:xfrm>
                                                <a:prstGeom prst="line">
                                                  <a:avLst/>
                                                </a:prstGeom>
                                              </wps:spPr>
                                              <wps:style>
                                                <a:lnRef idx="2">
                                                  <a:schemeClr val="dk1"/>
                                                </a:lnRef>
                                                <a:fillRef idx="0">
                                                  <a:schemeClr val="dk1"/>
                                                </a:fillRef>
                                                <a:effectRef idx="1">
                                                  <a:schemeClr val="dk1"/>
                                                </a:effectRef>
                                                <a:fontRef idx="minor">
                                                  <a:schemeClr val="tx1"/>
                                                </a:fontRef>
                                              </wps:style>
                                              <wps:bodyPr/>
                                            </wps:wsp>
                                            <wps:wsp>
                                              <wps:cNvPr id="1597" name="Straight Connector 1597"/>
                                              <wps:cNvCnPr/>
                                              <wps:spPr>
                                                <a:xfrm flipH="1" flipV="1">
                                                  <a:off x="533400" y="1562100"/>
                                                  <a:ext cx="619125" cy="599440"/>
                                                </a:xfrm>
                                                <a:prstGeom prst="line">
                                                  <a:avLst/>
                                                </a:prstGeom>
                                              </wps:spPr>
                                              <wps:style>
                                                <a:lnRef idx="2">
                                                  <a:schemeClr val="dk1"/>
                                                </a:lnRef>
                                                <a:fillRef idx="0">
                                                  <a:schemeClr val="dk1"/>
                                                </a:fillRef>
                                                <a:effectRef idx="1">
                                                  <a:schemeClr val="dk1"/>
                                                </a:effectRef>
                                                <a:fontRef idx="minor">
                                                  <a:schemeClr val="tx1"/>
                                                </a:fontRef>
                                              </wps:style>
                                              <wps:bodyPr/>
                                            </wps:wsp>
                                            <wps:wsp>
                                              <wps:cNvPr id="1598" name="Straight Connector 1598"/>
                                              <wps:cNvCnPr/>
                                              <wps:spPr>
                                                <a:xfrm flipH="1" flipV="1">
                                                  <a:off x="1285875" y="1200150"/>
                                                  <a:ext cx="619125" cy="599440"/>
                                                </a:xfrm>
                                                <a:prstGeom prst="line">
                                                  <a:avLst/>
                                                </a:prstGeom>
                                              </wps:spPr>
                                              <wps:style>
                                                <a:lnRef idx="2">
                                                  <a:schemeClr val="dk1"/>
                                                </a:lnRef>
                                                <a:fillRef idx="0">
                                                  <a:schemeClr val="dk1"/>
                                                </a:fillRef>
                                                <a:effectRef idx="1">
                                                  <a:schemeClr val="dk1"/>
                                                </a:effectRef>
                                                <a:fontRef idx="minor">
                                                  <a:schemeClr val="tx1"/>
                                                </a:fontRef>
                                              </wps:style>
                                              <wps:bodyPr/>
                                            </wps:wsp>
                                            <wps:wsp>
                                              <wps:cNvPr id="1599" name="Freeform 1599"/>
                                              <wps:cNvSpPr/>
                                              <wps:spPr>
                                                <a:xfrm>
                                                  <a:off x="1857375" y="1466849"/>
                                                  <a:ext cx="971550" cy="333376"/>
                                                </a:xfrm>
                                                <a:custGeom>
                                                  <a:avLst/>
                                                  <a:gdLst>
                                                    <a:gd name="connsiteX0" fmla="*/ 0 w 962025"/>
                                                    <a:gd name="connsiteY0" fmla="*/ 361950 h 361950"/>
                                                    <a:gd name="connsiteX1" fmla="*/ 466725 w 962025"/>
                                                    <a:gd name="connsiteY1" fmla="*/ 266700 h 361950"/>
                                                    <a:gd name="connsiteX2" fmla="*/ 962025 w 962025"/>
                                                    <a:gd name="connsiteY2" fmla="*/ 0 h 361950"/>
                                                  </a:gdLst>
                                                  <a:ahLst/>
                                                  <a:cxnLst>
                                                    <a:cxn ang="0">
                                                      <a:pos x="connsiteX0" y="connsiteY0"/>
                                                    </a:cxn>
                                                    <a:cxn ang="0">
                                                      <a:pos x="connsiteX1" y="connsiteY1"/>
                                                    </a:cxn>
                                                    <a:cxn ang="0">
                                                      <a:pos x="connsiteX2" y="connsiteY2"/>
                                                    </a:cxn>
                                                  </a:cxnLst>
                                                  <a:rect l="l" t="t" r="r" b="b"/>
                                                  <a:pathLst>
                                                    <a:path w="962025" h="361950">
                                                      <a:moveTo>
                                                        <a:pt x="0" y="361950"/>
                                                      </a:moveTo>
                                                      <a:cubicBezTo>
                                                        <a:pt x="153194" y="344487"/>
                                                        <a:pt x="306388" y="327025"/>
                                                        <a:pt x="466725" y="266700"/>
                                                      </a:cubicBezTo>
                                                      <a:cubicBezTo>
                                                        <a:pt x="627062" y="206375"/>
                                                        <a:pt x="794543" y="103187"/>
                                                        <a:pt x="962025" y="0"/>
                                                      </a:cubicBez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0" name="Straight Connector 1600"/>
                                              <wps:cNvCnPr/>
                                              <wps:spPr>
                                                <a:xfrm>
                                                  <a:off x="2828925" y="809625"/>
                                                  <a:ext cx="0" cy="657225"/>
                                                </a:xfrm>
                                                <a:prstGeom prst="line">
                                                  <a:avLst/>
                                                </a:prstGeom>
                                              </wps:spPr>
                                              <wps:style>
                                                <a:lnRef idx="2">
                                                  <a:schemeClr val="dk1"/>
                                                </a:lnRef>
                                                <a:fillRef idx="0">
                                                  <a:schemeClr val="dk1"/>
                                                </a:fillRef>
                                                <a:effectRef idx="1">
                                                  <a:schemeClr val="dk1"/>
                                                </a:effectRef>
                                                <a:fontRef idx="minor">
                                                  <a:schemeClr val="tx1"/>
                                                </a:fontRef>
                                              </wps:style>
                                              <wps:bodyPr/>
                                            </wps:wsp>
                                            <wps:wsp>
                                              <wps:cNvPr id="1601" name="Straight Connector 1601"/>
                                              <wps:cNvCnPr/>
                                              <wps:spPr>
                                                <a:xfrm flipH="1" flipV="1">
                                                  <a:off x="1619250" y="0"/>
                                                  <a:ext cx="1209675" cy="809625"/>
                                                </a:xfrm>
                                                <a:prstGeom prst="line">
                                                  <a:avLst/>
                                                </a:prstGeom>
                                              </wps:spPr>
                                              <wps:style>
                                                <a:lnRef idx="2">
                                                  <a:schemeClr val="dk1"/>
                                                </a:lnRef>
                                                <a:fillRef idx="0">
                                                  <a:schemeClr val="dk1"/>
                                                </a:fillRef>
                                                <a:effectRef idx="1">
                                                  <a:schemeClr val="dk1"/>
                                                </a:effectRef>
                                                <a:fontRef idx="minor">
                                                  <a:schemeClr val="tx1"/>
                                                </a:fontRef>
                                              </wps:style>
                                              <wps:bodyPr/>
                                            </wps:wsp>
                                            <wps:wsp>
                                              <wps:cNvPr id="1602" name="Straight Connector 1602"/>
                                              <wps:cNvCnPr/>
                                              <wps:spPr>
                                                <a:xfrm flipV="1">
                                                  <a:off x="0" y="0"/>
                                                  <a:ext cx="1619250" cy="600074"/>
                                                </a:xfrm>
                                                <a:prstGeom prst="line">
                                                  <a:avLst/>
                                                </a:prstGeom>
                                              </wps:spPr>
                                              <wps:style>
                                                <a:lnRef idx="2">
                                                  <a:schemeClr val="dk1"/>
                                                </a:lnRef>
                                                <a:fillRef idx="0">
                                                  <a:schemeClr val="dk1"/>
                                                </a:fillRef>
                                                <a:effectRef idx="1">
                                                  <a:schemeClr val="dk1"/>
                                                </a:effectRef>
                                                <a:fontRef idx="minor">
                                                  <a:schemeClr val="tx1"/>
                                                </a:fontRef>
                                              </wps:style>
                                              <wps:bodyPr/>
                                            </wps:wsp>
                                            <wps:wsp>
                                              <wps:cNvPr id="1603" name="Freeform 1603"/>
                                              <wps:cNvSpPr/>
                                              <wps:spPr>
                                                <a:xfrm>
                                                  <a:off x="0" y="600075"/>
                                                  <a:ext cx="552450" cy="944245"/>
                                                </a:xfrm>
                                                <a:custGeom>
                                                  <a:avLst/>
                                                  <a:gdLst>
                                                    <a:gd name="connsiteX0" fmla="*/ 371475 w 371475"/>
                                                    <a:gd name="connsiteY0" fmla="*/ 923925 h 923925"/>
                                                    <a:gd name="connsiteX1" fmla="*/ 228600 w 371475"/>
                                                    <a:gd name="connsiteY1" fmla="*/ 419100 h 923925"/>
                                                    <a:gd name="connsiteX2" fmla="*/ 0 w 371475"/>
                                                    <a:gd name="connsiteY2" fmla="*/ 0 h 923925"/>
                                                  </a:gdLst>
                                                  <a:ahLst/>
                                                  <a:cxnLst>
                                                    <a:cxn ang="0">
                                                      <a:pos x="connsiteX0" y="connsiteY0"/>
                                                    </a:cxn>
                                                    <a:cxn ang="0">
                                                      <a:pos x="connsiteX1" y="connsiteY1"/>
                                                    </a:cxn>
                                                    <a:cxn ang="0">
                                                      <a:pos x="connsiteX2" y="connsiteY2"/>
                                                    </a:cxn>
                                                  </a:cxnLst>
                                                  <a:rect l="l" t="t" r="r" b="b"/>
                                                  <a:pathLst>
                                                    <a:path w="371475" h="923925">
                                                      <a:moveTo>
                                                        <a:pt x="371475" y="923925"/>
                                                      </a:moveTo>
                                                      <a:cubicBezTo>
                                                        <a:pt x="330993" y="748506"/>
                                                        <a:pt x="290512" y="573087"/>
                                                        <a:pt x="228600" y="419100"/>
                                                      </a:cubicBezTo>
                                                      <a:cubicBezTo>
                                                        <a:pt x="166687" y="265112"/>
                                                        <a:pt x="83343" y="132556"/>
                                                        <a:pt x="0" y="0"/>
                                                      </a:cubicBez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4" name="Freeform 1604"/>
                                              <wps:cNvSpPr/>
                                              <wps:spPr>
                                                <a:xfrm>
                                                  <a:off x="47625" y="1247775"/>
                                                  <a:ext cx="504825" cy="304800"/>
                                                </a:xfrm>
                                                <a:custGeom>
                                                  <a:avLst/>
                                                  <a:gdLst>
                                                    <a:gd name="connsiteX0" fmla="*/ 400050 w 400050"/>
                                                    <a:gd name="connsiteY0" fmla="*/ 295275 h 295275"/>
                                                    <a:gd name="connsiteX1" fmla="*/ 152400 w 400050"/>
                                                    <a:gd name="connsiteY1" fmla="*/ 171450 h 295275"/>
                                                    <a:gd name="connsiteX2" fmla="*/ 0 w 400050"/>
                                                    <a:gd name="connsiteY2" fmla="*/ 0 h 295275"/>
                                                  </a:gdLst>
                                                  <a:ahLst/>
                                                  <a:cxnLst>
                                                    <a:cxn ang="0">
                                                      <a:pos x="connsiteX0" y="connsiteY0"/>
                                                    </a:cxn>
                                                    <a:cxn ang="0">
                                                      <a:pos x="connsiteX1" y="connsiteY1"/>
                                                    </a:cxn>
                                                    <a:cxn ang="0">
                                                      <a:pos x="connsiteX2" y="connsiteY2"/>
                                                    </a:cxn>
                                                  </a:cxnLst>
                                                  <a:rect l="l" t="t" r="r" b="b"/>
                                                  <a:pathLst>
                                                    <a:path w="400050" h="295275">
                                                      <a:moveTo>
                                                        <a:pt x="400050" y="295275"/>
                                                      </a:moveTo>
                                                      <a:cubicBezTo>
                                                        <a:pt x="309562" y="257968"/>
                                                        <a:pt x="219075" y="220662"/>
                                                        <a:pt x="152400" y="171450"/>
                                                      </a:cubicBezTo>
                                                      <a:cubicBezTo>
                                                        <a:pt x="85725" y="122237"/>
                                                        <a:pt x="42862" y="61118"/>
                                                        <a:pt x="0" y="0"/>
                                                      </a:cubicBez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5" name="Straight Connector 1605"/>
                                              <wps:cNvCnPr/>
                                              <wps:spPr>
                                                <a:xfrm>
                                                  <a:off x="0" y="600075"/>
                                                  <a:ext cx="47625" cy="647700"/>
                                                </a:xfrm>
                                                <a:prstGeom prst="line">
                                                  <a:avLst/>
                                                </a:prstGeom>
                                              </wps:spPr>
                                              <wps:style>
                                                <a:lnRef idx="2">
                                                  <a:schemeClr val="dk1"/>
                                                </a:lnRef>
                                                <a:fillRef idx="0">
                                                  <a:schemeClr val="dk1"/>
                                                </a:fillRef>
                                                <a:effectRef idx="1">
                                                  <a:schemeClr val="dk1"/>
                                                </a:effectRef>
                                                <a:fontRef idx="minor">
                                                  <a:schemeClr val="tx1"/>
                                                </a:fontRef>
                                              </wps:style>
                                              <wps:bodyPr/>
                                            </wps:wsp>
                                          </wpg:grpSp>
                                        </wpg:grpSp>
                                        <wps:wsp>
                                          <wps:cNvPr id="1606" name="Straight Arrow Connector 1606"/>
                                          <wps:cNvCnPr/>
                                          <wps:spPr>
                                            <a:xfrm flipV="1">
                                              <a:off x="923925" y="1647825"/>
                                              <a:ext cx="542290" cy="152399"/>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607" name="Text Box 1607"/>
                                          <wps:cNvSpPr txBox="1"/>
                                          <wps:spPr>
                                            <a:xfrm>
                                              <a:off x="0" y="1647825"/>
                                              <a:ext cx="9137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F434FB" w:rsidRDefault="00737F8A" w:rsidP="00DF14E6">
                                                <w:pPr>
                                                  <w:rPr>
                                                    <w:b/>
                                                    <w:sz w:val="24"/>
                                                  </w:rPr>
                                                </w:pPr>
                                                <w:r>
                                                  <w:rPr>
                                                    <w:b/>
                                                    <w:sz w:val="24"/>
                                                  </w:rPr>
                                                  <w:t>Bond</w:t>
                                                </w:r>
                                                <w:r w:rsidRPr="00F434FB">
                                                  <w:rPr>
                                                    <w:b/>
                                                    <w:sz w:val="24"/>
                                                  </w:rPr>
                                                  <w:t xml:space="preserve"> po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608" name="Straight Connector 1608"/>
                                        <wps:cNvCnPr/>
                                        <wps:spPr>
                                          <a:xfrm flipH="1" flipV="1">
                                            <a:off x="3209925" y="1409700"/>
                                            <a:ext cx="85725" cy="5715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609" name="Straight Connector 1609"/>
                                      <wps:cNvCnPr/>
                                      <wps:spPr>
                                        <a:xfrm>
                                          <a:off x="2085975" y="0"/>
                                          <a:ext cx="0" cy="104775"/>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610" name="Straight Connector 1610"/>
                                    <wps:cNvCnPr/>
                                    <wps:spPr>
                                      <a:xfrm flipV="1">
                                        <a:off x="514350" y="1209675"/>
                                        <a:ext cx="152400" cy="3810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611" name="Straight Arrow Connector 1611"/>
                                  <wps:cNvCnPr/>
                                  <wps:spPr>
                                    <a:xfrm flipH="1">
                                      <a:off x="2781300" y="171450"/>
                                      <a:ext cx="304800" cy="285750"/>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g:grpSp>
                              <wps:wsp>
                                <wps:cNvPr id="1612" name="Text Box 1612"/>
                                <wps:cNvSpPr txBox="1"/>
                                <wps:spPr>
                                  <a:xfrm>
                                    <a:off x="2733675" y="57150"/>
                                    <a:ext cx="12185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F434FB" w:rsidRDefault="00737F8A" w:rsidP="00DF14E6">
                                      <w:pPr>
                                        <w:rPr>
                                          <w:b/>
                                          <w:sz w:val="24"/>
                                        </w:rPr>
                                      </w:pPr>
                                      <w:r>
                                        <w:rPr>
                                          <w:b/>
                                          <w:sz w:val="24"/>
                                        </w:rPr>
                                        <w:t>Fibrous por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613" name="Freeform 1613"/>
                              <wps:cNvSpPr/>
                              <wps:spPr>
                                <a:xfrm>
                                  <a:off x="1752600" y="47625"/>
                                  <a:ext cx="333375" cy="1219200"/>
                                </a:xfrm>
                                <a:custGeom>
                                  <a:avLst/>
                                  <a:gdLst>
                                    <a:gd name="connsiteX0" fmla="*/ 0 w 295275"/>
                                    <a:gd name="connsiteY0" fmla="*/ 1219200 h 1219200"/>
                                    <a:gd name="connsiteX1" fmla="*/ 95250 w 295275"/>
                                    <a:gd name="connsiteY1" fmla="*/ 561975 h 1219200"/>
                                    <a:gd name="connsiteX2" fmla="*/ 295275 w 295275"/>
                                    <a:gd name="connsiteY2" fmla="*/ 0 h 1219200"/>
                                    <a:gd name="connsiteX3" fmla="*/ 295275 w 295275"/>
                                    <a:gd name="connsiteY3" fmla="*/ 0 h 1219200"/>
                                  </a:gdLst>
                                  <a:ahLst/>
                                  <a:cxnLst>
                                    <a:cxn ang="0">
                                      <a:pos x="connsiteX0" y="connsiteY0"/>
                                    </a:cxn>
                                    <a:cxn ang="0">
                                      <a:pos x="connsiteX1" y="connsiteY1"/>
                                    </a:cxn>
                                    <a:cxn ang="0">
                                      <a:pos x="connsiteX2" y="connsiteY2"/>
                                    </a:cxn>
                                    <a:cxn ang="0">
                                      <a:pos x="connsiteX3" y="connsiteY3"/>
                                    </a:cxn>
                                  </a:cxnLst>
                                  <a:rect l="l" t="t" r="r" b="b"/>
                                  <a:pathLst>
                                    <a:path w="295275" h="1219200">
                                      <a:moveTo>
                                        <a:pt x="0" y="1219200"/>
                                      </a:moveTo>
                                      <a:cubicBezTo>
                                        <a:pt x="23019" y="992187"/>
                                        <a:pt x="46038" y="765175"/>
                                        <a:pt x="95250" y="561975"/>
                                      </a:cubicBezTo>
                                      <a:cubicBezTo>
                                        <a:pt x="144462" y="358775"/>
                                        <a:pt x="295275" y="0"/>
                                        <a:pt x="295275" y="0"/>
                                      </a:cubicBezTo>
                                      <a:lnTo>
                                        <a:pt x="295275" y="0"/>
                                      </a:ln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D41CA9D" id="Group 1585" o:spid="_x0000_s1149" style="width:311.2pt;height:174.15pt;mso-position-horizontal-relative:char;mso-position-vertical-relative:line" coordsize="39522,22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">
                      <v:group id="Group 1586" o:spid="_x0000_s1150" style="position:absolute;width:39522;height:22117" coordorigin=",571" coordsize="39522,2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">
                        <v:group id="Group 1587" o:spid="_x0000_s1151" style="position:absolute;top:1047;width:33909;height:21641" coordsize="3390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">
                          <v:group id="Group 1588" o:spid="_x0000_s1152" style="position:absolute;width:33909;height:21640" coordsize="3390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">
                            <v:group id="Group 1589" o:spid="_x0000_s1153" style="position:absolute;width:33909;height:21640" coordsize="3390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">
                              <v:group id="Group 1590" o:spid="_x0000_s1154" style="position:absolute;width:33909;height:21640" coordsize="3390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">
                                <v:group id="Group 1591" o:spid="_x0000_s1155" style="position:absolute;width:33909;height:21640" coordsize="3390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">
                                  <v:group id="Group 1592" o:spid="_x0000_s1156" style="position:absolute;left:4000;width:29909;height:21640" coordsize="29908,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">
                                    <v:shape id="Picture 1593" o:spid="_x0000_s1157" type="#_x0000_t75" style="position:absolute;width:29908;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">
                                      <v:imagedata r:id="rId137" o:title=""/>
                                      <v:path arrowok="t"/>
                                    </v:shape>
                                    <v:group id="Group 1594" o:spid="_x0000_s1158" style="position:absolute;left:666;width:28290;height:21640" coordsize="28289,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">
                                      <v:line id="Straight Connector 1595" o:spid="_x0000_s1159" style="position:absolute;flip:y;visibility:visible;mso-wrap-style:square" from="5334,12192" to="12858,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" strokecolor="black [3200]" strokeweight="2pt">
                                        <v:shadow on="t" color="black" opacity="24903f" origin=",.5" offset="0,.55556mm"/>
                                      </v:line>
                                      <v:line id="Straight Connector 1596" o:spid="_x0000_s1160" style="position:absolute;flip:y;visibility:visible;mso-wrap-style:square" from="10953,18002" to="18573,21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" strokecolor="black [3200]" strokeweight="2pt">
                                        <v:shadow on="t" color="black" opacity="24903f" origin=",.5" offset="0,.55556mm"/>
                                      </v:line>
                                      <v:line id="Straight Connector 1597" o:spid="_x0000_s1161" style="position:absolute;flip:x y;visibility:visible;mso-wrap-style:square" from="5334,15621" to="11525,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" strokecolor="black [3200]" strokeweight="2pt">
                                        <v:shadow on="t" color="black" opacity="24903f" origin=",.5" offset="0,.55556mm"/>
                                      </v:line>
                                      <v:line id="Straight Connector 1598" o:spid="_x0000_s1162" style="position:absolute;flip:x y;visibility:visible;mso-wrap-style:square" from="12858,12001" to="19050,17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" strokecolor="black [3200]" strokeweight="2pt">
                                        <v:shadow on="t" color="black" opacity="24903f" origin=",.5" offset="0,.55556mm"/>
                                      </v:line>
                                      <v:shape id="Freeform 1599" o:spid="_x0000_s1163" style="position:absolute;left:18573;top:14668;width:9716;height:3334;visibility:visible;mso-wrap-style:square;v-text-anchor:middle" coordsize="962025,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" path="m,361950c153194,344487,306388,327025,466725,266700,627062,206375,794543,103187,962025,e" filled="f" strokecolor="black [3200]" strokeweight="2pt">
                                        <v:shadow on="t" color="black" opacity="24903f" origin=",.5" offset="0,.55556mm"/>
                                        <v:path arrowok="t" o:connecttype="custom" o:connectlocs="0,333376;471346,245645;971550,0" o:connectangles="0,0,0"/>
                                      </v:shape>
                                      <v:line id="Straight Connector 1600" o:spid="_x0000_s1164" style="position:absolute;visibility:visible;mso-wrap-style:square" from="28289,8096" to="28289,14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" strokecolor="black [3200]" strokeweight="2pt">
                                        <v:shadow on="t" color="black" opacity="24903f" origin=",.5" offset="0,.55556mm"/>
                                      </v:line>
                                      <v:line id="Straight Connector 1601" o:spid="_x0000_s1165" style="position:absolute;flip:x y;visibility:visible;mso-wrap-style:square" from="16192,0" to="28289,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" strokecolor="black [3200]" strokeweight="2pt">
                                        <v:shadow on="t" color="black" opacity="24903f" origin=",.5" offset="0,.55556mm"/>
                                      </v:line>
                                      <v:line id="Straight Connector 1602" o:spid="_x0000_s1166" style="position:absolute;flip:y;visibility:visible;mso-wrap-style:square" from="0,0" to="16192,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" strokecolor="black [3200]" strokeweight="2pt">
                                        <v:shadow on="t" color="black" opacity="24903f" origin=",.5" offset="0,.55556mm"/>
                                      </v:line>
                                      <v:shape id="Freeform 1603" o:spid="_x0000_s1167" style="position:absolute;top:6000;width:5524;height:9443;visibility:visible;mso-wrap-style:square;v-text-anchor:middle" coordsize="371475,923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" path="m371475,923925c330993,748506,290512,573087,228600,419100,166687,265112,83343,132556,,e" filled="f" strokecolor="black [3200]" strokeweight="2pt">
                                        <v:shadow on="t" color="black" opacity="24903f" origin=",.5" offset="0,.55556mm"/>
                                        <v:path arrowok="t" o:connecttype="custom" o:connectlocs="552450,944245;339969,428317;0,0" o:connectangles="0,0,0"/>
                                      </v:shape>
                                      <v:shape id="Freeform 1604" o:spid="_x0000_s1168" style="position:absolute;left:476;top:12477;width:5048;height:3048;visibility:visible;mso-wrap-style:square;v-text-anchor:middle" coordsize="400050,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" path="m400050,295275c309562,257968,219075,220662,152400,171450,85725,122237,42862,61118,,e" filled="f" strokecolor="black [3200]" strokeweight="2pt">
                                        <v:shadow on="t" color="black" opacity="24903f" origin=",.5" offset="0,.55556mm"/>
                                        <v:path arrowok="t" o:connecttype="custom" o:connectlocs="504825,304800;192314,176981;0,0" o:connectangles="0,0,0"/>
                                      </v:shape>
                                      <v:line id="Straight Connector 1605" o:spid="_x0000_s1169" style="position:absolute;visibility:visible;mso-wrap-style:square" from="0,6000" to="47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" strokecolor="black [3200]" strokeweight="2pt">
                                        <v:shadow on="t" color="black" opacity="24903f" origin=",.5" offset="0,.55556mm"/>
                                      </v:line>
                                    </v:group>
                                  </v:group>
                                  <v:shape id="Straight Arrow Connector 1606" o:spid="_x0000_s1170" type="#_x0000_t32" style="position:absolute;left:9239;top:16478;width:5423;height:15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" strokecolor="black [3200]" strokeweight="2pt">
                                    <v:stroke endarrow="block"/>
                                    <v:shadow on="t" color="black" opacity="24903f" origin=",.5" offset="0,.55556mm"/>
                                  </v:shape>
                                  <v:shape id="Text Box 1607" o:spid="_x0000_s1171" type="#_x0000_t202" style="position:absolute;top:16478;width:9137;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" filled="f" stroked="f" strokeweight=".5pt">
                                    <v:textbox>
                                      <w:txbxContent>
                                        <w:p w:rsidR="00737F8A" w:rsidRPr="00F434FB" w:rsidRDefault="00737F8A" w:rsidP="00DF14E6">
                                          <w:pPr>
                                            <w:rPr>
                                              <w:b/>
                                              <w:sz w:val="24"/>
                                            </w:rPr>
                                          </w:pPr>
                                          <w:r>
                                            <w:rPr>
                                              <w:b/>
                                              <w:sz w:val="24"/>
                                            </w:rPr>
                                            <w:t>Bond</w:t>
                                          </w:r>
                                          <w:r w:rsidRPr="00F434FB">
                                            <w:rPr>
                                              <w:b/>
                                              <w:sz w:val="24"/>
                                            </w:rPr>
                                            <w:t xml:space="preserve"> point</w:t>
                                          </w:r>
                                        </w:p>
                                      </w:txbxContent>
                                    </v:textbox>
                                  </v:shape>
                                </v:group>
                                <v:line id="Straight Connector 1608" o:spid="_x0000_s1172" style="position:absolute;flip:x y;visibility:visible;mso-wrap-style:square" from="32099,14097" to="32956,14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" strokecolor="black [3200]" strokeweight="2pt">
                                  <v:shadow on="t" color="black" opacity="24903f" origin=",.5" offset="0,.55556mm"/>
                                </v:line>
                              </v:group>
                              <v:line id="Straight Connector 1609" o:spid="_x0000_s1173" style="position:absolute;visibility:visible;mso-wrap-style:square" from="20859,0" to="20859,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" strokecolor="black [3200]" strokeweight="2pt">
                                <v:shadow on="t" color="black" opacity="24903f" origin=",.5" offset="0,.55556mm"/>
                              </v:line>
                            </v:group>
                            <v:line id="Straight Connector 1610" o:spid="_x0000_s1174" style="position:absolute;flip:y;visibility:visible;mso-wrap-style:square" from="5143,12096" to="6667,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" strokecolor="black [3200]" strokeweight="2pt">
                              <v:shadow on="t" color="black" opacity="24903f" origin=",.5" offset="0,.55556mm"/>
                            </v:line>
                          </v:group>
                          <v:shape id="Straight Arrow Connector 1611" o:spid="_x0000_s1175" type="#_x0000_t32" style="position:absolute;left:27813;top:1714;width:3048;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" strokecolor="black [3200]" strokeweight="2pt">
                            <v:stroke endarrow="block"/>
                            <v:shadow on="t" color="black" opacity="24903f" origin=",.5" offset="0,.55556mm"/>
                          </v:shape>
                        </v:group>
                        <v:shape id="Text Box 1612" o:spid="_x0000_s1176" type="#_x0000_t202" style="position:absolute;left:27336;top:571;width:12186;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" filled="f" stroked="f" strokeweight=".5pt">
                          <v:textbox>
                            <w:txbxContent>
                              <w:p w:rsidR="00737F8A" w:rsidRPr="00F434FB" w:rsidRDefault="00737F8A" w:rsidP="00DF14E6">
                                <w:pPr>
                                  <w:rPr>
                                    <w:b/>
                                    <w:sz w:val="24"/>
                                  </w:rPr>
                                </w:pPr>
                                <w:r>
                                  <w:rPr>
                                    <w:b/>
                                    <w:sz w:val="24"/>
                                  </w:rPr>
                                  <w:t>Fibrous portion</w:t>
                                </w:r>
                              </w:p>
                            </w:txbxContent>
                          </v:textbox>
                        </v:shape>
                      </v:group>
                      <v:shape id="Freeform 1613" o:spid="_x0000_s1177" style="position:absolute;left:17526;top:476;width:3333;height:12192;visibility:visible;mso-wrap-style:square;v-text-anchor:middle" coordsize="295275,1219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" path="m,1219200c23019,992187,46038,765175,95250,561975,144462,358775,295275,,295275,r,e" filled="f" strokecolor="black [3200]" strokeweight="2pt">
                        <v:shadow on="t" color="black" opacity="24903f" origin=",.5" offset="0,.55556mm"/>
                        <v:path arrowok="t" o:connecttype="custom" o:connectlocs="0,1219200;107540,561975;333375,0;333375,0" o:connectangles="0,0,0,0"/>
                      </v:shape>
                      <w10:anchorlock/>
                    </v:group>
                  </w:pict>
                </mc:Fallback>
              </mc:AlternateContent>
            </w:r>
          </w:p>
          <w:p w:rsidR="00DF14E6" w:rsidRDefault="00DF14E6" w:rsidP="00BB231D">
            <w:pPr>
              <w:pStyle w:val="ListParagraph"/>
              <w:autoSpaceDE w:val="0"/>
              <w:autoSpaceDN w:val="0"/>
              <w:adjustRightInd w:val="0"/>
              <w:spacing w:after="0" w:line="240" w:lineRule="auto"/>
              <w:ind w:left="0"/>
              <w:jc w:val="center"/>
              <w:rPr>
                <w:rFonts w:ascii="Times New Roman" w:hAnsi="Times New Roman"/>
                <w:sz w:val="24"/>
                <w:szCs w:val="24"/>
              </w:rPr>
            </w:pPr>
            <w:r w:rsidRPr="006933C7">
              <w:rPr>
                <w:rFonts w:ascii="Times New Roman" w:hAnsi="Times New Roman"/>
                <w:sz w:val="20"/>
                <w:szCs w:val="24"/>
              </w:rPr>
              <w:t>(a)</w:t>
            </w:r>
          </w:p>
        </w:tc>
      </w:tr>
      <w:tr w:rsidR="00DF14E6" w:rsidTr="00BB231D">
        <w:trPr>
          <w:jc w:val="center"/>
        </w:trPr>
        <w:tc>
          <w:tcPr>
            <w:tcW w:w="6440" w:type="dxa"/>
          </w:tcPr>
          <w:p w:rsidR="00DF14E6" w:rsidRDefault="00DF14E6" w:rsidP="00BB231D">
            <w:pPr>
              <w:pStyle w:val="ListParagraph"/>
              <w:keepNext/>
              <w:autoSpaceDE w:val="0"/>
              <w:autoSpaceDN w:val="0"/>
              <w:adjustRightInd w:val="0"/>
              <w:spacing w:after="0" w:line="360" w:lineRule="auto"/>
              <w:ind w:left="0"/>
            </w:pPr>
            <w:r>
              <w:rPr>
                <w:noProof/>
                <w:lang w:eastAsia="zh-CN"/>
              </w:rPr>
              <mc:AlternateContent>
                <mc:Choice Requires="wpg">
                  <w:drawing>
                    <wp:inline distT="0" distB="0" distL="0" distR="0" wp14:anchorId="0B1C0355" wp14:editId="4CB87F1D">
                      <wp:extent cx="3190875" cy="2332990"/>
                      <wp:effectExtent l="0" t="38100" r="47625" b="67310"/>
                      <wp:docPr id="1614" name="Group 1614"/>
                      <wp:cNvGraphicFramePr/>
                      <a:graphic xmlns:a="http://schemas.openxmlformats.org/drawingml/2006/main">
                        <a:graphicData uri="http://schemas.microsoft.com/office/word/2010/wordprocessingGroup">
                          <wpg:wgp>
                            <wpg:cNvGrpSpPr/>
                            <wpg:grpSpPr>
                              <a:xfrm>
                                <a:off x="0" y="0"/>
                                <a:ext cx="3190875" cy="2332990"/>
                                <a:chOff x="0" y="0"/>
                                <a:chExt cx="3190875" cy="2332990"/>
                              </a:xfrm>
                            </wpg:grpSpPr>
                            <wpg:grpSp>
                              <wpg:cNvPr id="1615" name="Group 1615"/>
                              <wpg:cNvGrpSpPr/>
                              <wpg:grpSpPr>
                                <a:xfrm>
                                  <a:off x="0" y="0"/>
                                  <a:ext cx="3190875" cy="2332990"/>
                                  <a:chOff x="0" y="0"/>
                                  <a:chExt cx="3190875" cy="2332990"/>
                                </a:xfrm>
                              </wpg:grpSpPr>
                              <wpg:grpSp>
                                <wpg:cNvPr id="1616" name="Group 1616"/>
                                <wpg:cNvGrpSpPr/>
                                <wpg:grpSpPr>
                                  <a:xfrm>
                                    <a:off x="0" y="0"/>
                                    <a:ext cx="3190875" cy="2332990"/>
                                    <a:chOff x="0" y="0"/>
                                    <a:chExt cx="3190875" cy="2332990"/>
                                  </a:xfrm>
                                </wpg:grpSpPr>
                                <wpg:grpSp>
                                  <wpg:cNvPr id="1617" name="Group 1617"/>
                                  <wpg:cNvGrpSpPr/>
                                  <wpg:grpSpPr>
                                    <a:xfrm>
                                      <a:off x="0" y="0"/>
                                      <a:ext cx="3190875" cy="2332990"/>
                                      <a:chOff x="0" y="0"/>
                                      <a:chExt cx="3190875" cy="2332990"/>
                                    </a:xfrm>
                                  </wpg:grpSpPr>
                                  <wpg:grpSp>
                                    <wpg:cNvPr id="1618" name="Group 1618"/>
                                    <wpg:cNvGrpSpPr/>
                                    <wpg:grpSpPr>
                                      <a:xfrm>
                                        <a:off x="0" y="19050"/>
                                        <a:ext cx="3123565" cy="2313940"/>
                                        <a:chOff x="-114300" y="-85725"/>
                                        <a:chExt cx="3123565" cy="2313940"/>
                                      </a:xfrm>
                                    </wpg:grpSpPr>
                                    <wpg:grpSp>
                                      <wpg:cNvPr id="1619" name="Group 1619"/>
                                      <wpg:cNvGrpSpPr/>
                                      <wpg:grpSpPr>
                                        <a:xfrm>
                                          <a:off x="-114300" y="-85725"/>
                                          <a:ext cx="3123565" cy="2247900"/>
                                          <a:chOff x="-114300" y="-85725"/>
                                          <a:chExt cx="3123565" cy="2247900"/>
                                        </a:xfrm>
                                      </wpg:grpSpPr>
                                      <pic:pic xmlns:pic="http://schemas.openxmlformats.org/drawingml/2006/picture">
                                        <pic:nvPicPr>
                                          <pic:cNvPr id="1620" name="Picture 1620"/>
                                          <pic:cNvPicPr>
                                            <a:picLocks noChangeAspect="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924175" cy="2162175"/>
                                          </a:xfrm>
                                          <a:prstGeom prst="rect">
                                            <a:avLst/>
                                          </a:prstGeom>
                                          <a:noFill/>
                                          <a:ln>
                                            <a:noFill/>
                                          </a:ln>
                                        </pic:spPr>
                                      </pic:pic>
                                      <wps:wsp>
                                        <wps:cNvPr id="1621" name="Text Box 1621"/>
                                        <wps:cNvSpPr txBox="1"/>
                                        <wps:spPr>
                                          <a:xfrm>
                                            <a:off x="2095500" y="1809750"/>
                                            <a:ext cx="9137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F434FB" w:rsidRDefault="00737F8A" w:rsidP="00DF14E6">
                                              <w:pPr>
                                                <w:rPr>
                                                  <w:b/>
                                                  <w:sz w:val="24"/>
                                                </w:rPr>
                                              </w:pPr>
                                              <w:r>
                                                <w:rPr>
                                                  <w:b/>
                                                  <w:sz w:val="24"/>
                                                </w:rPr>
                                                <w:t>Bond</w:t>
                                              </w:r>
                                              <w:r w:rsidRPr="00F434FB">
                                                <w:rPr>
                                                  <w:b/>
                                                  <w:sz w:val="24"/>
                                                </w:rPr>
                                                <w:t xml:space="preserve"> po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22" name="Straight Arrow Connector 1622"/>
                                        <wps:cNvCnPr/>
                                        <wps:spPr>
                                          <a:xfrm flipH="1" flipV="1">
                                            <a:off x="1809750" y="1628775"/>
                                            <a:ext cx="409575" cy="180975"/>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623" name="Straight Arrow Connector 1623"/>
                                        <wps:cNvCnPr/>
                                        <wps:spPr>
                                          <a:xfrm>
                                            <a:off x="676275" y="104775"/>
                                            <a:ext cx="161925" cy="257175"/>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624" name="Text Box 1624"/>
                                        <wps:cNvSpPr txBox="1"/>
                                        <wps:spPr>
                                          <a:xfrm>
                                            <a:off x="-114300" y="-85725"/>
                                            <a:ext cx="12185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F434FB" w:rsidRDefault="00737F8A" w:rsidP="00DF14E6">
                                              <w:pPr>
                                                <w:rPr>
                                                  <w:b/>
                                                  <w:sz w:val="24"/>
                                                </w:rPr>
                                              </w:pPr>
                                              <w:r>
                                                <w:rPr>
                                                  <w:b/>
                                                  <w:sz w:val="24"/>
                                                </w:rPr>
                                                <w:t>Fibrous portion</w:t>
                                              </w:r>
                                            </w:p>
                                            <w:p w:rsidR="00737F8A" w:rsidRPr="00F434FB" w:rsidRDefault="00737F8A" w:rsidP="00DF14E6">
                                              <w:pPr>
                                                <w:rPr>
                                                  <w:b/>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625" name="Group 1625"/>
                                      <wpg:cNvGrpSpPr/>
                                      <wpg:grpSpPr>
                                        <a:xfrm>
                                          <a:off x="0" y="457200"/>
                                          <a:ext cx="1371600" cy="1771015"/>
                                          <a:chOff x="0" y="0"/>
                                          <a:chExt cx="1371600" cy="1771015"/>
                                        </a:xfrm>
                                      </wpg:grpSpPr>
                                      <wps:wsp>
                                        <wps:cNvPr id="1626" name="Straight Connector 1626"/>
                                        <wps:cNvCnPr/>
                                        <wps:spPr>
                                          <a:xfrm flipV="1">
                                            <a:off x="0" y="0"/>
                                            <a:ext cx="247650" cy="104775"/>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27" name="Straight Connector 1627"/>
                                        <wps:cNvCnPr/>
                                        <wps:spPr>
                                          <a:xfrm flipV="1">
                                            <a:off x="104775" y="914400"/>
                                            <a:ext cx="247650" cy="104775"/>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28" name="Straight Connector 1628"/>
                                        <wps:cNvCnPr/>
                                        <wps:spPr>
                                          <a:xfrm flipV="1">
                                            <a:off x="428625" y="1019175"/>
                                            <a:ext cx="247650" cy="104775"/>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29" name="Straight Connector 1629"/>
                                        <wps:cNvCnPr/>
                                        <wps:spPr>
                                          <a:xfrm flipV="1">
                                            <a:off x="1123950" y="1647825"/>
                                            <a:ext cx="247650" cy="12319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30" name="Straight Arrow Connector 1630"/>
                                        <wps:cNvCnPr/>
                                        <wps:spPr>
                                          <a:xfrm>
                                            <a:off x="514350" y="1076325"/>
                                            <a:ext cx="666750" cy="66675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wpg:grpSp>
                                  </wpg:grpSp>
                                  <wps:wsp>
                                    <wps:cNvPr id="1631" name="Straight Connector 1631"/>
                                    <wps:cNvCnPr/>
                                    <wps:spPr>
                                      <a:xfrm flipV="1">
                                        <a:off x="1790700" y="0"/>
                                        <a:ext cx="200025" cy="11430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32" name="Straight Connector 1632"/>
                                    <wps:cNvCnPr/>
                                    <wps:spPr>
                                      <a:xfrm flipV="1">
                                        <a:off x="3000375" y="666750"/>
                                        <a:ext cx="190500" cy="13335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633" name="Straight Arrow Connector 1633"/>
                                    <wps:cNvCnPr/>
                                    <wps:spPr>
                                      <a:xfrm>
                                        <a:off x="1924050" y="47625"/>
                                        <a:ext cx="1151890" cy="66675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wpg:grpSp>
                                <wps:wsp>
                                  <wps:cNvPr id="1634" name="Text Box 2"/>
                                  <wps:cNvSpPr txBox="1">
                                    <a:spLocks noChangeArrowheads="1"/>
                                  </wps:cNvSpPr>
                                  <wps:spPr bwMode="auto">
                                    <a:xfrm rot="1842029">
                                      <a:off x="2325688" y="231659"/>
                                      <a:ext cx="353059" cy="240991"/>
                                    </a:xfrm>
                                    <a:prstGeom prst="rect">
                                      <a:avLst/>
                                    </a:prstGeom>
                                    <a:solidFill>
                                      <a:schemeClr val="bg1"/>
                                    </a:solidFill>
                                    <a:ln w="9525">
                                      <a:noFill/>
                                      <a:miter lim="800000"/>
                                      <a:headEnd/>
                                      <a:tailEnd/>
                                    </a:ln>
                                  </wps:spPr>
                                  <wps:txbx>
                                    <w:txbxContent>
                                      <w:p w:rsidR="00737F8A" w:rsidRPr="00BE40B5" w:rsidRDefault="00737F8A" w:rsidP="00DF14E6">
                                        <w:pPr>
                                          <w:rPr>
                                            <w:rFonts w:ascii="Viner Hand ITC" w:hAnsi="Viner Hand ITC" w:cs="Arial"/>
                                            <w:b/>
                                            <w:sz w:val="24"/>
                                          </w:rPr>
                                        </w:pPr>
                                        <w:r w:rsidRPr="00BE40B5">
                                          <w:rPr>
                                            <w:rFonts w:ascii="Viner Hand ITC" w:hAnsi="Viner Hand ITC" w:cs="Arial"/>
                                            <w:b/>
                                            <w:sz w:val="24"/>
                                          </w:rPr>
                                          <w:t>l</w:t>
                                        </w:r>
                                      </w:p>
                                    </w:txbxContent>
                                  </wps:txbx>
                                  <wps:bodyPr rot="0" vert="horz" wrap="square" lIns="91440" tIns="45720" rIns="91440" bIns="45720" anchor="t" anchorCtr="0">
                                    <a:noAutofit/>
                                  </wps:bodyPr>
                                </wps:wsp>
                              </wpg:grpSp>
                              <wps:wsp>
                                <wps:cNvPr id="1635" name="Text Box 2"/>
                                <wps:cNvSpPr txBox="1">
                                  <a:spLocks noChangeArrowheads="1"/>
                                </wps:cNvSpPr>
                                <wps:spPr bwMode="auto">
                                  <a:xfrm rot="21391250">
                                    <a:off x="123825" y="958850"/>
                                    <a:ext cx="353059" cy="276224"/>
                                  </a:xfrm>
                                  <a:prstGeom prst="rect">
                                    <a:avLst/>
                                  </a:prstGeom>
                                  <a:noFill/>
                                  <a:ln w="9525">
                                    <a:noFill/>
                                    <a:miter lim="800000"/>
                                    <a:headEnd/>
                                    <a:tailEnd/>
                                  </a:ln>
                                </wps:spPr>
                                <wps:txbx>
                                  <w:txbxContent>
                                    <w:p w:rsidR="00737F8A" w:rsidRPr="00BE40B5" w:rsidRDefault="00737F8A" w:rsidP="00DF14E6">
                                      <w:pPr>
                                        <w:rPr>
                                          <w:b/>
                                          <w:sz w:val="24"/>
                                        </w:rPr>
                                      </w:pPr>
                                      <w:r>
                                        <w:rPr>
                                          <w:b/>
                                          <w:sz w:val="24"/>
                                        </w:rPr>
                                        <w:t>h</w:t>
                                      </w:r>
                                    </w:p>
                                  </w:txbxContent>
                                </wps:txbx>
                                <wps:bodyPr rot="0" vert="horz" wrap="square" lIns="91440" tIns="45720" rIns="91440" bIns="45720" anchor="t" anchorCtr="0">
                                  <a:spAutoFit/>
                                </wps:bodyPr>
                              </wps:wsp>
                              <wps:wsp>
                                <wps:cNvPr id="1636" name="Straight Arrow Connector 1636"/>
                                <wps:cNvCnPr/>
                                <wps:spPr>
                                  <a:xfrm flipH="1" flipV="1">
                                    <a:off x="222250" y="631825"/>
                                    <a:ext cx="35168" cy="35115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37" name="Straight Arrow Connector 1637"/>
                                <wps:cNvCnPr/>
                                <wps:spPr>
                                  <a:xfrm>
                                    <a:off x="282575" y="1209675"/>
                                    <a:ext cx="25400" cy="3314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38" name="Text Box 2"/>
                                <wps:cNvSpPr txBox="1">
                                  <a:spLocks noChangeArrowheads="1"/>
                                </wps:cNvSpPr>
                                <wps:spPr bwMode="auto">
                                  <a:xfrm rot="2630507">
                                    <a:off x="796925" y="1822450"/>
                                    <a:ext cx="352425" cy="233940"/>
                                  </a:xfrm>
                                  <a:prstGeom prst="rect">
                                    <a:avLst/>
                                  </a:prstGeom>
                                  <a:solidFill>
                                    <a:schemeClr val="bg1"/>
                                  </a:solidFill>
                                  <a:ln w="9525">
                                    <a:noFill/>
                                    <a:miter lim="800000"/>
                                    <a:headEnd/>
                                    <a:tailEnd/>
                                  </a:ln>
                                </wps:spPr>
                                <wps:txbx>
                                  <w:txbxContent>
                                    <w:p w:rsidR="00737F8A" w:rsidRPr="00BE40B5" w:rsidRDefault="00737F8A" w:rsidP="00DF14E6">
                                      <w:pPr>
                                        <w:rPr>
                                          <w:b/>
                                          <w:sz w:val="24"/>
                                        </w:rPr>
                                      </w:pPr>
                                      <w:r>
                                        <w:rPr>
                                          <w:b/>
                                          <w:sz w:val="24"/>
                                        </w:rPr>
                                        <w:t>w</w:t>
                                      </w:r>
                                    </w:p>
                                  </w:txbxContent>
                                </wps:txbx>
                                <wps:bodyPr rot="0" vert="horz" wrap="square" lIns="91440" tIns="45720" rIns="91440" bIns="45720" anchor="t" anchorCtr="0">
                                  <a:noAutofit/>
                                </wps:bodyPr>
                              </wps:wsp>
                            </wpg:grpSp>
                            <wpg:grpSp>
                              <wpg:cNvPr id="1639" name="Group 1639"/>
                              <wpg:cNvGrpSpPr/>
                              <wpg:grpSpPr>
                                <a:xfrm>
                                  <a:off x="1781175" y="1762125"/>
                                  <a:ext cx="361950" cy="495935"/>
                                  <a:chOff x="0" y="0"/>
                                  <a:chExt cx="361950" cy="495935"/>
                                </a:xfrm>
                              </wpg:grpSpPr>
                              <wps:wsp>
                                <wps:cNvPr id="1640" name="Straight Arrow Connector 1640"/>
                                <wps:cNvCnPr/>
                                <wps:spPr>
                                  <a:xfrm>
                                    <a:off x="0" y="0"/>
                                    <a:ext cx="0" cy="1993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41" name="Straight Arrow Connector 1641"/>
                                <wps:cNvCnPr/>
                                <wps:spPr>
                                  <a:xfrm flipH="1" flipV="1">
                                    <a:off x="19050" y="314325"/>
                                    <a:ext cx="9525" cy="1816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42" name="Text Box 2"/>
                                <wps:cNvSpPr txBox="1">
                                  <a:spLocks noChangeArrowheads="1"/>
                                </wps:cNvSpPr>
                                <wps:spPr bwMode="auto">
                                  <a:xfrm rot="21447125">
                                    <a:off x="9525" y="161925"/>
                                    <a:ext cx="352425" cy="233680"/>
                                  </a:xfrm>
                                  <a:prstGeom prst="rect">
                                    <a:avLst/>
                                  </a:prstGeom>
                                  <a:noFill/>
                                  <a:ln w="9525">
                                    <a:noFill/>
                                    <a:miter lim="800000"/>
                                    <a:headEnd/>
                                    <a:tailEnd/>
                                  </a:ln>
                                </wps:spPr>
                                <wps:txbx>
                                  <w:txbxContent>
                                    <w:p w:rsidR="00737F8A" w:rsidRPr="00BE40B5" w:rsidRDefault="00737F8A" w:rsidP="00DF14E6">
                                      <w:pPr>
                                        <w:rPr>
                                          <w:b/>
                                          <w:sz w:val="24"/>
                                        </w:rPr>
                                      </w:pPr>
                                      <w:r>
                                        <w:rPr>
                                          <w:b/>
                                          <w:sz w:val="24"/>
                                        </w:rPr>
                                        <w:t>t</w:t>
                                      </w:r>
                                    </w:p>
                                  </w:txbxContent>
                                </wps:txbx>
                                <wps:bodyPr rot="0" vert="horz" wrap="square" lIns="91440" tIns="45720" rIns="91440" bIns="45720" anchor="t" anchorCtr="0">
                                  <a:noAutofit/>
                                </wps:bodyPr>
                              </wps:wsp>
                            </wpg:grpSp>
                          </wpg:wgp>
                        </a:graphicData>
                      </a:graphic>
                    </wp:inline>
                  </w:drawing>
                </mc:Choice>
                <mc:Fallback>
                  <w:pict>
                    <v:group w14:anchorId="0B1C0355" id="Group 1614" o:spid="_x0000_s1178" style="width:251.25pt;height:183.7pt;mso-position-horizontal-relative:char;mso-position-vertical-relative:line" coordsize="31908,23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">
                      <v:group id="Group 1615" o:spid="_x0000_s1179" style="position:absolute;width:31908;height:23329" coordsize="31908,23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">
                        <v:group id="Group 1616" o:spid="_x0000_s1180" style="position:absolute;width:31908;height:23329" coordsize="31908,23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">
                          <v:group id="Group 1617" o:spid="_x0000_s1181" style="position:absolute;width:31908;height:23329" coordsize="31908,23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">
                            <v:group id="Group 1618" o:spid="_x0000_s1182" style="position:absolute;top:190;width:31235;height:23139" coordorigin="-1143,-857" coordsize="31235,23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">
                              <v:group id="Group 1619" o:spid="_x0000_s1183" style="position:absolute;left:-1143;top:-857;width:31235;height:22478" coordorigin="-1143,-857" coordsize="31235,2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">
                                <v:shape id="Picture 1620" o:spid="_x0000_s1184" type="#_x0000_t75" style="position:absolute;width:29241;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">
                                  <v:imagedata r:id="rId139" o:title=""/>
                                  <v:path arrowok="t"/>
                                </v:shape>
                                <v:shape id="Text Box 1621" o:spid="_x0000_s1185" type="#_x0000_t202" style="position:absolute;left:20955;top:18097;width:9137;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" filled="f" stroked="f" strokeweight=".5pt">
                                  <v:textbox>
                                    <w:txbxContent>
                                      <w:p w:rsidR="00737F8A" w:rsidRPr="00F434FB" w:rsidRDefault="00737F8A" w:rsidP="00DF14E6">
                                        <w:pPr>
                                          <w:rPr>
                                            <w:b/>
                                            <w:sz w:val="24"/>
                                          </w:rPr>
                                        </w:pPr>
                                        <w:r>
                                          <w:rPr>
                                            <w:b/>
                                            <w:sz w:val="24"/>
                                          </w:rPr>
                                          <w:t>Bond</w:t>
                                        </w:r>
                                        <w:r w:rsidRPr="00F434FB">
                                          <w:rPr>
                                            <w:b/>
                                            <w:sz w:val="24"/>
                                          </w:rPr>
                                          <w:t xml:space="preserve"> point</w:t>
                                        </w:r>
                                      </w:p>
                                    </w:txbxContent>
                                  </v:textbox>
                                </v:shape>
                                <v:shape id="Straight Arrow Connector 1622" o:spid="_x0000_s1186" type="#_x0000_t32" style="position:absolute;left:18097;top:16287;width:4096;height:1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" strokecolor="black [3200]" strokeweight="2pt">
                                  <v:stroke endarrow="block"/>
                                  <v:shadow on="t" color="black" opacity="24903f" origin=",.5" offset="0,.55556mm"/>
                                </v:shape>
                                <v:shape id="Straight Arrow Connector 1623" o:spid="_x0000_s1187" type="#_x0000_t32" style="position:absolute;left:6762;top:1047;width:162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" strokecolor="black [3200]" strokeweight="2pt">
                                  <v:stroke endarrow="block"/>
                                  <v:shadow on="t" color="black" opacity="24903f" origin=",.5" offset="0,.55556mm"/>
                                </v:shape>
                                <v:shape id="Text Box 1624" o:spid="_x0000_s1188" type="#_x0000_t202" style="position:absolute;left:-1143;top:-857;width:12185;height:33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" filled="f" stroked="f" strokeweight=".5pt">
                                  <v:textbox>
                                    <w:txbxContent>
                                      <w:p w:rsidR="00737F8A" w:rsidRPr="00F434FB" w:rsidRDefault="00737F8A" w:rsidP="00DF14E6">
                                        <w:pPr>
                                          <w:rPr>
                                            <w:b/>
                                            <w:sz w:val="24"/>
                                          </w:rPr>
                                        </w:pPr>
                                        <w:r>
                                          <w:rPr>
                                            <w:b/>
                                            <w:sz w:val="24"/>
                                          </w:rPr>
                                          <w:t>Fibrous portion</w:t>
                                        </w:r>
                                      </w:p>
                                      <w:p w:rsidR="00737F8A" w:rsidRPr="00F434FB" w:rsidRDefault="00737F8A" w:rsidP="00DF14E6">
                                        <w:pPr>
                                          <w:rPr>
                                            <w:b/>
                                            <w:sz w:val="24"/>
                                          </w:rPr>
                                        </w:pPr>
                                      </w:p>
                                    </w:txbxContent>
                                  </v:textbox>
                                </v:shape>
                              </v:group>
                              <v:group id="Group 1625" o:spid="_x0000_s1189" style="position:absolute;top:4572;width:13716;height:17710" coordsize="13716,17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">
                                <v:line id="Straight Connector 1626" o:spid="_x0000_s1190" style="position:absolute;flip:y;visibility:visible;mso-wrap-style:square" from="0,0" to="2476,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" strokecolor="black [3200]" strokeweight="2pt"/>
                                <v:line id="Straight Connector 1627" o:spid="_x0000_s1191" style="position:absolute;flip:y;visibility:visible;mso-wrap-style:square" from="1047,9144" to="3524,10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" strokecolor="black [3200]" strokeweight="2pt"/>
                                <v:line id="Straight Connector 1628" o:spid="_x0000_s1192" style="position:absolute;flip:y;visibility:visible;mso-wrap-style:square" from="4286,10191" to="6762,11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" strokecolor="black [3200]" strokeweight="2pt"/>
                                <v:line id="Straight Connector 1629" o:spid="_x0000_s1193" style="position:absolute;flip:y;visibility:visible;mso-wrap-style:square" from="11239,16478" to="13716,17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" strokecolor="black [3200]" strokeweight="2pt"/>
                                <v:shape id="Straight Arrow Connector 1630" o:spid="_x0000_s1194" type="#_x0000_t32" style="position:absolute;left:5143;top:10763;width:6668;height:6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" strokecolor="black [3200]" strokeweight="2pt">
                                  <v:stroke startarrow="open" endarrow="open"/>
                                  <v:shadow on="t" color="black" opacity="24903f" origin=",.5" offset="0,.55556mm"/>
                                </v:shape>
                              </v:group>
                            </v:group>
                            <v:line id="Straight Connector 1631" o:spid="_x0000_s1195" style="position:absolute;flip:y;visibility:visible;mso-wrap-style:square" from="17907,0" to="19907,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" strokecolor="black [3200]" strokeweight="2pt"/>
                            <v:line id="Straight Connector 1632" o:spid="_x0000_s1196" style="position:absolute;flip:y;visibility:visible;mso-wrap-style:square" from="30003,6667" to="31908,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" strokecolor="black [3200]" strokeweight="2pt"/>
                            <v:shape id="Straight Arrow Connector 1633" o:spid="_x0000_s1197" type="#_x0000_t32" style="position:absolute;left:19240;top:476;width:11519;height:6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" strokecolor="black [3200]" strokeweight="2pt">
                              <v:stroke startarrow="open" endarrow="open"/>
                              <v:shadow on="t" color="black" opacity="24903f" origin=",.5" offset="0,.55556mm"/>
                            </v:shape>
                          </v:group>
                          <v:shape id="Text Box 2" o:spid="_x0000_s1198" type="#_x0000_t202" style="position:absolute;left:23256;top:2316;width:3531;height:2410;rotation:20119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" fillcolor="white [3212]" stroked="f">
                            <v:textbox>
                              <w:txbxContent>
                                <w:p w:rsidR="00737F8A" w:rsidRPr="00BE40B5" w:rsidRDefault="00737F8A" w:rsidP="00DF14E6">
                                  <w:pPr>
                                    <w:rPr>
                                      <w:rFonts w:ascii="Viner Hand ITC" w:hAnsi="Viner Hand ITC" w:cs="Arial"/>
                                      <w:b/>
                                      <w:sz w:val="24"/>
                                    </w:rPr>
                                  </w:pPr>
                                  <w:r w:rsidRPr="00BE40B5">
                                    <w:rPr>
                                      <w:rFonts w:ascii="Viner Hand ITC" w:hAnsi="Viner Hand ITC" w:cs="Arial"/>
                                      <w:b/>
                                      <w:sz w:val="24"/>
                                    </w:rPr>
                                    <w:t>l</w:t>
                                  </w:r>
                                </w:p>
                              </w:txbxContent>
                            </v:textbox>
                          </v:shape>
                        </v:group>
                        <v:shape id="Text Box 2" o:spid="_x0000_s1199" type="#_x0000_t202" style="position:absolute;left:1238;top:9588;width:3530;height:2762;rotation:-22801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" filled="f" stroked="f">
                          <v:textbox style="mso-fit-shape-to-text:t">
                            <w:txbxContent>
                              <w:p w:rsidR="00737F8A" w:rsidRPr="00BE40B5" w:rsidRDefault="00737F8A" w:rsidP="00DF14E6">
                                <w:pPr>
                                  <w:rPr>
                                    <w:b/>
                                    <w:sz w:val="24"/>
                                  </w:rPr>
                                </w:pPr>
                                <w:r>
                                  <w:rPr>
                                    <w:b/>
                                    <w:sz w:val="24"/>
                                  </w:rPr>
                                  <w:t>h</w:t>
                                </w:r>
                              </w:p>
                            </w:txbxContent>
                          </v:textbox>
                        </v:shape>
                        <v:shape id="Straight Arrow Connector 1636" o:spid="_x0000_s1200" type="#_x0000_t32" style="position:absolute;left:2222;top:6318;width:352;height:351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" strokecolor="black [3200]" strokeweight="2pt">
                          <v:stroke endarrow="open"/>
                          <v:shadow on="t" color="black" opacity="24903f" origin=",.5" offset="0,.55556mm"/>
                        </v:shape>
                        <v:shape id="Straight Arrow Connector 1637" o:spid="_x0000_s1201" type="#_x0000_t32" style="position:absolute;left:2825;top:12096;width:254;height:33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" strokecolor="black [3200]" strokeweight="2pt">
                          <v:stroke endarrow="open"/>
                          <v:shadow on="t" color="black" opacity="24903f" origin=",.5" offset="0,.55556mm"/>
                        </v:shape>
                        <v:shape id="Text Box 2" o:spid="_x0000_s1202" type="#_x0000_t202" style="position:absolute;left:7969;top:18224;width:3524;height:2339;rotation:287321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" fillcolor="white [3212]" stroked="f">
                          <v:textbox>
                            <w:txbxContent>
                              <w:p w:rsidR="00737F8A" w:rsidRPr="00BE40B5" w:rsidRDefault="00737F8A" w:rsidP="00DF14E6">
                                <w:pPr>
                                  <w:rPr>
                                    <w:b/>
                                    <w:sz w:val="24"/>
                                  </w:rPr>
                                </w:pPr>
                                <w:r>
                                  <w:rPr>
                                    <w:b/>
                                    <w:sz w:val="24"/>
                                  </w:rPr>
                                  <w:t>w</w:t>
                                </w:r>
                              </w:p>
                            </w:txbxContent>
                          </v:textbox>
                        </v:shape>
                      </v:group>
                      <v:group id="Group 1639" o:spid="_x0000_s1203" style="position:absolute;left:17811;top:17621;width:3620;height:4959" coordsize="361950,495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">
                        <v:shape id="Straight Arrow Connector 1640" o:spid="_x0000_s1204" type="#_x0000_t32" style="position:absolute;width:0;height:199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" strokecolor="black [3200]" strokeweight="2pt">
                          <v:stroke endarrow="open"/>
                          <v:shadow on="t" color="black" opacity="24903f" origin=",.5" offset="0,.55556mm"/>
                        </v:shape>
                        <v:shape id="Straight Arrow Connector 1641" o:spid="_x0000_s1205" type="#_x0000_t32" style="position:absolute;left:19050;top:314325;width:9525;height:1816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" strokecolor="black [3200]" strokeweight="2pt">
                          <v:stroke endarrow="open"/>
                          <v:shadow on="t" color="black" opacity="24903f" origin=",.5" offset="0,.55556mm"/>
                        </v:shape>
                        <v:shape id="Text Box 2" o:spid="_x0000_s1206" type="#_x0000_t202" style="position:absolute;left:9525;top:161925;width:352425;height:233680;rotation:-16698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" filled="f" stroked="f">
                          <v:textbox>
                            <w:txbxContent>
                              <w:p w:rsidR="00737F8A" w:rsidRPr="00BE40B5" w:rsidRDefault="00737F8A" w:rsidP="00DF14E6">
                                <w:pPr>
                                  <w:rPr>
                                    <w:b/>
                                    <w:sz w:val="24"/>
                                  </w:rPr>
                                </w:pPr>
                                <w:r>
                                  <w:rPr>
                                    <w:b/>
                                    <w:sz w:val="24"/>
                                  </w:rPr>
                                  <w:t>t</w:t>
                                </w:r>
                              </w:p>
                            </w:txbxContent>
                          </v:textbox>
                        </v:shape>
                      </v:group>
                      <w10:anchorlock/>
                    </v:group>
                  </w:pict>
                </mc:Fallback>
              </mc:AlternateContent>
            </w:r>
          </w:p>
          <w:p w:rsidR="00DF14E6" w:rsidRPr="00CB4E59" w:rsidRDefault="00DF14E6" w:rsidP="00BB231D">
            <w:pPr>
              <w:pStyle w:val="ListParagraph"/>
              <w:keepNext/>
              <w:autoSpaceDE w:val="0"/>
              <w:autoSpaceDN w:val="0"/>
              <w:adjustRightInd w:val="0"/>
              <w:spacing w:after="0" w:line="360" w:lineRule="auto"/>
              <w:ind w:left="0"/>
              <w:jc w:val="center"/>
              <w:rPr>
                <w:rFonts w:ascii="Times New Roman" w:hAnsi="Times New Roman"/>
                <w:noProof/>
                <w:sz w:val="24"/>
                <w:szCs w:val="24"/>
              </w:rPr>
            </w:pPr>
            <w:r w:rsidRPr="006933C7">
              <w:rPr>
                <w:rFonts w:ascii="Times New Roman" w:hAnsi="Times New Roman"/>
                <w:noProof/>
                <w:sz w:val="20"/>
                <w:szCs w:val="24"/>
              </w:rPr>
              <w:t xml:space="preserve"> (b)</w:t>
            </w:r>
          </w:p>
        </w:tc>
      </w:tr>
    </w:tbl>
    <w:p w:rsidR="00DF14E6" w:rsidRDefault="00DF14E6" w:rsidP="00E1218E">
      <w:pPr>
        <w:pStyle w:val="Caption"/>
        <w:spacing w:after="0" w:line="480" w:lineRule="auto"/>
        <w:jc w:val="center"/>
        <w:rPr>
          <w:b w:val="0"/>
          <w:color w:val="auto"/>
          <w:sz w:val="20"/>
          <w:szCs w:val="20"/>
        </w:rPr>
      </w:pPr>
      <w:bookmarkStart w:id="20" w:name="_Ref484270287"/>
      <w:r>
        <w:rPr>
          <w:b w:val="0"/>
          <w:color w:val="auto"/>
        </w:rPr>
        <w:t xml:space="preserve">Fig. </w:t>
      </w:r>
      <w:r w:rsidRPr="00DA0B8F">
        <w:rPr>
          <w:b w:val="0"/>
          <w:color w:val="auto"/>
        </w:rPr>
        <w:fldChar w:fldCharType="begin"/>
      </w:r>
      <w:r w:rsidRPr="00DA0B8F">
        <w:rPr>
          <w:b w:val="0"/>
          <w:color w:val="auto"/>
        </w:rPr>
        <w:instrText xml:space="preserve"> SEQ Fig_ \* ARABIC </w:instrText>
      </w:r>
      <w:r w:rsidRPr="00DA0B8F">
        <w:rPr>
          <w:b w:val="0"/>
          <w:color w:val="auto"/>
        </w:rPr>
        <w:fldChar w:fldCharType="separate"/>
      </w:r>
      <w:r w:rsidR="00D8490B">
        <w:rPr>
          <w:b w:val="0"/>
          <w:noProof/>
          <w:color w:val="auto"/>
        </w:rPr>
        <w:t>12</w:t>
      </w:r>
      <w:r w:rsidRPr="00DA0B8F">
        <w:rPr>
          <w:b w:val="0"/>
          <w:color w:val="auto"/>
        </w:rPr>
        <w:fldChar w:fldCharType="end"/>
      </w:r>
      <w:bookmarkEnd w:id="20"/>
      <w:r w:rsidRPr="00DA0B8F">
        <w:rPr>
          <w:b w:val="0"/>
          <w:color w:val="auto"/>
        </w:rPr>
        <w:t>.</w:t>
      </w:r>
      <w:r w:rsidRPr="00DA0B8F">
        <w:rPr>
          <w:b w:val="0"/>
          <w:color w:val="auto"/>
          <w:sz w:val="20"/>
          <w:szCs w:val="20"/>
        </w:rPr>
        <w:t xml:space="preserve"> Nonwoven models: (a) STL mesh model of sample-3 and (b) Solid model of sample-3.</w:t>
      </w:r>
    </w:p>
    <w:p w:rsidR="00E1218E" w:rsidRPr="00AF6D01" w:rsidRDefault="00E1218E" w:rsidP="00E1218E">
      <w:pPr>
        <w:autoSpaceDE w:val="0"/>
        <w:autoSpaceDN w:val="0"/>
        <w:adjustRightInd w:val="0"/>
        <w:spacing w:line="360" w:lineRule="auto"/>
        <w:jc w:val="both"/>
      </w:pPr>
      <w:r w:rsidRPr="00AF6D01">
        <w:t>Fibre volume fraction of fibrous portion (</w:t>
      </w:r>
      <w:r w:rsidRPr="00AF6D01">
        <w:rPr>
          <w:position w:val="-14"/>
        </w:rPr>
        <w:object w:dxaOrig="340" w:dyaOrig="380">
          <v:shape id="_x0000_i1070" type="#_x0000_t75" style="width:18.75pt;height:18.75pt" o:ole="">
            <v:imagedata r:id="rId140" o:title=""/>
          </v:shape>
          <o:OLEObject Type="Embed" ProgID="Equation.3" ShapeID="_x0000_i1070" DrawAspect="Content" ObjectID="_1595405330" r:id="rId141"/>
        </w:object>
      </w:r>
      <w:r w:rsidRPr="00AF6D01">
        <w:t>) can be determined by the total mesh volume in the following steps:</w:t>
      </w:r>
    </w:p>
    <w:p w:rsidR="00E1218E" w:rsidRPr="00AF6D01" w:rsidRDefault="00E1218E" w:rsidP="00E1218E">
      <w:pPr>
        <w:pStyle w:val="ListParagraph"/>
        <w:numPr>
          <w:ilvl w:val="0"/>
          <w:numId w:val="9"/>
        </w:numPr>
        <w:autoSpaceDE w:val="0"/>
        <w:autoSpaceDN w:val="0"/>
        <w:adjustRightInd w:val="0"/>
        <w:spacing w:after="0" w:line="360" w:lineRule="auto"/>
        <w:jc w:val="both"/>
        <w:rPr>
          <w:rFonts w:ascii="Times New Roman" w:hAnsi="Times New Roman"/>
          <w:sz w:val="20"/>
          <w:szCs w:val="20"/>
        </w:rPr>
      </w:pPr>
      <w:r w:rsidRPr="00AF6D01">
        <w:rPr>
          <w:rFonts w:ascii="Times New Roman" w:hAnsi="Times New Roman"/>
          <w:sz w:val="20"/>
          <w:szCs w:val="20"/>
        </w:rPr>
        <w:t>calculate the volume of bond point (</w:t>
      </w:r>
      <w:r w:rsidRPr="00AF6D01">
        <w:rPr>
          <w:rFonts w:ascii="Times New Roman" w:hAnsi="Times New Roman"/>
          <w:position w:val="-10"/>
          <w:sz w:val="20"/>
          <w:szCs w:val="20"/>
        </w:rPr>
        <w:object w:dxaOrig="360" w:dyaOrig="340">
          <v:shape id="_x0000_i1071" type="#_x0000_t75" style="width:18.75pt;height:10.5pt" o:ole="">
            <v:imagedata r:id="rId142" o:title=""/>
          </v:shape>
          <o:OLEObject Type="Embed" ProgID="Equation.3" ShapeID="_x0000_i1071" DrawAspect="Content" ObjectID="_1595405331" r:id="rId143"/>
        </w:object>
      </w:r>
      <w:r w:rsidRPr="00AF6D01">
        <w:rPr>
          <w:rFonts w:ascii="Times New Roman" w:hAnsi="Times New Roman"/>
          <w:sz w:val="20"/>
          <w:szCs w:val="20"/>
        </w:rPr>
        <w:t>);</w:t>
      </w:r>
    </w:p>
    <w:p w:rsidR="00E1218E" w:rsidRPr="00AF6D01" w:rsidRDefault="00E1218E" w:rsidP="00E1218E">
      <w:pPr>
        <w:pStyle w:val="ListParagraph"/>
        <w:numPr>
          <w:ilvl w:val="0"/>
          <w:numId w:val="9"/>
        </w:numPr>
        <w:autoSpaceDE w:val="0"/>
        <w:autoSpaceDN w:val="0"/>
        <w:adjustRightInd w:val="0"/>
        <w:spacing w:after="0" w:line="360" w:lineRule="auto"/>
        <w:jc w:val="both"/>
        <w:rPr>
          <w:rFonts w:ascii="Times New Roman" w:hAnsi="Times New Roman"/>
          <w:sz w:val="20"/>
          <w:szCs w:val="20"/>
        </w:rPr>
      </w:pPr>
      <w:r w:rsidRPr="00AF6D01">
        <w:rPr>
          <w:rFonts w:ascii="Times New Roman" w:hAnsi="Times New Roman"/>
          <w:sz w:val="20"/>
          <w:szCs w:val="20"/>
        </w:rPr>
        <w:t>calculate the fibrous portion volume (</w:t>
      </w:r>
      <w:r w:rsidRPr="00AF6D01">
        <w:rPr>
          <w:rFonts w:ascii="Times New Roman" w:hAnsi="Times New Roman"/>
          <w:position w:val="-10"/>
          <w:sz w:val="20"/>
          <w:szCs w:val="20"/>
        </w:rPr>
        <w:object w:dxaOrig="360" w:dyaOrig="340">
          <v:shape id="_x0000_i1072" type="#_x0000_t75" style="width:18.75pt;height:10.5pt" o:ole="">
            <v:imagedata r:id="rId144" o:title=""/>
          </v:shape>
          <o:OLEObject Type="Embed" ProgID="Equation.3" ShapeID="_x0000_i1072" DrawAspect="Content" ObjectID="_1595405332" r:id="rId145"/>
        </w:object>
      </w:r>
      <w:r w:rsidRPr="00AF6D01">
        <w:rPr>
          <w:rFonts w:ascii="Times New Roman" w:hAnsi="Times New Roman"/>
          <w:sz w:val="20"/>
          <w:szCs w:val="20"/>
        </w:rPr>
        <w:t>) by subtracting the volume of bond point from the total mesh volume (</w:t>
      </w:r>
      <w:r w:rsidRPr="00AF6D01">
        <w:rPr>
          <w:rFonts w:ascii="Times New Roman" w:hAnsi="Times New Roman"/>
          <w:position w:val="-10"/>
          <w:sz w:val="20"/>
          <w:szCs w:val="20"/>
        </w:rPr>
        <w:object w:dxaOrig="340" w:dyaOrig="340">
          <v:shape id="_x0000_i1073" type="#_x0000_t75" style="width:18.75pt;height:10.5pt" o:ole="">
            <v:imagedata r:id="rId146" o:title=""/>
          </v:shape>
          <o:OLEObject Type="Embed" ProgID="Equation.3" ShapeID="_x0000_i1073" DrawAspect="Content" ObjectID="_1595405333" r:id="rId147"/>
        </w:object>
      </w:r>
      <w:r w:rsidRPr="00AF6D01">
        <w:rPr>
          <w:rFonts w:ascii="Times New Roman" w:hAnsi="Times New Roman"/>
          <w:sz w:val="20"/>
          <w:szCs w:val="20"/>
        </w:rPr>
        <w:t>); and</w:t>
      </w:r>
    </w:p>
    <w:p w:rsidR="00E1218E" w:rsidRPr="00AF6D01" w:rsidRDefault="00E1218E" w:rsidP="00E1218E">
      <w:pPr>
        <w:pStyle w:val="ListParagraph"/>
        <w:numPr>
          <w:ilvl w:val="0"/>
          <w:numId w:val="9"/>
        </w:numPr>
        <w:autoSpaceDE w:val="0"/>
        <w:autoSpaceDN w:val="0"/>
        <w:adjustRightInd w:val="0"/>
        <w:spacing w:after="0" w:line="360" w:lineRule="auto"/>
        <w:jc w:val="both"/>
        <w:rPr>
          <w:rFonts w:ascii="Times New Roman" w:hAnsi="Times New Roman"/>
          <w:sz w:val="20"/>
          <w:szCs w:val="20"/>
        </w:rPr>
      </w:pPr>
      <w:r w:rsidRPr="00AF6D01">
        <w:rPr>
          <w:rFonts w:ascii="Times New Roman" w:hAnsi="Times New Roman"/>
          <w:sz w:val="20"/>
          <w:szCs w:val="20"/>
        </w:rPr>
        <w:t xml:space="preserve">calculate the volume fraction of fibrous part in solid model by </w:t>
      </w:r>
      <w:r w:rsidRPr="007B2147">
        <w:rPr>
          <w:rFonts w:ascii="Times New Roman" w:hAnsi="Times New Roman"/>
          <w:color w:val="00B0F0"/>
          <w:sz w:val="20"/>
          <w:szCs w:val="24"/>
        </w:rPr>
        <w:t>Eq.7</w:t>
      </w:r>
      <w:r w:rsidRPr="00613E7C">
        <w:rPr>
          <w:rFonts w:ascii="Times New Roman" w:hAnsi="Times New Roman"/>
          <w:sz w:val="2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345"/>
      </w:tblGrid>
      <w:tr w:rsidR="00E1218E" w:rsidTr="0049094E">
        <w:tc>
          <w:tcPr>
            <w:tcW w:w="7763" w:type="dxa"/>
            <w:vAlign w:val="bottom"/>
          </w:tcPr>
          <w:p w:rsidR="00E1218E" w:rsidRPr="00B66CE1" w:rsidRDefault="00E1218E" w:rsidP="00BB231D">
            <w:pPr>
              <w:spacing w:line="360" w:lineRule="auto"/>
              <w:jc w:val="center"/>
              <w:rPr>
                <w:sz w:val="24"/>
                <w:szCs w:val="24"/>
              </w:rPr>
            </w:pPr>
            <w:r w:rsidRPr="005A41DE">
              <w:rPr>
                <w:position w:val="-30"/>
                <w:sz w:val="24"/>
                <w:szCs w:val="24"/>
              </w:rPr>
              <w:object w:dxaOrig="980" w:dyaOrig="680">
                <v:shape id="_x0000_i1074" type="#_x0000_t75" style="width:49.5pt;height:30pt" o:ole="">
                  <v:imagedata r:id="rId148" o:title=""/>
                </v:shape>
                <o:OLEObject Type="Embed" ProgID="Equation.3" ShapeID="_x0000_i1074" DrawAspect="Content" ObjectID="_1595405334" r:id="rId149"/>
              </w:object>
            </w:r>
          </w:p>
        </w:tc>
        <w:tc>
          <w:tcPr>
            <w:tcW w:w="1345" w:type="dxa"/>
            <w:vAlign w:val="center"/>
          </w:tcPr>
          <w:p w:rsidR="00E1218E" w:rsidRPr="007B1452" w:rsidRDefault="00E1218E" w:rsidP="00BB231D">
            <w:pPr>
              <w:pStyle w:val="Caption"/>
              <w:keepNext/>
              <w:jc w:val="right"/>
              <w:rPr>
                <w:b w:val="0"/>
                <w:color w:val="auto"/>
                <w:sz w:val="24"/>
                <w:szCs w:val="24"/>
              </w:rPr>
            </w:pPr>
            <w:r w:rsidRPr="007B2147">
              <w:rPr>
                <w:b w:val="0"/>
                <w:color w:val="00B0F0"/>
                <w:sz w:val="20"/>
                <w:szCs w:val="24"/>
              </w:rPr>
              <w:t>Eq.7</w:t>
            </w:r>
            <w:r w:rsidRPr="007B2147">
              <w:rPr>
                <w:b w:val="0"/>
                <w:color w:val="00B0F0"/>
                <w:sz w:val="24"/>
                <w:szCs w:val="24"/>
              </w:rPr>
              <w:t xml:space="preserve"> </w:t>
            </w:r>
          </w:p>
        </w:tc>
      </w:tr>
    </w:tbl>
    <w:p w:rsidR="00DF14E6" w:rsidRPr="00BB231D" w:rsidRDefault="00E1218E" w:rsidP="00BB231D">
      <w:pPr>
        <w:autoSpaceDE w:val="0"/>
        <w:autoSpaceDN w:val="0"/>
        <w:adjustRightInd w:val="0"/>
        <w:spacing w:line="480" w:lineRule="auto"/>
        <w:jc w:val="both"/>
      </w:pPr>
      <w:r w:rsidRPr="00AF6D01">
        <w:t xml:space="preserve">where  </w:t>
      </w:r>
      <w:r w:rsidRPr="00AF6D01">
        <w:rPr>
          <w:position w:val="-12"/>
        </w:rPr>
        <w:object w:dxaOrig="380" w:dyaOrig="360">
          <v:shape id="_x0000_i1075" type="#_x0000_t75" style="width:18.75pt;height:18.75pt" o:ole="">
            <v:imagedata r:id="rId150" o:title=""/>
          </v:shape>
          <o:OLEObject Type="Embed" ProgID="Equation.3" ShapeID="_x0000_i1075" DrawAspect="Content" ObjectID="_1595405335" r:id="rId151"/>
        </w:object>
      </w:r>
      <w:r w:rsidRPr="00AF6D01">
        <w:t xml:space="preserve"> is the total volume of fibrous portion as solid in solid model.</w:t>
      </w:r>
    </w:p>
    <w:p w:rsidR="00744D3C" w:rsidRPr="00520B71" w:rsidRDefault="00744D3C" w:rsidP="00BB231D">
      <w:pPr>
        <w:pStyle w:val="Caption"/>
        <w:spacing w:after="0"/>
      </w:pPr>
      <w:bookmarkStart w:id="21" w:name="_Ref484275134"/>
      <w:r w:rsidRPr="00AF6D01">
        <w:rPr>
          <w:b w:val="0"/>
          <w:color w:val="auto"/>
          <w:sz w:val="20"/>
          <w:szCs w:val="20"/>
        </w:rPr>
        <w:t xml:space="preserve">Table </w:t>
      </w:r>
      <w:r w:rsidRPr="00AF6D01">
        <w:rPr>
          <w:b w:val="0"/>
          <w:color w:val="auto"/>
          <w:sz w:val="20"/>
          <w:szCs w:val="20"/>
        </w:rPr>
        <w:fldChar w:fldCharType="begin"/>
      </w:r>
      <w:r w:rsidRPr="00AF6D01">
        <w:rPr>
          <w:b w:val="0"/>
          <w:color w:val="auto"/>
          <w:sz w:val="20"/>
          <w:szCs w:val="20"/>
        </w:rPr>
        <w:instrText xml:space="preserve"> SEQ Table \* ROMAN </w:instrText>
      </w:r>
      <w:r w:rsidRPr="00AF6D01">
        <w:rPr>
          <w:b w:val="0"/>
          <w:color w:val="auto"/>
          <w:sz w:val="20"/>
          <w:szCs w:val="20"/>
        </w:rPr>
        <w:fldChar w:fldCharType="separate"/>
      </w:r>
      <w:r w:rsidR="00D8490B">
        <w:rPr>
          <w:b w:val="0"/>
          <w:noProof/>
          <w:color w:val="auto"/>
          <w:sz w:val="20"/>
          <w:szCs w:val="20"/>
        </w:rPr>
        <w:t>III</w:t>
      </w:r>
      <w:r w:rsidRPr="00AF6D01">
        <w:rPr>
          <w:b w:val="0"/>
          <w:color w:val="auto"/>
          <w:sz w:val="20"/>
          <w:szCs w:val="20"/>
        </w:rPr>
        <w:fldChar w:fldCharType="end"/>
      </w:r>
      <w:bookmarkEnd w:id="19"/>
      <w:bookmarkEnd w:id="21"/>
      <w:r w:rsidRPr="00AF6D01">
        <w:rPr>
          <w:b w:val="0"/>
          <w:color w:val="auto"/>
          <w:sz w:val="20"/>
          <w:szCs w:val="20"/>
        </w:rPr>
        <w:t>. Sample geometric dimensions</w:t>
      </w:r>
    </w:p>
    <w:tbl>
      <w:tblPr>
        <w:tblStyle w:val="TableGrid"/>
        <w:tblW w:w="86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7"/>
        <w:gridCol w:w="1635"/>
        <w:gridCol w:w="1215"/>
        <w:gridCol w:w="1214"/>
        <w:gridCol w:w="1388"/>
        <w:gridCol w:w="1214"/>
      </w:tblGrid>
      <w:tr w:rsidR="00744D3C" w:rsidRPr="00AF6D01" w:rsidTr="00BB231D">
        <w:trPr>
          <w:trHeight w:val="809"/>
        </w:trPr>
        <w:tc>
          <w:tcPr>
            <w:tcW w:w="1967" w:type="dxa"/>
            <w:tcBorders>
              <w:top w:val="single" w:sz="4" w:space="0" w:color="auto"/>
              <w:bottom w:val="single" w:sz="4" w:space="0" w:color="auto"/>
            </w:tcBorders>
            <w:vAlign w:val="center"/>
          </w:tcPr>
          <w:p w:rsidR="00744D3C" w:rsidRPr="00AF6D01" w:rsidRDefault="00744D3C" w:rsidP="00BB231D">
            <w:pPr>
              <w:rPr>
                <w:b/>
              </w:rPr>
            </w:pPr>
            <w:r w:rsidRPr="00AF6D01">
              <w:t xml:space="preserve">Samples </w:t>
            </w:r>
          </w:p>
        </w:tc>
        <w:tc>
          <w:tcPr>
            <w:tcW w:w="1635" w:type="dxa"/>
            <w:tcBorders>
              <w:top w:val="single" w:sz="4" w:space="0" w:color="auto"/>
              <w:bottom w:val="single" w:sz="4" w:space="0" w:color="auto"/>
            </w:tcBorders>
            <w:vAlign w:val="center"/>
          </w:tcPr>
          <w:p w:rsidR="00744D3C" w:rsidRPr="00AF6D01" w:rsidRDefault="00744D3C" w:rsidP="00BB231D">
            <w:pPr>
              <w:jc w:val="center"/>
            </w:pPr>
            <w:r w:rsidRPr="00AF6D01">
              <w:t>h</w:t>
            </w:r>
          </w:p>
          <w:p w:rsidR="00744D3C" w:rsidRPr="00AF6D01" w:rsidRDefault="00744D3C" w:rsidP="00BB231D">
            <w:pPr>
              <w:jc w:val="center"/>
            </w:pPr>
            <w:r w:rsidRPr="00AF6D01">
              <w:t>(mm)</w:t>
            </w:r>
          </w:p>
        </w:tc>
        <w:tc>
          <w:tcPr>
            <w:tcW w:w="1215" w:type="dxa"/>
            <w:tcBorders>
              <w:top w:val="single" w:sz="4" w:space="0" w:color="auto"/>
              <w:bottom w:val="single" w:sz="4" w:space="0" w:color="auto"/>
            </w:tcBorders>
            <w:vAlign w:val="center"/>
          </w:tcPr>
          <w:p w:rsidR="00744D3C" w:rsidRPr="00AF6D01" w:rsidRDefault="00744D3C" w:rsidP="00BB231D">
            <w:pPr>
              <w:jc w:val="center"/>
              <w:rPr>
                <w:rFonts w:ascii="Viner Hand ITC" w:hAnsi="Viner Hand ITC" w:cs="Arial"/>
              </w:rPr>
            </w:pPr>
            <w:r w:rsidRPr="00AF6D01">
              <w:rPr>
                <w:rFonts w:ascii="Viner Hand ITC" w:hAnsi="Viner Hand ITC" w:cs="Arial"/>
              </w:rPr>
              <w:t>l</w:t>
            </w:r>
          </w:p>
          <w:p w:rsidR="00744D3C" w:rsidRPr="00AF6D01" w:rsidRDefault="00744D3C" w:rsidP="00BB231D">
            <w:pPr>
              <w:jc w:val="center"/>
            </w:pPr>
            <w:r w:rsidRPr="00AF6D01">
              <w:t>(mm)</w:t>
            </w:r>
          </w:p>
        </w:tc>
        <w:tc>
          <w:tcPr>
            <w:tcW w:w="1214" w:type="dxa"/>
            <w:tcBorders>
              <w:top w:val="single" w:sz="4" w:space="0" w:color="auto"/>
              <w:bottom w:val="single" w:sz="4" w:space="0" w:color="auto"/>
            </w:tcBorders>
            <w:vAlign w:val="center"/>
          </w:tcPr>
          <w:p w:rsidR="00744D3C" w:rsidRPr="00AF6D01" w:rsidRDefault="00744D3C" w:rsidP="00BB231D">
            <w:pPr>
              <w:pStyle w:val="ListParagraph"/>
              <w:spacing w:line="240" w:lineRule="auto"/>
              <w:ind w:left="0"/>
              <w:jc w:val="center"/>
              <w:rPr>
                <w:rFonts w:ascii="Times New Roman" w:hAnsi="Times New Roman"/>
                <w:sz w:val="20"/>
                <w:szCs w:val="20"/>
              </w:rPr>
            </w:pPr>
            <w:r w:rsidRPr="00AF6D01">
              <w:rPr>
                <w:rFonts w:ascii="Times New Roman" w:hAnsi="Times New Roman"/>
                <w:sz w:val="20"/>
                <w:szCs w:val="20"/>
              </w:rPr>
              <w:t>w</w:t>
            </w:r>
          </w:p>
          <w:p w:rsidR="00744D3C" w:rsidRPr="00AF6D01" w:rsidRDefault="00744D3C" w:rsidP="00BB231D">
            <w:pPr>
              <w:pStyle w:val="ListParagraph"/>
              <w:spacing w:line="240" w:lineRule="auto"/>
              <w:ind w:left="0"/>
              <w:jc w:val="center"/>
              <w:rPr>
                <w:sz w:val="20"/>
                <w:szCs w:val="20"/>
              </w:rPr>
            </w:pPr>
            <w:r w:rsidRPr="00AF6D01">
              <w:rPr>
                <w:rFonts w:ascii="Times New Roman" w:hAnsi="Times New Roman"/>
                <w:sz w:val="20"/>
                <w:szCs w:val="20"/>
              </w:rPr>
              <w:t>(mm)</w:t>
            </w:r>
          </w:p>
        </w:tc>
        <w:tc>
          <w:tcPr>
            <w:tcW w:w="1388" w:type="dxa"/>
            <w:tcBorders>
              <w:top w:val="single" w:sz="4" w:space="0" w:color="auto"/>
              <w:bottom w:val="single" w:sz="4" w:space="0" w:color="auto"/>
            </w:tcBorders>
            <w:vAlign w:val="center"/>
          </w:tcPr>
          <w:p w:rsidR="00744D3C" w:rsidRPr="00AF6D01" w:rsidRDefault="00744D3C" w:rsidP="00BB231D">
            <w:pPr>
              <w:pStyle w:val="ListParagraph"/>
              <w:spacing w:line="240" w:lineRule="auto"/>
              <w:ind w:left="0"/>
              <w:jc w:val="center"/>
              <w:rPr>
                <w:sz w:val="20"/>
                <w:szCs w:val="20"/>
              </w:rPr>
            </w:pPr>
            <w:r w:rsidRPr="00AF6D01">
              <w:rPr>
                <w:sz w:val="20"/>
                <w:szCs w:val="20"/>
              </w:rPr>
              <w:t>t</w:t>
            </w:r>
          </w:p>
          <w:p w:rsidR="00744D3C" w:rsidRPr="00AF6D01" w:rsidRDefault="00744D3C" w:rsidP="00BB231D">
            <w:pPr>
              <w:pStyle w:val="ListParagraph"/>
              <w:spacing w:line="240" w:lineRule="auto"/>
              <w:ind w:left="0"/>
              <w:jc w:val="center"/>
              <w:rPr>
                <w:rFonts w:ascii="Times New Roman" w:hAnsi="Times New Roman"/>
                <w:sz w:val="20"/>
                <w:szCs w:val="20"/>
              </w:rPr>
            </w:pPr>
            <w:r w:rsidRPr="00AF6D01">
              <w:rPr>
                <w:rFonts w:ascii="Times New Roman" w:hAnsi="Times New Roman"/>
                <w:sz w:val="20"/>
                <w:szCs w:val="20"/>
              </w:rPr>
              <w:t>(mm)</w:t>
            </w:r>
          </w:p>
        </w:tc>
        <w:tc>
          <w:tcPr>
            <w:tcW w:w="1214" w:type="dxa"/>
            <w:tcBorders>
              <w:top w:val="single" w:sz="4" w:space="0" w:color="auto"/>
              <w:bottom w:val="single" w:sz="4" w:space="0" w:color="auto"/>
            </w:tcBorders>
            <w:vAlign w:val="center"/>
          </w:tcPr>
          <w:p w:rsidR="00744D3C" w:rsidRPr="00AF6D01" w:rsidRDefault="00744D3C" w:rsidP="00BB231D">
            <w:pPr>
              <w:pStyle w:val="ListParagraph"/>
              <w:spacing w:line="240" w:lineRule="auto"/>
              <w:ind w:left="0"/>
              <w:jc w:val="center"/>
              <w:rPr>
                <w:sz w:val="20"/>
                <w:szCs w:val="20"/>
              </w:rPr>
            </w:pPr>
            <w:r w:rsidRPr="00AF6D01">
              <w:rPr>
                <w:position w:val="-12"/>
                <w:sz w:val="20"/>
                <w:szCs w:val="20"/>
              </w:rPr>
              <w:object w:dxaOrig="360" w:dyaOrig="360">
                <v:shape id="_x0000_i1076" type="#_x0000_t75" style="width:18.75pt;height:18.75pt" o:ole="">
                  <v:imagedata r:id="rId152" o:title=""/>
                </v:shape>
                <o:OLEObject Type="Embed" ProgID="Equation.3" ShapeID="_x0000_i1076" DrawAspect="Content" ObjectID="_1595405336" r:id="rId153"/>
              </w:object>
            </w:r>
          </w:p>
          <w:p w:rsidR="00744D3C" w:rsidRPr="00AF6D01" w:rsidRDefault="00744D3C" w:rsidP="00BB231D">
            <w:pPr>
              <w:pStyle w:val="ListParagraph"/>
              <w:spacing w:line="240" w:lineRule="auto"/>
              <w:ind w:left="0"/>
              <w:jc w:val="center"/>
              <w:rPr>
                <w:rFonts w:ascii="Times New Roman" w:hAnsi="Times New Roman"/>
                <w:b/>
                <w:sz w:val="20"/>
                <w:szCs w:val="20"/>
              </w:rPr>
            </w:pPr>
            <w:r w:rsidRPr="00AF6D01">
              <w:rPr>
                <w:rFonts w:ascii="Times New Roman" w:hAnsi="Times New Roman"/>
                <w:sz w:val="20"/>
                <w:szCs w:val="20"/>
              </w:rPr>
              <w:t>(mm</w:t>
            </w:r>
            <w:r w:rsidRPr="00AF6D01">
              <w:rPr>
                <w:rFonts w:ascii="Times New Roman" w:hAnsi="Times New Roman"/>
                <w:sz w:val="20"/>
                <w:szCs w:val="20"/>
                <w:vertAlign w:val="superscript"/>
              </w:rPr>
              <w:t>3</w:t>
            </w:r>
            <w:r w:rsidRPr="00AF6D01">
              <w:rPr>
                <w:rFonts w:ascii="Times New Roman" w:hAnsi="Times New Roman"/>
                <w:sz w:val="20"/>
                <w:szCs w:val="20"/>
              </w:rPr>
              <w:t>)</w:t>
            </w:r>
          </w:p>
        </w:tc>
      </w:tr>
      <w:tr w:rsidR="00744D3C" w:rsidRPr="00AF6D01" w:rsidTr="00BB231D">
        <w:trPr>
          <w:trHeight w:val="305"/>
        </w:trPr>
        <w:tc>
          <w:tcPr>
            <w:tcW w:w="1967" w:type="dxa"/>
            <w:tcBorders>
              <w:top w:val="single" w:sz="4" w:space="0" w:color="auto"/>
            </w:tcBorders>
          </w:tcPr>
          <w:p w:rsidR="00744D3C" w:rsidRPr="00AF6D01" w:rsidRDefault="00744D3C" w:rsidP="00BB231D">
            <w:pPr>
              <w:spacing w:line="480" w:lineRule="auto"/>
              <w:rPr>
                <w:b/>
              </w:rPr>
            </w:pPr>
            <w:r w:rsidRPr="00AF6D01">
              <w:t>Sample-1</w:t>
            </w:r>
          </w:p>
        </w:tc>
        <w:tc>
          <w:tcPr>
            <w:tcW w:w="1635" w:type="dxa"/>
            <w:tcBorders>
              <w:top w:val="single" w:sz="4" w:space="0" w:color="auto"/>
            </w:tcBorders>
          </w:tcPr>
          <w:p w:rsidR="00744D3C" w:rsidRPr="00AF6D01" w:rsidRDefault="00744D3C" w:rsidP="00BB231D">
            <w:pPr>
              <w:spacing w:line="480" w:lineRule="auto"/>
              <w:jc w:val="center"/>
            </w:pPr>
            <w:r w:rsidRPr="00AF6D01">
              <w:t>0.54</w:t>
            </w:r>
          </w:p>
        </w:tc>
        <w:tc>
          <w:tcPr>
            <w:tcW w:w="1215" w:type="dxa"/>
            <w:tcBorders>
              <w:top w:val="single" w:sz="4" w:space="0" w:color="auto"/>
            </w:tcBorders>
          </w:tcPr>
          <w:p w:rsidR="00744D3C" w:rsidRPr="00AF6D01" w:rsidRDefault="00744D3C" w:rsidP="00BB231D">
            <w:pPr>
              <w:spacing w:line="480" w:lineRule="auto"/>
              <w:jc w:val="center"/>
            </w:pPr>
            <w:r w:rsidRPr="00AF6D01">
              <w:t>0.720</w:t>
            </w:r>
          </w:p>
        </w:tc>
        <w:tc>
          <w:tcPr>
            <w:tcW w:w="1214" w:type="dxa"/>
            <w:tcBorders>
              <w:top w:val="single" w:sz="4" w:space="0" w:color="auto"/>
            </w:tcBorders>
          </w:tcPr>
          <w:p w:rsidR="00744D3C" w:rsidRPr="00AF6D01" w:rsidRDefault="00744D3C" w:rsidP="00BB231D">
            <w:pPr>
              <w:spacing w:line="480" w:lineRule="auto"/>
              <w:jc w:val="center"/>
            </w:pPr>
            <w:r w:rsidRPr="00AF6D01">
              <w:t>0.3560</w:t>
            </w:r>
          </w:p>
        </w:tc>
        <w:tc>
          <w:tcPr>
            <w:tcW w:w="1388" w:type="dxa"/>
            <w:tcBorders>
              <w:top w:val="single" w:sz="4" w:space="0" w:color="auto"/>
            </w:tcBorders>
          </w:tcPr>
          <w:p w:rsidR="00744D3C" w:rsidRPr="00AF6D01" w:rsidRDefault="00744D3C" w:rsidP="00BB231D">
            <w:pPr>
              <w:spacing w:line="480" w:lineRule="auto"/>
              <w:jc w:val="center"/>
            </w:pPr>
            <w:r w:rsidRPr="00AF6D01">
              <w:t>0.0550</w:t>
            </w:r>
          </w:p>
        </w:tc>
        <w:tc>
          <w:tcPr>
            <w:tcW w:w="1214" w:type="dxa"/>
            <w:tcBorders>
              <w:top w:val="single" w:sz="4" w:space="0" w:color="auto"/>
            </w:tcBorders>
          </w:tcPr>
          <w:p w:rsidR="00744D3C" w:rsidRPr="00AF6D01" w:rsidRDefault="00744D3C" w:rsidP="00BB231D">
            <w:pPr>
              <w:spacing w:line="480" w:lineRule="auto"/>
              <w:jc w:val="center"/>
            </w:pPr>
            <w:r w:rsidRPr="00AF6D01">
              <w:t>0.150</w:t>
            </w:r>
          </w:p>
        </w:tc>
      </w:tr>
      <w:tr w:rsidR="00744D3C" w:rsidRPr="00AF6D01" w:rsidTr="00BB231D">
        <w:trPr>
          <w:trHeight w:val="87"/>
        </w:trPr>
        <w:tc>
          <w:tcPr>
            <w:tcW w:w="1967" w:type="dxa"/>
          </w:tcPr>
          <w:p w:rsidR="00744D3C" w:rsidRPr="00AF6D01" w:rsidRDefault="00744D3C" w:rsidP="00BB231D">
            <w:pPr>
              <w:spacing w:line="480" w:lineRule="auto"/>
              <w:rPr>
                <w:b/>
              </w:rPr>
            </w:pPr>
            <w:r w:rsidRPr="00AF6D01">
              <w:t>Sample-2</w:t>
            </w:r>
          </w:p>
        </w:tc>
        <w:tc>
          <w:tcPr>
            <w:tcW w:w="1635" w:type="dxa"/>
          </w:tcPr>
          <w:p w:rsidR="00744D3C" w:rsidRPr="00AF6D01" w:rsidRDefault="00744D3C" w:rsidP="00BB231D">
            <w:pPr>
              <w:spacing w:line="480" w:lineRule="auto"/>
              <w:jc w:val="center"/>
            </w:pPr>
            <w:r w:rsidRPr="00AF6D01">
              <w:t>0.35</w:t>
            </w:r>
          </w:p>
        </w:tc>
        <w:tc>
          <w:tcPr>
            <w:tcW w:w="1215" w:type="dxa"/>
          </w:tcPr>
          <w:p w:rsidR="00744D3C" w:rsidRPr="00AF6D01" w:rsidRDefault="00744D3C" w:rsidP="00BB231D">
            <w:pPr>
              <w:spacing w:line="480" w:lineRule="auto"/>
              <w:jc w:val="center"/>
            </w:pPr>
            <w:r w:rsidRPr="00AF6D01">
              <w:t>0.787</w:t>
            </w:r>
          </w:p>
        </w:tc>
        <w:tc>
          <w:tcPr>
            <w:tcW w:w="1214" w:type="dxa"/>
          </w:tcPr>
          <w:p w:rsidR="00744D3C" w:rsidRPr="00AF6D01" w:rsidRDefault="00744D3C" w:rsidP="00BB231D">
            <w:pPr>
              <w:spacing w:line="480" w:lineRule="auto"/>
              <w:jc w:val="center"/>
            </w:pPr>
            <w:r w:rsidRPr="00AF6D01">
              <w:t>0.4185</w:t>
            </w:r>
          </w:p>
        </w:tc>
        <w:tc>
          <w:tcPr>
            <w:tcW w:w="1388" w:type="dxa"/>
          </w:tcPr>
          <w:p w:rsidR="00744D3C" w:rsidRPr="00AF6D01" w:rsidRDefault="00744D3C" w:rsidP="00BB231D">
            <w:pPr>
              <w:spacing w:line="480" w:lineRule="auto"/>
              <w:jc w:val="center"/>
            </w:pPr>
            <w:r w:rsidRPr="00AF6D01">
              <w:t>0.0322</w:t>
            </w:r>
          </w:p>
        </w:tc>
        <w:tc>
          <w:tcPr>
            <w:tcW w:w="1214" w:type="dxa"/>
          </w:tcPr>
          <w:p w:rsidR="00744D3C" w:rsidRPr="00AF6D01" w:rsidRDefault="00744D3C" w:rsidP="00BB231D">
            <w:pPr>
              <w:spacing w:line="480" w:lineRule="auto"/>
              <w:jc w:val="center"/>
            </w:pPr>
            <w:r w:rsidRPr="00AF6D01">
              <w:t>0.104</w:t>
            </w:r>
          </w:p>
        </w:tc>
      </w:tr>
      <w:tr w:rsidR="00744D3C" w:rsidRPr="00AF6D01" w:rsidTr="00BB231D">
        <w:trPr>
          <w:trHeight w:val="429"/>
        </w:trPr>
        <w:tc>
          <w:tcPr>
            <w:tcW w:w="1967" w:type="dxa"/>
          </w:tcPr>
          <w:p w:rsidR="00744D3C" w:rsidRPr="00AF6D01" w:rsidRDefault="00744D3C" w:rsidP="00BB231D">
            <w:pPr>
              <w:spacing w:line="480" w:lineRule="auto"/>
              <w:rPr>
                <w:b/>
              </w:rPr>
            </w:pPr>
            <w:r w:rsidRPr="00AF6D01">
              <w:t>Sample-3</w:t>
            </w:r>
          </w:p>
        </w:tc>
        <w:tc>
          <w:tcPr>
            <w:tcW w:w="1635" w:type="dxa"/>
          </w:tcPr>
          <w:p w:rsidR="00744D3C" w:rsidRPr="00AF6D01" w:rsidRDefault="00744D3C" w:rsidP="00BB231D">
            <w:pPr>
              <w:spacing w:line="480" w:lineRule="auto"/>
              <w:jc w:val="center"/>
            </w:pPr>
            <w:r w:rsidRPr="00AF6D01">
              <w:t>0.57</w:t>
            </w:r>
          </w:p>
        </w:tc>
        <w:tc>
          <w:tcPr>
            <w:tcW w:w="1215" w:type="dxa"/>
          </w:tcPr>
          <w:p w:rsidR="00744D3C" w:rsidRPr="00AF6D01" w:rsidRDefault="00744D3C" w:rsidP="00BB231D">
            <w:pPr>
              <w:spacing w:line="480" w:lineRule="auto"/>
              <w:jc w:val="center"/>
            </w:pPr>
            <w:r w:rsidRPr="00AF6D01">
              <w:t>0.904</w:t>
            </w:r>
          </w:p>
        </w:tc>
        <w:tc>
          <w:tcPr>
            <w:tcW w:w="1214" w:type="dxa"/>
          </w:tcPr>
          <w:p w:rsidR="00744D3C" w:rsidRPr="00AF6D01" w:rsidRDefault="00744D3C" w:rsidP="00BB231D">
            <w:pPr>
              <w:spacing w:line="480" w:lineRule="auto"/>
              <w:jc w:val="center"/>
            </w:pPr>
            <w:r w:rsidRPr="00AF6D01">
              <w:t>0.5130</w:t>
            </w:r>
          </w:p>
        </w:tc>
        <w:tc>
          <w:tcPr>
            <w:tcW w:w="1388" w:type="dxa"/>
          </w:tcPr>
          <w:p w:rsidR="00744D3C" w:rsidRPr="00AF6D01" w:rsidRDefault="00744D3C" w:rsidP="00BB231D">
            <w:pPr>
              <w:spacing w:line="480" w:lineRule="auto"/>
              <w:jc w:val="center"/>
            </w:pPr>
            <w:r w:rsidRPr="00AF6D01">
              <w:t>0.0430</w:t>
            </w:r>
          </w:p>
        </w:tc>
        <w:tc>
          <w:tcPr>
            <w:tcW w:w="1214" w:type="dxa"/>
          </w:tcPr>
          <w:p w:rsidR="00744D3C" w:rsidRPr="00AF6D01" w:rsidRDefault="00744D3C" w:rsidP="00BB231D">
            <w:pPr>
              <w:spacing w:line="480" w:lineRule="auto"/>
              <w:jc w:val="center"/>
            </w:pPr>
            <w:r w:rsidRPr="00AF6D01">
              <w:t>0.213</w:t>
            </w:r>
          </w:p>
        </w:tc>
      </w:tr>
    </w:tbl>
    <w:p w:rsidR="00520B71" w:rsidRDefault="00520B71" w:rsidP="00E3111D"/>
    <w:p w:rsidR="00E3111D" w:rsidRPr="00520B71" w:rsidRDefault="00E3111D" w:rsidP="00E3111D"/>
    <w:p w:rsidR="00520B71" w:rsidRDefault="00520B71" w:rsidP="00520B71">
      <w:pPr>
        <w:pStyle w:val="Heading1"/>
        <w:spacing w:before="0" w:after="0"/>
      </w:pPr>
      <w:r>
        <w:t>E</w:t>
      </w:r>
      <w:r w:rsidRPr="00A137DE">
        <w:t xml:space="preserve">ffective </w:t>
      </w:r>
      <w:r>
        <w:t>T</w:t>
      </w:r>
      <w:r w:rsidRPr="00A137DE">
        <w:t xml:space="preserve">hermal </w:t>
      </w:r>
      <w:r>
        <w:t>Conductivity of T</w:t>
      </w:r>
      <w:r w:rsidRPr="00A137DE">
        <w:t xml:space="preserve">hermally </w:t>
      </w:r>
      <w:r>
        <w:t>Bond</w:t>
      </w:r>
      <w:r w:rsidRPr="00A137DE">
        <w:t xml:space="preserve">ed </w:t>
      </w:r>
      <w:r>
        <w:t>N</w:t>
      </w:r>
      <w:r w:rsidRPr="00A137DE">
        <w:t>onwoven</w:t>
      </w:r>
      <w:r>
        <w:t xml:space="preserve"> Fabric</w:t>
      </w:r>
    </w:p>
    <w:p w:rsidR="00520B71" w:rsidRPr="00AF6D01" w:rsidRDefault="00520B71" w:rsidP="00520B71">
      <w:pPr>
        <w:autoSpaceDE w:val="0"/>
        <w:autoSpaceDN w:val="0"/>
        <w:adjustRightInd w:val="0"/>
        <w:spacing w:line="480" w:lineRule="auto"/>
        <w:jc w:val="both"/>
      </w:pPr>
      <w:r w:rsidRPr="00AF6D01">
        <w:t>Effective thermal conductivity of thermally bonded nonwoven fabric was determined with consideration of the following assumptions:</w:t>
      </w:r>
    </w:p>
    <w:p w:rsidR="00520B71" w:rsidRPr="00AF6D01" w:rsidRDefault="00520B71" w:rsidP="00520B71">
      <w:pPr>
        <w:pStyle w:val="ListParagraph"/>
        <w:numPr>
          <w:ilvl w:val="0"/>
          <w:numId w:val="12"/>
        </w:numPr>
        <w:autoSpaceDE w:val="0"/>
        <w:autoSpaceDN w:val="0"/>
        <w:adjustRightInd w:val="0"/>
        <w:spacing w:after="0" w:line="480" w:lineRule="auto"/>
        <w:jc w:val="both"/>
        <w:rPr>
          <w:rFonts w:ascii="Times New Roman" w:hAnsi="Times New Roman"/>
          <w:sz w:val="20"/>
          <w:szCs w:val="20"/>
        </w:rPr>
      </w:pPr>
      <w:r w:rsidRPr="00AF6D01">
        <w:rPr>
          <w:rFonts w:ascii="Times New Roman" w:hAnsi="Times New Roman"/>
          <w:sz w:val="20"/>
          <w:szCs w:val="20"/>
        </w:rPr>
        <w:t>there is no compression in nonwoven fabric when it is placed between the two plates during thermal conductivity testing; and</w:t>
      </w:r>
    </w:p>
    <w:p w:rsidR="00520B71" w:rsidRPr="00AF6D01" w:rsidRDefault="00520B71" w:rsidP="00520B71">
      <w:pPr>
        <w:pStyle w:val="ListParagraph"/>
        <w:numPr>
          <w:ilvl w:val="0"/>
          <w:numId w:val="12"/>
        </w:numPr>
        <w:autoSpaceDE w:val="0"/>
        <w:autoSpaceDN w:val="0"/>
        <w:adjustRightInd w:val="0"/>
        <w:spacing w:after="0" w:line="480" w:lineRule="auto"/>
        <w:jc w:val="both"/>
        <w:rPr>
          <w:sz w:val="20"/>
          <w:szCs w:val="20"/>
        </w:rPr>
      </w:pPr>
      <w:r w:rsidRPr="00AF6D01">
        <w:rPr>
          <w:rFonts w:ascii="Times New Roman" w:hAnsi="Times New Roman"/>
          <w:sz w:val="20"/>
          <w:szCs w:val="20"/>
        </w:rPr>
        <w:t xml:space="preserve">entrapped air between the two plates and </w:t>
      </w:r>
      <w:r w:rsidRPr="00D30A73">
        <w:rPr>
          <w:rFonts w:ascii="Times New Roman" w:hAnsi="Times New Roman"/>
          <w:sz w:val="20"/>
          <w:szCs w:val="20"/>
        </w:rPr>
        <w:t xml:space="preserve">within in the fibrous portion of the nonwoven fabrics is considered as fluid matrix, shown in </w:t>
      </w:r>
      <w:r w:rsidRPr="00D30A73">
        <w:rPr>
          <w:rFonts w:ascii="Times New Roman" w:hAnsi="Times New Roman"/>
          <w:sz w:val="20"/>
          <w:szCs w:val="20"/>
        </w:rPr>
        <w:fldChar w:fldCharType="begin"/>
      </w:r>
      <w:r w:rsidRPr="00D30A73">
        <w:rPr>
          <w:rFonts w:ascii="Times New Roman" w:hAnsi="Times New Roman"/>
          <w:sz w:val="20"/>
          <w:szCs w:val="20"/>
        </w:rPr>
        <w:instrText xml:space="preserve"> REF _Ref484270419 \h  \* MERGEFORMAT </w:instrText>
      </w:r>
      <w:r w:rsidRPr="00D30A73">
        <w:rPr>
          <w:rFonts w:ascii="Times New Roman" w:hAnsi="Times New Roman"/>
          <w:sz w:val="20"/>
          <w:szCs w:val="20"/>
        </w:rPr>
      </w:r>
      <w:r w:rsidRPr="00D30A73">
        <w:rPr>
          <w:rFonts w:ascii="Times New Roman" w:hAnsi="Times New Roman"/>
          <w:sz w:val="20"/>
          <w:szCs w:val="20"/>
        </w:rPr>
        <w:fldChar w:fldCharType="separate"/>
      </w:r>
      <w:r w:rsidR="00D8490B" w:rsidRPr="00D8490B">
        <w:rPr>
          <w:rFonts w:ascii="Times New Roman" w:hAnsi="Times New Roman"/>
          <w:sz w:val="20"/>
          <w:szCs w:val="20"/>
        </w:rPr>
        <w:t xml:space="preserve">Fig. </w:t>
      </w:r>
      <w:r w:rsidR="00D8490B" w:rsidRPr="00D8490B">
        <w:rPr>
          <w:rFonts w:ascii="Times New Roman" w:hAnsi="Times New Roman"/>
          <w:noProof/>
          <w:sz w:val="20"/>
          <w:szCs w:val="20"/>
        </w:rPr>
        <w:t>13</w:t>
      </w:r>
      <w:r w:rsidRPr="00D30A73">
        <w:rPr>
          <w:rFonts w:ascii="Times New Roman" w:hAnsi="Times New Roman"/>
          <w:sz w:val="20"/>
          <w:szCs w:val="20"/>
        </w:rPr>
        <w:fldChar w:fldCharType="end"/>
      </w:r>
      <w:r w:rsidRPr="00AF6D01">
        <w:rPr>
          <w:rFonts w:ascii="Times New Roman" w:hAnsi="Times New Roman"/>
          <w:sz w:val="20"/>
          <w:szCs w:val="20"/>
        </w:rPr>
        <w:t>.</w:t>
      </w:r>
    </w:p>
    <w:p w:rsidR="00520B71" w:rsidRDefault="00520B71" w:rsidP="00520B71">
      <w:pPr>
        <w:autoSpaceDE w:val="0"/>
        <w:autoSpaceDN w:val="0"/>
        <w:adjustRightInd w:val="0"/>
        <w:spacing w:line="480" w:lineRule="auto"/>
        <w:jc w:val="both"/>
      </w:pPr>
      <w:r w:rsidRPr="00AF6D01">
        <w:t xml:space="preserve">3D reconstructed and solid model with air fluid is shown in </w:t>
      </w:r>
      <w:r w:rsidRPr="00D30A73">
        <w:fldChar w:fldCharType="begin"/>
      </w:r>
      <w:r w:rsidRPr="00D30A73">
        <w:instrText xml:space="preserve"> REF _Ref484270484 \h  \* MERGEFORMAT </w:instrText>
      </w:r>
      <w:r w:rsidRPr="00D30A73">
        <w:fldChar w:fldCharType="separate"/>
      </w:r>
      <w:r w:rsidR="00D8490B" w:rsidRPr="00D30A73">
        <w:t xml:space="preserve">Fig. </w:t>
      </w:r>
      <w:r w:rsidR="00D8490B" w:rsidRPr="00D8490B">
        <w:rPr>
          <w:noProof/>
        </w:rPr>
        <w:t>14</w:t>
      </w:r>
      <w:r w:rsidRPr="00D30A73">
        <w:fldChar w:fldCharType="end"/>
      </w:r>
      <w:r w:rsidRPr="00D30A73">
        <w:t>.</w:t>
      </w:r>
      <w:r w:rsidRPr="00AF6D01">
        <w:t xml:space="preserve"> Thermal conductivity value of fibrous portion (</w:t>
      </w:r>
      <w:r w:rsidRPr="00AF6D01">
        <w:rPr>
          <w:position w:val="-14"/>
        </w:rPr>
        <w:object w:dxaOrig="400" w:dyaOrig="380">
          <v:shape id="_x0000_i1077" type="#_x0000_t75" style="width:19.5pt;height:18.75pt" o:ole="">
            <v:imagedata r:id="rId154" o:title=""/>
          </v:shape>
          <o:OLEObject Type="Embed" ProgID="Equation.3" ShapeID="_x0000_i1077" DrawAspect="Content" ObjectID="_1595405337" r:id="rId155"/>
        </w:object>
      </w:r>
      <w:r w:rsidRPr="00AF6D01">
        <w:t>) in solid nonwoven fabric model wa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823"/>
      </w:tblGrid>
      <w:tr w:rsidR="00933BB4" w:rsidRPr="00FE6A95" w:rsidTr="00E3111D">
        <w:trPr>
          <w:trHeight w:val="810"/>
        </w:trPr>
        <w:tc>
          <w:tcPr>
            <w:tcW w:w="7375" w:type="dxa"/>
          </w:tcPr>
          <w:p w:rsidR="00933BB4" w:rsidRPr="00FE6A95" w:rsidRDefault="00E3111D" w:rsidP="00BB231D">
            <w:pPr>
              <w:spacing w:line="360" w:lineRule="auto"/>
              <w:jc w:val="center"/>
              <w:rPr>
                <w:sz w:val="24"/>
                <w:szCs w:val="24"/>
              </w:rPr>
            </w:pPr>
            <w:r w:rsidRPr="00BB231D">
              <w:rPr>
                <w:position w:val="-28"/>
              </w:rPr>
              <w:object w:dxaOrig="2360" w:dyaOrig="620">
                <v:shape id="_x0000_i1078" type="#_x0000_t75" style="width:133.5pt;height:34.5pt" o:ole="">
                  <v:imagedata r:id="rId156" o:title=""/>
                </v:shape>
                <o:OLEObject Type="Embed" ProgID="Equation.3" ShapeID="_x0000_i1078" DrawAspect="Content" ObjectID="_1595405338" r:id="rId157"/>
              </w:object>
            </w:r>
          </w:p>
        </w:tc>
        <w:tc>
          <w:tcPr>
            <w:tcW w:w="1823" w:type="dxa"/>
            <w:vAlign w:val="center"/>
          </w:tcPr>
          <w:p w:rsidR="00933BB4" w:rsidRPr="00FE6A95" w:rsidRDefault="00933BB4" w:rsidP="00E3111D">
            <w:pPr>
              <w:pStyle w:val="Caption"/>
              <w:keepNext/>
              <w:spacing w:after="0" w:line="360" w:lineRule="auto"/>
              <w:jc w:val="right"/>
              <w:rPr>
                <w:b w:val="0"/>
                <w:color w:val="auto"/>
                <w:sz w:val="24"/>
                <w:szCs w:val="24"/>
              </w:rPr>
            </w:pPr>
            <w:r w:rsidRPr="007B2147">
              <w:rPr>
                <w:b w:val="0"/>
                <w:color w:val="00B0F0"/>
                <w:sz w:val="20"/>
                <w:szCs w:val="24"/>
              </w:rPr>
              <w:t xml:space="preserve">Eq.8 </w:t>
            </w:r>
          </w:p>
        </w:tc>
      </w:tr>
    </w:tbl>
    <w:p w:rsidR="00E3111D" w:rsidRPr="00FE6A95" w:rsidRDefault="00E3111D" w:rsidP="00E3111D">
      <w:pPr>
        <w:spacing w:line="480" w:lineRule="auto"/>
        <w:jc w:val="both"/>
        <w:rPr>
          <w:sz w:val="24"/>
          <w:szCs w:val="24"/>
        </w:rPr>
      </w:pPr>
      <w:r w:rsidRPr="00AF6D01">
        <w:fldChar w:fldCharType="begin"/>
      </w:r>
      <w:r w:rsidRPr="00AF6D01">
        <w:instrText xml:space="preserve"> REF _Ref474400473 \h </w:instrText>
      </w:r>
      <w:r>
        <w:instrText xml:space="preserve"> \* MERGEFORMAT </w:instrText>
      </w:r>
      <w:r w:rsidRPr="00AF6D01">
        <w:fldChar w:fldCharType="separate"/>
      </w:r>
      <w:r w:rsidR="00D8490B" w:rsidRPr="00AF6D01">
        <w:t xml:space="preserve">Table </w:t>
      </w:r>
      <w:r w:rsidR="00D8490B" w:rsidRPr="00D8490B">
        <w:rPr>
          <w:noProof/>
        </w:rPr>
        <w:t>IV</w:t>
      </w:r>
      <w:r w:rsidRPr="00AF6D01">
        <w:fldChar w:fldCharType="end"/>
      </w:r>
      <w:r w:rsidRPr="00AF6D01">
        <w:t xml:space="preserve"> shows the fibre volume fraction of thermally bonded nonwoven fabrics. The thermal conductivity of their fibrous portion will be used as input material property in Abaqus/CAE. Only transverse thermal conductivity of fibre was considered because it is very difficult to assign the material orientation to provide anisotropic values of thermal conductivity. Sample-1 was 3D reconstructed and all solid models were </w:t>
      </w:r>
      <w:r w:rsidRPr="00AF6D01">
        <w:rPr>
          <w:rFonts w:eastAsiaTheme="minorEastAsia"/>
          <w:color w:val="000000" w:themeColor="text1"/>
        </w:rPr>
        <w:t xml:space="preserve">meshed by </w:t>
      </w:r>
      <w:r w:rsidRPr="00AF6D01">
        <w:t xml:space="preserve">4-node linear tetrahedral elements (DC3D4). The unit cell was analysed by one dimensional steady state transfer analysis with applied temperature specified boundary conditions and the effective thermal conductivity was calculated by the Fourier’s law of condu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417"/>
      </w:tblGrid>
      <w:tr w:rsidR="00E3111D" w:rsidRPr="00613E7C" w:rsidTr="00C561B5">
        <w:tc>
          <w:tcPr>
            <w:tcW w:w="7763" w:type="dxa"/>
          </w:tcPr>
          <w:p w:rsidR="00E3111D" w:rsidRPr="00FE6A95" w:rsidRDefault="00E3111D" w:rsidP="00C561B5">
            <w:pPr>
              <w:spacing w:line="360" w:lineRule="auto"/>
              <w:jc w:val="center"/>
              <w:rPr>
                <w:sz w:val="24"/>
                <w:szCs w:val="24"/>
              </w:rPr>
            </w:pPr>
            <w:r w:rsidRPr="00E3111D">
              <w:rPr>
                <w:position w:val="-22"/>
              </w:rPr>
              <w:object w:dxaOrig="1540" w:dyaOrig="560">
                <v:shape id="_x0000_i1079" type="#_x0000_t75" style="width:1in;height:30pt" o:ole="">
                  <v:imagedata r:id="rId158" o:title=""/>
                </v:shape>
                <o:OLEObject Type="Embed" ProgID="Equation.3" ShapeID="_x0000_i1079" DrawAspect="Content" ObjectID="_1595405339" r:id="rId159"/>
              </w:object>
            </w:r>
          </w:p>
        </w:tc>
        <w:tc>
          <w:tcPr>
            <w:tcW w:w="1417" w:type="dxa"/>
            <w:vAlign w:val="center"/>
          </w:tcPr>
          <w:p w:rsidR="00E3111D" w:rsidRPr="00613E7C" w:rsidRDefault="00E3111D" w:rsidP="00C561B5">
            <w:pPr>
              <w:pStyle w:val="Caption"/>
              <w:keepNext/>
              <w:spacing w:after="0" w:line="360" w:lineRule="auto"/>
              <w:jc w:val="right"/>
              <w:rPr>
                <w:b w:val="0"/>
                <w:color w:val="auto"/>
                <w:sz w:val="20"/>
                <w:szCs w:val="24"/>
              </w:rPr>
            </w:pPr>
            <w:r w:rsidRPr="007B2147">
              <w:rPr>
                <w:b w:val="0"/>
                <w:color w:val="00B0F0"/>
                <w:sz w:val="20"/>
                <w:szCs w:val="24"/>
              </w:rPr>
              <w:t xml:space="preserve">Eq.9 </w:t>
            </w:r>
          </w:p>
        </w:tc>
      </w:tr>
    </w:tbl>
    <w:p w:rsidR="00E3111D" w:rsidRDefault="00E3111D" w:rsidP="00E3111D">
      <w:pPr>
        <w:spacing w:line="480" w:lineRule="auto"/>
        <w:jc w:val="both"/>
        <w:rPr>
          <w:rFonts w:eastAsiaTheme="minorEastAsia"/>
        </w:rPr>
      </w:pPr>
      <w:r w:rsidRPr="00AF6D01">
        <w:rPr>
          <w:rFonts w:eastAsiaTheme="minorEastAsia"/>
        </w:rPr>
        <w:lastRenderedPageBreak/>
        <w:t xml:space="preserve">where </w:t>
      </w:r>
      <w:r w:rsidRPr="00AF6D01">
        <w:rPr>
          <w:position w:val="-6"/>
        </w:rPr>
        <w:object w:dxaOrig="320" w:dyaOrig="279">
          <v:shape id="_x0000_i1080" type="#_x0000_t75" style="width:10.5pt;height:10.5pt" o:ole="">
            <v:imagedata r:id="rId160" o:title=""/>
          </v:shape>
          <o:OLEObject Type="Embed" ProgID="Equation.3" ShapeID="_x0000_i1080" DrawAspect="Content" ObjectID="_1595405340" r:id="rId161"/>
        </w:object>
      </w:r>
      <w:r w:rsidRPr="00AF6D01">
        <w:rPr>
          <w:rFonts w:eastAsiaTheme="minorEastAsia"/>
        </w:rPr>
        <w:t xml:space="preserve">, </w:t>
      </w:r>
      <w:r w:rsidRPr="00AF6D01">
        <w:rPr>
          <w:position w:val="-4"/>
        </w:rPr>
        <w:object w:dxaOrig="240" w:dyaOrig="260">
          <v:shape id="_x0000_i1081" type="#_x0000_t75" style="width:10.5pt;height:10.5pt" o:ole="">
            <v:imagedata r:id="rId162" o:title=""/>
          </v:shape>
          <o:OLEObject Type="Embed" ProgID="Equation.3" ShapeID="_x0000_i1081" DrawAspect="Content" ObjectID="_1595405341" r:id="rId163"/>
        </w:object>
      </w:r>
      <w:r w:rsidRPr="00AF6D01">
        <w:rPr>
          <w:rFonts w:eastAsiaTheme="minorEastAsia"/>
        </w:rPr>
        <w:t xml:space="preserve">, </w:t>
      </w:r>
      <w:r w:rsidRPr="00AF6D01">
        <w:rPr>
          <w:position w:val="-4"/>
        </w:rPr>
        <w:object w:dxaOrig="380" w:dyaOrig="260">
          <v:shape id="_x0000_i1082" type="#_x0000_t75" style="width:18.75pt;height:10.5pt" o:ole="">
            <v:imagedata r:id="rId164" o:title=""/>
          </v:shape>
          <o:OLEObject Type="Embed" ProgID="Equation.3" ShapeID="_x0000_i1082" DrawAspect="Content" ObjectID="_1595405342" r:id="rId165"/>
        </w:object>
      </w:r>
      <w:r w:rsidRPr="00AF6D01">
        <w:rPr>
          <w:rFonts w:eastAsiaTheme="minorEastAsia"/>
        </w:rPr>
        <w:t xml:space="preserve">and </w:t>
      </w:r>
      <w:r w:rsidRPr="00AF6D01">
        <w:rPr>
          <w:position w:val="-6"/>
        </w:rPr>
        <w:object w:dxaOrig="139" w:dyaOrig="240">
          <v:shape id="_x0000_i1083" type="#_x0000_t75" style="width:3.75pt;height:10.5pt" o:ole="">
            <v:imagedata r:id="rId166" o:title=""/>
          </v:shape>
          <o:OLEObject Type="Embed" ProgID="Equation.3" ShapeID="_x0000_i1083" DrawAspect="Content" ObjectID="_1595405343" r:id="rId167"/>
        </w:object>
      </w:r>
      <w:r w:rsidRPr="00AF6D01">
        <w:t xml:space="preserve"> </w:t>
      </w:r>
      <w:r w:rsidRPr="00AF6D01">
        <w:rPr>
          <w:rFonts w:eastAsiaTheme="minorEastAsia"/>
        </w:rPr>
        <w:t>are the effective thermal conductivity, surface area, temperature gradient and thickness of thermally bonded nonwoven unit cell respectively.</w:t>
      </w:r>
    </w:p>
    <w:p w:rsidR="00E3111D" w:rsidRPr="00AF6D01" w:rsidRDefault="00E3111D" w:rsidP="00E3111D">
      <w:pPr>
        <w:tabs>
          <w:tab w:val="left" w:pos="1890"/>
        </w:tabs>
        <w:spacing w:line="480" w:lineRule="auto"/>
        <w:jc w:val="both"/>
        <w:rPr>
          <w:rFonts w:eastAsiaTheme="minorEastAsia"/>
        </w:rPr>
      </w:pPr>
      <w:r w:rsidRPr="00AF6D01">
        <w:rPr>
          <w:rFonts w:eastAsiaTheme="minorEastAsia"/>
        </w:rPr>
        <w:fldChar w:fldCharType="begin"/>
      </w:r>
      <w:r w:rsidRPr="00AF6D01">
        <w:rPr>
          <w:rFonts w:eastAsiaTheme="minorEastAsia"/>
        </w:rPr>
        <w:instrText xml:space="preserve"> REF _Ref474400483 \h </w:instrText>
      </w:r>
      <w:r>
        <w:rPr>
          <w:rFonts w:eastAsiaTheme="minorEastAsia"/>
        </w:rPr>
        <w:instrText xml:space="preserve"> \* MERGEFORMAT </w:instrText>
      </w:r>
      <w:r w:rsidRPr="00AF6D01">
        <w:rPr>
          <w:rFonts w:eastAsiaTheme="minorEastAsia"/>
        </w:rPr>
      </w:r>
      <w:r w:rsidRPr="00AF6D01">
        <w:rPr>
          <w:rFonts w:eastAsiaTheme="minorEastAsia"/>
        </w:rPr>
        <w:fldChar w:fldCharType="separate"/>
      </w:r>
      <w:r w:rsidR="00D8490B" w:rsidRPr="00AF6D01">
        <w:t xml:space="preserve">Table </w:t>
      </w:r>
      <w:r w:rsidR="00D8490B">
        <w:rPr>
          <w:noProof/>
        </w:rPr>
        <w:t>V</w:t>
      </w:r>
      <w:r w:rsidRPr="00AF6D01">
        <w:rPr>
          <w:rFonts w:eastAsiaTheme="minorEastAsia"/>
        </w:rPr>
        <w:fldChar w:fldCharType="end"/>
      </w:r>
      <w:r w:rsidRPr="00AF6D01">
        <w:rPr>
          <w:rFonts w:eastAsiaTheme="minorEastAsia"/>
        </w:rPr>
        <w:t xml:space="preserve"> shows he predicted effective thermal conductivity and thermal resistance by FE analysis. </w:t>
      </w:r>
      <w:r w:rsidRPr="000D7D82">
        <w:rPr>
          <w:rFonts w:eastAsiaTheme="minorEastAsia"/>
        </w:rPr>
        <w:fldChar w:fldCharType="begin"/>
      </w:r>
      <w:r w:rsidRPr="000D7D82">
        <w:rPr>
          <w:rFonts w:eastAsiaTheme="minorEastAsia"/>
        </w:rPr>
        <w:instrText xml:space="preserve"> REF _Ref484270689 \h  \* MERGEFORMAT </w:instrText>
      </w:r>
      <w:r w:rsidRPr="000D7D82">
        <w:rPr>
          <w:rFonts w:eastAsiaTheme="minorEastAsia"/>
        </w:rPr>
      </w:r>
      <w:r w:rsidRPr="000D7D82">
        <w:rPr>
          <w:rFonts w:eastAsiaTheme="minorEastAsia"/>
        </w:rPr>
        <w:fldChar w:fldCharType="separate"/>
      </w:r>
      <w:r w:rsidR="00D8490B">
        <w:t>Fig.</w:t>
      </w:r>
      <w:r w:rsidR="00D8490B" w:rsidRPr="000D7D82">
        <w:t xml:space="preserve"> </w:t>
      </w:r>
      <w:r w:rsidR="00D8490B" w:rsidRPr="00D8490B">
        <w:rPr>
          <w:noProof/>
        </w:rPr>
        <w:t>15</w:t>
      </w:r>
      <w:r w:rsidRPr="000D7D82">
        <w:rPr>
          <w:rFonts w:eastAsiaTheme="minorEastAsia"/>
        </w:rPr>
        <w:fldChar w:fldCharType="end"/>
      </w:r>
      <w:r w:rsidRPr="00AF6D01">
        <w:rPr>
          <w:rFonts w:eastAsiaTheme="minorEastAsia"/>
        </w:rPr>
        <w:t xml:space="preserve"> and</w:t>
      </w:r>
      <w:r w:rsidR="004528E4">
        <w:rPr>
          <w:rFonts w:eastAsiaTheme="minorEastAsia"/>
        </w:rPr>
        <w:t xml:space="preserve"> Figs. </w:t>
      </w:r>
      <w:r w:rsidRPr="007B2147">
        <w:rPr>
          <w:rFonts w:eastAsiaTheme="minorEastAsia"/>
          <w:color w:val="00B0F0"/>
        </w:rPr>
        <w:t>1</w:t>
      </w:r>
      <w:r>
        <w:rPr>
          <w:rFonts w:eastAsiaTheme="minorEastAsia"/>
          <w:color w:val="00B0F0"/>
        </w:rPr>
        <w:t>6-18</w:t>
      </w:r>
      <w:r w:rsidRPr="007B2147">
        <w:rPr>
          <w:rFonts w:eastAsiaTheme="minorEastAsia"/>
          <w:color w:val="00B0F0"/>
        </w:rPr>
        <w:t xml:space="preserve"> </w:t>
      </w:r>
      <w:r w:rsidRPr="00AF6D01">
        <w:rPr>
          <w:rFonts w:eastAsiaTheme="minorEastAsia"/>
        </w:rPr>
        <w:t>show the heat flux and temperature contour of 3D reconstructed model and solid model respectively.</w:t>
      </w:r>
    </w:p>
    <w:p w:rsidR="00E3111D" w:rsidRDefault="00E3111D" w:rsidP="00E3111D">
      <w:pPr>
        <w:jc w:val="both"/>
        <w:rPr>
          <w:b/>
          <w:sz w:val="24"/>
          <w:szCs w:val="24"/>
        </w:rPr>
      </w:pPr>
      <w:r w:rsidRPr="00FE6A95">
        <w:rPr>
          <w:b/>
          <w:sz w:val="24"/>
          <w:szCs w:val="24"/>
        </w:rPr>
        <w:t xml:space="preserve"> </w:t>
      </w:r>
    </w:p>
    <w:p w:rsidR="00E3111D" w:rsidRPr="00AF6D01" w:rsidRDefault="00E3111D" w:rsidP="00E3111D">
      <w:pPr>
        <w:pStyle w:val="Caption"/>
        <w:keepNext/>
        <w:spacing w:after="0" w:line="480" w:lineRule="auto"/>
        <w:rPr>
          <w:sz w:val="20"/>
          <w:szCs w:val="20"/>
        </w:rPr>
      </w:pPr>
      <w:bookmarkStart w:id="22" w:name="_Ref474400473"/>
      <w:r w:rsidRPr="00AF6D01">
        <w:rPr>
          <w:b w:val="0"/>
          <w:color w:val="auto"/>
          <w:sz w:val="20"/>
          <w:szCs w:val="20"/>
        </w:rPr>
        <w:t xml:space="preserve">Table </w:t>
      </w:r>
      <w:r w:rsidRPr="00AF6D01">
        <w:rPr>
          <w:b w:val="0"/>
          <w:color w:val="auto"/>
          <w:sz w:val="20"/>
          <w:szCs w:val="20"/>
        </w:rPr>
        <w:fldChar w:fldCharType="begin"/>
      </w:r>
      <w:r w:rsidRPr="00AF6D01">
        <w:rPr>
          <w:b w:val="0"/>
          <w:color w:val="auto"/>
          <w:sz w:val="20"/>
          <w:szCs w:val="20"/>
        </w:rPr>
        <w:instrText xml:space="preserve"> SEQ Table \* ROMAN </w:instrText>
      </w:r>
      <w:r w:rsidRPr="00AF6D01">
        <w:rPr>
          <w:b w:val="0"/>
          <w:color w:val="auto"/>
          <w:sz w:val="20"/>
          <w:szCs w:val="20"/>
        </w:rPr>
        <w:fldChar w:fldCharType="separate"/>
      </w:r>
      <w:r w:rsidR="00D8490B">
        <w:rPr>
          <w:b w:val="0"/>
          <w:noProof/>
          <w:color w:val="auto"/>
          <w:sz w:val="20"/>
          <w:szCs w:val="20"/>
        </w:rPr>
        <w:t>IV</w:t>
      </w:r>
      <w:r w:rsidRPr="00AF6D01">
        <w:rPr>
          <w:b w:val="0"/>
          <w:color w:val="auto"/>
          <w:sz w:val="20"/>
          <w:szCs w:val="20"/>
        </w:rPr>
        <w:fldChar w:fldCharType="end"/>
      </w:r>
      <w:bookmarkEnd w:id="22"/>
      <w:r w:rsidRPr="00AF6D01">
        <w:rPr>
          <w:b w:val="0"/>
          <w:color w:val="auto"/>
          <w:sz w:val="20"/>
          <w:szCs w:val="20"/>
        </w:rPr>
        <w:t>:</w:t>
      </w:r>
      <w:r w:rsidRPr="00AF6D01">
        <w:rPr>
          <w:color w:val="auto"/>
          <w:sz w:val="20"/>
          <w:szCs w:val="20"/>
        </w:rPr>
        <w:t xml:space="preserve"> </w:t>
      </w:r>
      <w:r w:rsidRPr="00AF6D01">
        <w:rPr>
          <w:b w:val="0"/>
          <w:color w:val="auto"/>
          <w:sz w:val="20"/>
          <w:szCs w:val="20"/>
        </w:rPr>
        <w:t>Fibre volume fraction and thermal conductivity of nonwoven fabric</w:t>
      </w:r>
    </w:p>
    <w:tbl>
      <w:tblPr>
        <w:tblStyle w:val="TableGrid"/>
        <w:tblW w:w="851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268"/>
        <w:gridCol w:w="2410"/>
        <w:gridCol w:w="2456"/>
      </w:tblGrid>
      <w:tr w:rsidR="00E3111D" w:rsidRPr="00AF6D01" w:rsidTr="00E3111D">
        <w:trPr>
          <w:trHeight w:val="1259"/>
        </w:trPr>
        <w:tc>
          <w:tcPr>
            <w:tcW w:w="1384" w:type="dxa"/>
            <w:tcBorders>
              <w:top w:val="single" w:sz="4" w:space="0" w:color="auto"/>
              <w:bottom w:val="single" w:sz="4" w:space="0" w:color="auto"/>
            </w:tcBorders>
            <w:vAlign w:val="center"/>
          </w:tcPr>
          <w:p w:rsidR="00E3111D" w:rsidRPr="00AF6D01" w:rsidRDefault="00E3111D" w:rsidP="00C561B5">
            <w:pPr>
              <w:spacing w:line="480" w:lineRule="auto"/>
              <w:rPr>
                <w:b/>
              </w:rPr>
            </w:pPr>
            <w:r w:rsidRPr="00AF6D01">
              <w:t xml:space="preserve">Samples </w:t>
            </w:r>
          </w:p>
        </w:tc>
        <w:tc>
          <w:tcPr>
            <w:tcW w:w="2268" w:type="dxa"/>
            <w:tcBorders>
              <w:top w:val="single" w:sz="4" w:space="0" w:color="auto"/>
              <w:bottom w:val="single" w:sz="4" w:space="0" w:color="auto"/>
            </w:tcBorders>
          </w:tcPr>
          <w:p w:rsidR="00E3111D" w:rsidRPr="00AF6D01" w:rsidRDefault="00E3111D" w:rsidP="00C561B5">
            <w:pPr>
              <w:spacing w:line="480" w:lineRule="auto"/>
              <w:jc w:val="center"/>
            </w:pPr>
            <w:r w:rsidRPr="00AF6D01">
              <w:t xml:space="preserve">Fibre Volume Fraction of unit cell, </w:t>
            </w:r>
          </w:p>
          <w:p w:rsidR="00E3111D" w:rsidRPr="00AF6D01" w:rsidRDefault="00E3111D" w:rsidP="00C561B5">
            <w:pPr>
              <w:spacing w:line="480" w:lineRule="auto"/>
              <w:jc w:val="center"/>
              <w:rPr>
                <w:b/>
              </w:rPr>
            </w:pPr>
            <w:r w:rsidRPr="00AF6D01">
              <w:rPr>
                <w:position w:val="-8"/>
              </w:rPr>
              <w:object w:dxaOrig="279" w:dyaOrig="300">
                <v:shape id="_x0000_i1084" type="#_x0000_t75" style="width:10.5pt;height:10.5pt" o:ole="">
                  <v:imagedata r:id="rId168" o:title=""/>
                </v:shape>
                <o:OLEObject Type="Embed" ProgID="Equation.3" ShapeID="_x0000_i1084" DrawAspect="Content" ObjectID="_1595405344" r:id="rId169"/>
              </w:object>
            </w:r>
            <w:r w:rsidRPr="00AF6D01">
              <w:rPr>
                <w:rFonts w:eastAsiaTheme="minorEastAsia"/>
              </w:rPr>
              <w:t xml:space="preserve"> (%)</w:t>
            </w:r>
          </w:p>
        </w:tc>
        <w:tc>
          <w:tcPr>
            <w:tcW w:w="2410" w:type="dxa"/>
            <w:tcBorders>
              <w:top w:val="single" w:sz="4" w:space="0" w:color="auto"/>
              <w:bottom w:val="single" w:sz="4" w:space="0" w:color="auto"/>
            </w:tcBorders>
          </w:tcPr>
          <w:p w:rsidR="00E3111D" w:rsidRPr="00AF6D01" w:rsidRDefault="00E3111D" w:rsidP="00C561B5">
            <w:pPr>
              <w:spacing w:line="480" w:lineRule="auto"/>
              <w:jc w:val="center"/>
              <w:rPr>
                <w:b/>
              </w:rPr>
            </w:pPr>
            <w:r w:rsidRPr="00AF6D01">
              <w:t>Fibre volume fraction of fibrous portion,</w:t>
            </w:r>
          </w:p>
          <w:p w:rsidR="00E3111D" w:rsidRPr="00AF6D01" w:rsidRDefault="00E3111D" w:rsidP="00C561B5">
            <w:pPr>
              <w:spacing w:line="480" w:lineRule="auto"/>
              <w:jc w:val="center"/>
              <w:rPr>
                <w:b/>
              </w:rPr>
            </w:pPr>
            <w:r w:rsidRPr="00AF6D01">
              <w:t xml:space="preserve"> </w:t>
            </w:r>
            <w:r w:rsidRPr="00AF6D01">
              <w:rPr>
                <w:position w:val="-14"/>
              </w:rPr>
              <w:object w:dxaOrig="340" w:dyaOrig="380">
                <v:shape id="_x0000_i1085" type="#_x0000_t75" style="width:18.75pt;height:18.75pt" o:ole="">
                  <v:imagedata r:id="rId170" o:title=""/>
                </v:shape>
                <o:OLEObject Type="Embed" ProgID="Equation.3" ShapeID="_x0000_i1085" DrawAspect="Content" ObjectID="_1595405345" r:id="rId171"/>
              </w:object>
            </w:r>
            <w:r w:rsidRPr="00AF6D01">
              <w:rPr>
                <w:rFonts w:eastAsiaTheme="minorEastAsia"/>
              </w:rPr>
              <w:t xml:space="preserve"> (%)</w:t>
            </w:r>
          </w:p>
        </w:tc>
        <w:tc>
          <w:tcPr>
            <w:tcW w:w="2456" w:type="dxa"/>
            <w:tcBorders>
              <w:top w:val="single" w:sz="4" w:space="0" w:color="auto"/>
              <w:bottom w:val="single" w:sz="4" w:space="0" w:color="auto"/>
            </w:tcBorders>
          </w:tcPr>
          <w:p w:rsidR="00E3111D" w:rsidRPr="00AF6D01" w:rsidRDefault="00E3111D" w:rsidP="00C561B5">
            <w:pPr>
              <w:pStyle w:val="ListParagraph"/>
              <w:spacing w:line="480" w:lineRule="auto"/>
              <w:ind w:left="0"/>
              <w:jc w:val="center"/>
              <w:rPr>
                <w:rFonts w:ascii="Times New Roman" w:hAnsi="Times New Roman"/>
                <w:sz w:val="20"/>
                <w:szCs w:val="20"/>
              </w:rPr>
            </w:pPr>
            <w:r w:rsidRPr="00AF6D01">
              <w:rPr>
                <w:rFonts w:ascii="Times New Roman" w:hAnsi="Times New Roman"/>
                <w:sz w:val="20"/>
                <w:szCs w:val="20"/>
              </w:rPr>
              <w:t xml:space="preserve">Thermal Conductivity of fibrous portion, </w:t>
            </w:r>
          </w:p>
          <w:p w:rsidR="00E3111D" w:rsidRPr="00AF6D01" w:rsidRDefault="00E3111D" w:rsidP="00C561B5">
            <w:pPr>
              <w:pStyle w:val="ListParagraph"/>
              <w:spacing w:line="240" w:lineRule="auto"/>
              <w:ind w:left="0"/>
              <w:jc w:val="center"/>
              <w:rPr>
                <w:b/>
                <w:sz w:val="20"/>
                <w:szCs w:val="20"/>
              </w:rPr>
            </w:pPr>
            <w:r w:rsidRPr="00AF6D01">
              <w:rPr>
                <w:position w:val="-14"/>
                <w:sz w:val="20"/>
                <w:szCs w:val="20"/>
              </w:rPr>
              <w:object w:dxaOrig="400" w:dyaOrig="380">
                <v:shape id="_x0000_i1086" type="#_x0000_t75" style="width:22.5pt;height:18.75pt" o:ole="">
                  <v:imagedata r:id="rId172" o:title=""/>
                </v:shape>
                <o:OLEObject Type="Embed" ProgID="Equation.3" ShapeID="_x0000_i1086" DrawAspect="Content" ObjectID="_1595405346" r:id="rId173"/>
              </w:object>
            </w:r>
            <w:r w:rsidRPr="00AF6D01">
              <w:rPr>
                <w:sz w:val="20"/>
                <w:szCs w:val="20"/>
              </w:rPr>
              <w:t xml:space="preserve">* </w:t>
            </w:r>
            <w:r w:rsidRPr="00AF6D01">
              <w:rPr>
                <w:rFonts w:eastAsiaTheme="minorEastAsia"/>
                <w:sz w:val="20"/>
                <w:szCs w:val="20"/>
              </w:rPr>
              <w:t>(</w:t>
            </w:r>
            <w:r w:rsidRPr="00AF6D01">
              <w:rPr>
                <w:rFonts w:ascii="Times New Roman" w:eastAsiaTheme="minorEastAsia" w:hAnsi="Times New Roman"/>
                <w:sz w:val="20"/>
                <w:szCs w:val="20"/>
              </w:rPr>
              <w:t>W/m.K)</w:t>
            </w:r>
          </w:p>
        </w:tc>
      </w:tr>
      <w:tr w:rsidR="00E3111D" w:rsidRPr="00AF6D01" w:rsidTr="00C561B5">
        <w:trPr>
          <w:trHeight w:val="299"/>
        </w:trPr>
        <w:tc>
          <w:tcPr>
            <w:tcW w:w="1384" w:type="dxa"/>
            <w:tcBorders>
              <w:top w:val="single" w:sz="4" w:space="0" w:color="auto"/>
            </w:tcBorders>
          </w:tcPr>
          <w:p w:rsidR="00E3111D" w:rsidRPr="00AF6D01" w:rsidRDefault="00E3111D" w:rsidP="00C561B5">
            <w:pPr>
              <w:spacing w:line="480" w:lineRule="auto"/>
              <w:rPr>
                <w:b/>
              </w:rPr>
            </w:pPr>
            <w:r w:rsidRPr="00AF6D01">
              <w:t>Sample-1</w:t>
            </w:r>
          </w:p>
        </w:tc>
        <w:tc>
          <w:tcPr>
            <w:tcW w:w="2268" w:type="dxa"/>
            <w:tcBorders>
              <w:top w:val="single" w:sz="4" w:space="0" w:color="auto"/>
            </w:tcBorders>
          </w:tcPr>
          <w:p w:rsidR="00E3111D" w:rsidRPr="00AF6D01" w:rsidRDefault="00E3111D" w:rsidP="00C561B5">
            <w:pPr>
              <w:spacing w:line="480" w:lineRule="auto"/>
              <w:jc w:val="center"/>
            </w:pPr>
            <w:r w:rsidRPr="00AF6D01">
              <w:t>15.95</w:t>
            </w:r>
          </w:p>
        </w:tc>
        <w:tc>
          <w:tcPr>
            <w:tcW w:w="2410" w:type="dxa"/>
            <w:tcBorders>
              <w:top w:val="single" w:sz="4" w:space="0" w:color="auto"/>
            </w:tcBorders>
          </w:tcPr>
          <w:p w:rsidR="00E3111D" w:rsidRPr="00AF6D01" w:rsidRDefault="00E3111D" w:rsidP="00C561B5">
            <w:pPr>
              <w:spacing w:line="480" w:lineRule="auto"/>
              <w:jc w:val="center"/>
            </w:pPr>
            <w:r w:rsidRPr="00AF6D01">
              <w:t>25.112</w:t>
            </w:r>
          </w:p>
        </w:tc>
        <w:tc>
          <w:tcPr>
            <w:tcW w:w="2456" w:type="dxa"/>
            <w:tcBorders>
              <w:top w:val="single" w:sz="4" w:space="0" w:color="auto"/>
            </w:tcBorders>
          </w:tcPr>
          <w:p w:rsidR="00E3111D" w:rsidRPr="00AF6D01" w:rsidRDefault="00E3111D" w:rsidP="00C561B5">
            <w:pPr>
              <w:spacing w:line="480" w:lineRule="auto"/>
              <w:jc w:val="center"/>
            </w:pPr>
            <w:r w:rsidRPr="00AF6D01">
              <w:t>0.03219</w:t>
            </w:r>
          </w:p>
        </w:tc>
      </w:tr>
      <w:tr w:rsidR="00E3111D" w:rsidRPr="00AF6D01" w:rsidTr="00C561B5">
        <w:trPr>
          <w:trHeight w:val="85"/>
        </w:trPr>
        <w:tc>
          <w:tcPr>
            <w:tcW w:w="1384" w:type="dxa"/>
          </w:tcPr>
          <w:p w:rsidR="00E3111D" w:rsidRPr="00AF6D01" w:rsidRDefault="00E3111D" w:rsidP="00C561B5">
            <w:pPr>
              <w:spacing w:line="480" w:lineRule="auto"/>
              <w:rPr>
                <w:b/>
              </w:rPr>
            </w:pPr>
            <w:r w:rsidRPr="00AF6D01">
              <w:t>Sample-2</w:t>
            </w:r>
          </w:p>
        </w:tc>
        <w:tc>
          <w:tcPr>
            <w:tcW w:w="2268" w:type="dxa"/>
          </w:tcPr>
          <w:p w:rsidR="00E3111D" w:rsidRPr="00AF6D01" w:rsidRDefault="00E3111D" w:rsidP="00C561B5">
            <w:pPr>
              <w:spacing w:line="480" w:lineRule="auto"/>
              <w:jc w:val="center"/>
            </w:pPr>
            <w:r w:rsidRPr="00AF6D01">
              <w:t>12.01</w:t>
            </w:r>
          </w:p>
        </w:tc>
        <w:tc>
          <w:tcPr>
            <w:tcW w:w="2410" w:type="dxa"/>
          </w:tcPr>
          <w:p w:rsidR="00E3111D" w:rsidRPr="00AF6D01" w:rsidRDefault="00E3111D" w:rsidP="00C561B5">
            <w:pPr>
              <w:spacing w:line="480" w:lineRule="auto"/>
              <w:jc w:val="center"/>
            </w:pPr>
            <w:r w:rsidRPr="00AF6D01">
              <w:t>19.59</w:t>
            </w:r>
          </w:p>
        </w:tc>
        <w:tc>
          <w:tcPr>
            <w:tcW w:w="2456" w:type="dxa"/>
          </w:tcPr>
          <w:p w:rsidR="00E3111D" w:rsidRPr="00AF6D01" w:rsidRDefault="00E3111D" w:rsidP="00C561B5">
            <w:pPr>
              <w:spacing w:line="480" w:lineRule="auto"/>
              <w:jc w:val="center"/>
            </w:pPr>
            <w:r w:rsidRPr="00AF6D01">
              <w:t>0.03059</w:t>
            </w:r>
          </w:p>
        </w:tc>
      </w:tr>
      <w:tr w:rsidR="00E3111D" w:rsidRPr="00AF6D01" w:rsidTr="00C561B5">
        <w:tc>
          <w:tcPr>
            <w:tcW w:w="1384" w:type="dxa"/>
          </w:tcPr>
          <w:p w:rsidR="00E3111D" w:rsidRPr="00AF6D01" w:rsidRDefault="00E3111D" w:rsidP="00C561B5">
            <w:pPr>
              <w:spacing w:line="480" w:lineRule="auto"/>
              <w:rPr>
                <w:b/>
              </w:rPr>
            </w:pPr>
            <w:r w:rsidRPr="00AF6D01">
              <w:t>Sample-3</w:t>
            </w:r>
          </w:p>
        </w:tc>
        <w:tc>
          <w:tcPr>
            <w:tcW w:w="2268" w:type="dxa"/>
          </w:tcPr>
          <w:p w:rsidR="00E3111D" w:rsidRPr="00AF6D01" w:rsidRDefault="00E3111D" w:rsidP="00C561B5">
            <w:pPr>
              <w:spacing w:line="480" w:lineRule="auto"/>
              <w:jc w:val="center"/>
            </w:pPr>
            <w:r w:rsidRPr="00AF6D01">
              <w:t>14.93</w:t>
            </w:r>
          </w:p>
        </w:tc>
        <w:tc>
          <w:tcPr>
            <w:tcW w:w="2410" w:type="dxa"/>
          </w:tcPr>
          <w:p w:rsidR="00E3111D" w:rsidRPr="00AF6D01" w:rsidRDefault="00E3111D" w:rsidP="00C561B5">
            <w:pPr>
              <w:spacing w:line="480" w:lineRule="auto"/>
              <w:jc w:val="center"/>
            </w:pPr>
            <w:r w:rsidRPr="00AF6D01">
              <w:t>27.42</w:t>
            </w:r>
          </w:p>
        </w:tc>
        <w:tc>
          <w:tcPr>
            <w:tcW w:w="2456" w:type="dxa"/>
          </w:tcPr>
          <w:p w:rsidR="00E3111D" w:rsidRPr="00AF6D01" w:rsidRDefault="00E3111D" w:rsidP="00C561B5">
            <w:pPr>
              <w:spacing w:line="480" w:lineRule="auto"/>
              <w:jc w:val="center"/>
            </w:pPr>
            <w:r w:rsidRPr="00AF6D01">
              <w:t>0.032911</w:t>
            </w:r>
          </w:p>
        </w:tc>
      </w:tr>
    </w:tbl>
    <w:p w:rsidR="00E3111D" w:rsidRDefault="00E3111D" w:rsidP="00E3111D">
      <w:pPr>
        <w:spacing w:line="480" w:lineRule="auto"/>
      </w:pPr>
      <w:r w:rsidRPr="00AF6D01">
        <w:rPr>
          <w:vertAlign w:val="superscript"/>
        </w:rPr>
        <w:t>*</w:t>
      </w:r>
      <w:r w:rsidRPr="00AF6D01">
        <w:rPr>
          <w:position w:val="-14"/>
        </w:rPr>
        <w:object w:dxaOrig="400" w:dyaOrig="380">
          <v:shape id="_x0000_i1087" type="#_x0000_t75" style="width:22.5pt;height:18.75pt" o:ole="">
            <v:imagedata r:id="rId172" o:title=""/>
          </v:shape>
          <o:OLEObject Type="Embed" ProgID="Equation.3" ShapeID="_x0000_i1087" DrawAspect="Content" ObjectID="_1595405347" r:id="rId174"/>
        </w:object>
      </w:r>
      <w:r w:rsidRPr="00AF6D01">
        <w:t xml:space="preserve"> calculated on the bases of transverse thermal conductivity of fibre</w:t>
      </w:r>
    </w:p>
    <w:p w:rsidR="00BB231D" w:rsidRDefault="00BB231D" w:rsidP="00BB231D">
      <w:pPr>
        <w:keepNext/>
        <w:autoSpaceDE w:val="0"/>
        <w:autoSpaceDN w:val="0"/>
        <w:adjustRightInd w:val="0"/>
        <w:spacing w:line="360" w:lineRule="auto"/>
        <w:jc w:val="both"/>
      </w:pPr>
      <w:r>
        <w:rPr>
          <w:noProof/>
          <w:lang w:eastAsia="zh-CN"/>
        </w:rPr>
        <mc:AlternateContent>
          <mc:Choice Requires="wpg">
            <w:drawing>
              <wp:inline distT="0" distB="0" distL="0" distR="0" wp14:anchorId="5CF14DF4" wp14:editId="3048825A">
                <wp:extent cx="4941385" cy="4525475"/>
                <wp:effectExtent l="0" t="0" r="50165" b="0"/>
                <wp:docPr id="1643" name="Group 1643"/>
                <wp:cNvGraphicFramePr/>
                <a:graphic xmlns:a="http://schemas.openxmlformats.org/drawingml/2006/main">
                  <a:graphicData uri="http://schemas.microsoft.com/office/word/2010/wordprocessingGroup">
                    <wpg:wgp>
                      <wpg:cNvGrpSpPr/>
                      <wpg:grpSpPr>
                        <a:xfrm>
                          <a:off x="0" y="0"/>
                          <a:ext cx="4941385" cy="4525475"/>
                          <a:chOff x="-50469" y="-133935"/>
                          <a:chExt cx="6065195" cy="5104113"/>
                        </a:xfrm>
                      </wpg:grpSpPr>
                      <wpg:grpSp>
                        <wpg:cNvPr id="1644" name="Group 1644"/>
                        <wpg:cNvGrpSpPr/>
                        <wpg:grpSpPr>
                          <a:xfrm>
                            <a:off x="-50469" y="-133935"/>
                            <a:ext cx="6065195" cy="4801185"/>
                            <a:chOff x="-50469" y="-133935"/>
                            <a:chExt cx="6065195" cy="4801185"/>
                          </a:xfrm>
                        </wpg:grpSpPr>
                        <wpg:grpSp>
                          <wpg:cNvPr id="1645" name="Group 1645"/>
                          <wpg:cNvGrpSpPr/>
                          <wpg:grpSpPr>
                            <a:xfrm>
                              <a:off x="-50469" y="-133935"/>
                              <a:ext cx="5347252" cy="4801185"/>
                              <a:chOff x="-50469" y="-133935"/>
                              <a:chExt cx="5347252" cy="4801185"/>
                            </a:xfrm>
                          </wpg:grpSpPr>
                          <wpg:grpSp>
                            <wpg:cNvPr id="1646" name="Group 1646"/>
                            <wpg:cNvGrpSpPr/>
                            <wpg:grpSpPr>
                              <a:xfrm>
                                <a:off x="-50469" y="419100"/>
                                <a:ext cx="5347252" cy="4248150"/>
                                <a:chOff x="-50469" y="0"/>
                                <a:chExt cx="5347252" cy="4248150"/>
                              </a:xfrm>
                            </wpg:grpSpPr>
                            <pic:pic xmlns:pic="http://schemas.openxmlformats.org/drawingml/2006/picture">
                              <pic:nvPicPr>
                                <pic:cNvPr id="1647" name="Picture 1647"/>
                                <pic:cNvPicPr>
                                  <a:picLocks noChangeAspect="1"/>
                                </pic:cNvPicPr>
                              </pic:nvPicPr>
                              <pic:blipFill>
                                <a:blip r:embed="rId175">
                                  <a:extLst>
                                    <a:ext uri="{28A0092B-C50C-407E-A947-70E740481C1C}">
                                      <a14:useLocalDpi xmlns:a14="http://schemas.microsoft.com/office/drawing/2010/main" val="0"/>
                                    </a:ext>
                                  </a:extLst>
                                </a:blip>
                                <a:srcRect/>
                                <a:stretch>
                                  <a:fillRect/>
                                </a:stretch>
                              </pic:blipFill>
                              <pic:spPr bwMode="auto">
                                <a:xfrm>
                                  <a:off x="1162933" y="0"/>
                                  <a:ext cx="4133850" cy="4248150"/>
                                </a:xfrm>
                                <a:prstGeom prst="rect">
                                  <a:avLst/>
                                </a:prstGeom>
                                <a:noFill/>
                                <a:ln>
                                  <a:noFill/>
                                </a:ln>
                              </pic:spPr>
                            </pic:pic>
                            <wpg:grpSp>
                              <wpg:cNvPr id="1648" name="Group 1648"/>
                              <wpg:cNvGrpSpPr/>
                              <wpg:grpSpPr>
                                <a:xfrm rot="16712683">
                                  <a:off x="788019" y="1337388"/>
                                  <a:ext cx="540009" cy="2216986"/>
                                  <a:chOff x="-2076706" y="3578605"/>
                                  <a:chExt cx="540009" cy="2216986"/>
                                </a:xfrm>
                              </wpg:grpSpPr>
                              <wps:wsp>
                                <wps:cNvPr id="1649" name="Straight Arrow Connector 1649"/>
                                <wps:cNvCnPr/>
                                <wps:spPr>
                                  <a:xfrm rot="4887317">
                                    <a:off x="-2438462" y="5114165"/>
                                    <a:ext cx="1053510" cy="3093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50" name="Text Box 1650"/>
                                <wps:cNvSpPr txBox="1"/>
                                <wps:spPr>
                                  <a:xfrm rot="4887317">
                                    <a:off x="-2606383" y="4108282"/>
                                    <a:ext cx="1599363" cy="5400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Default="00737F8A" w:rsidP="00BB231D">
                                      <w:pPr>
                                        <w:rPr>
                                          <w:b/>
                                          <w:sz w:val="24"/>
                                        </w:rPr>
                                      </w:pPr>
                                      <w:r>
                                        <w:rPr>
                                          <w:b/>
                                          <w:sz w:val="24"/>
                                        </w:rPr>
                                        <w:t>Nonwoven fabric</w:t>
                                      </w:r>
                                    </w:p>
                                    <w:p w:rsidR="00737F8A" w:rsidRPr="0012278F" w:rsidRDefault="00737F8A" w:rsidP="00BB231D">
                                      <w:pPr>
                                        <w:jc w:val="center"/>
                                        <w:rPr>
                                          <w:b/>
                                          <w:sz w:val="24"/>
                                        </w:rPr>
                                      </w:pPr>
                                      <w:r>
                                        <w:rPr>
                                          <w:b/>
                                          <w:sz w:val="24"/>
                                        </w:rPr>
                                        <w:t>Sample-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grpSp>
                            <wpg:cNvPr id="1651" name="Group 1651"/>
                            <wpg:cNvGrpSpPr/>
                            <wpg:grpSpPr>
                              <a:xfrm>
                                <a:off x="1368723" y="-133935"/>
                                <a:ext cx="975830" cy="695910"/>
                                <a:chOff x="-2877" y="-133935"/>
                                <a:chExt cx="975830" cy="695910"/>
                              </a:xfrm>
                            </wpg:grpSpPr>
                            <wps:wsp>
                              <wps:cNvPr id="1652" name="Straight Arrow Connector 1652"/>
                              <wps:cNvCnPr/>
                              <wps:spPr>
                                <a:xfrm>
                                  <a:off x="400050" y="266700"/>
                                  <a:ext cx="228600" cy="2952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53" name="Text Box 1653"/>
                              <wps:cNvSpPr txBox="1"/>
                              <wps:spPr>
                                <a:xfrm>
                                  <a:off x="-2877" y="-133935"/>
                                  <a:ext cx="975830" cy="308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12278F" w:rsidRDefault="00737F8A" w:rsidP="00BB231D">
                                    <w:pPr>
                                      <w:rPr>
                                        <w:b/>
                                        <w:sz w:val="24"/>
                                      </w:rPr>
                                    </w:pPr>
                                    <w:r>
                                      <w:rPr>
                                        <w:b/>
                                        <w:sz w:val="24"/>
                                      </w:rPr>
                                      <w:t>Hot p</w:t>
                                    </w:r>
                                    <w:r w:rsidRPr="0012278F">
                                      <w:rPr>
                                        <w:b/>
                                        <w:sz w:val="24"/>
                                      </w:rPr>
                                      <w:t>l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grpSp>
                          <wpg:cNvPr id="1654" name="Group 1654"/>
                          <wpg:cNvGrpSpPr/>
                          <wpg:grpSpPr>
                            <a:xfrm rot="9385974">
                              <a:off x="4504216" y="2356967"/>
                              <a:ext cx="1510510" cy="1183418"/>
                              <a:chOff x="-3057431" y="4679843"/>
                              <a:chExt cx="1510510" cy="1183418"/>
                            </a:xfrm>
                          </wpg:grpSpPr>
                          <wps:wsp>
                            <wps:cNvPr id="1655" name="Straight Arrow Connector 1655"/>
                            <wps:cNvCnPr/>
                            <wps:spPr>
                              <a:xfrm>
                                <a:off x="-2138130" y="5567986"/>
                                <a:ext cx="228600" cy="2952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56" name="Text Box 1656"/>
                            <wps:cNvSpPr txBox="1"/>
                            <wps:spPr>
                              <a:xfrm rot="12214026">
                                <a:off x="-3057431" y="4679843"/>
                                <a:ext cx="1510510" cy="8128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Default="00737F8A" w:rsidP="00BB231D">
                                  <w:pPr>
                                    <w:jc w:val="center"/>
                                    <w:rPr>
                                      <w:b/>
                                      <w:sz w:val="24"/>
                                    </w:rPr>
                                  </w:pPr>
                                  <w:r>
                                    <w:rPr>
                                      <w:b/>
                                      <w:sz w:val="24"/>
                                    </w:rPr>
                                    <w:t>Air fluid matrix</w:t>
                                  </w:r>
                                </w:p>
                                <w:p w:rsidR="00737F8A" w:rsidRPr="0012278F" w:rsidRDefault="00737F8A" w:rsidP="00BB231D">
                                  <w:pPr>
                                    <w:rPr>
                                      <w:b/>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grpSp>
                        <wpg:cNvPr id="1657" name="Group 1657"/>
                        <wpg:cNvGrpSpPr/>
                        <wpg:grpSpPr>
                          <a:xfrm rot="11369066">
                            <a:off x="3601485" y="4405454"/>
                            <a:ext cx="1059228" cy="564724"/>
                            <a:chOff x="-1742115" y="1284696"/>
                            <a:chExt cx="1059228" cy="564724"/>
                          </a:xfrm>
                        </wpg:grpSpPr>
                        <wps:wsp>
                          <wps:cNvPr id="1658" name="Straight Arrow Connector 1658"/>
                          <wps:cNvCnPr/>
                          <wps:spPr>
                            <a:xfrm>
                              <a:off x="-1002835" y="1554145"/>
                              <a:ext cx="228600" cy="2952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59" name="Text Box 1659"/>
                          <wps:cNvSpPr txBox="1"/>
                          <wps:spPr>
                            <a:xfrm rot="10230934">
                              <a:off x="-1742115" y="1284696"/>
                              <a:ext cx="1059228" cy="3165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37F8A" w:rsidRPr="0012278F" w:rsidRDefault="00737F8A" w:rsidP="00BB231D">
                                <w:pPr>
                                  <w:rPr>
                                    <w:b/>
                                    <w:sz w:val="24"/>
                                  </w:rPr>
                                </w:pPr>
                                <w:r>
                                  <w:rPr>
                                    <w:b/>
                                    <w:sz w:val="24"/>
                                  </w:rPr>
                                  <w:t>Cold</w:t>
                                </w:r>
                                <w:r w:rsidRPr="0012278F">
                                  <w:rPr>
                                    <w:b/>
                                    <w:sz w:val="24"/>
                                  </w:rPr>
                                  <w:t xml:space="preserve"> </w:t>
                                </w:r>
                                <w:r>
                                  <w:rPr>
                                    <w:b/>
                                    <w:sz w:val="24"/>
                                  </w:rPr>
                                  <w:t>p</w:t>
                                </w:r>
                                <w:r w:rsidRPr="0012278F">
                                  <w:rPr>
                                    <w:b/>
                                    <w:sz w:val="24"/>
                                  </w:rPr>
                                  <w:t>l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5CF14DF4" id="Group 1643" o:spid="_x0000_s1207" style="width:389.1pt;height:356.35pt;mso-position-horizontal-relative:char;mso-position-vertical-relative:line" coordorigin="-504,-1339" coordsize="60651,510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">
                <v:group id="Group 1644" o:spid="_x0000_s1208" style="position:absolute;left:-504;top:-1339;width:60651;height:48011" coordorigin="-504,-1339" coordsize="60651,48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">
                  <v:group id="Group 1645" o:spid="_x0000_s1209" style="position:absolute;left:-504;top:-1339;width:53471;height:48011" coordorigin="-504,-1339" coordsize="53472,48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">
                    <v:group id="Group 1646" o:spid="_x0000_s1210" style="position:absolute;left:-504;top:4191;width:53471;height:42481" coordorigin="-504" coordsize="53472,42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">
                      <v:shape id="Picture 1647" o:spid="_x0000_s1211" type="#_x0000_t75" style="position:absolute;left:11629;width:41338;height:4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">
                        <v:imagedata r:id="rId176" o:title=""/>
                        <v:path arrowok="t"/>
                      </v:shape>
                      <v:group id="Group 1648" o:spid="_x0000_s1212" style="position:absolute;left:7881;top:13373;width:5400;height:22169;rotation:-5338253fd" coordorigin="-20767,35786" coordsize="5400,22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">
                        <v:shape id="Straight Arrow Connector 1649" o:spid="_x0000_s1213" type="#_x0000_t32" style="position:absolute;left:-24384;top:51141;width:10535;height:3093;rotation:5338253fd;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" strokecolor="black [3200]" strokeweight="2pt">
                          <v:stroke endarrow="open"/>
                          <v:shadow on="t" color="black" opacity="24903f" origin=",.5" offset="0,.55556mm"/>
                        </v:shape>
                        <v:shape id="Text Box 1650" o:spid="_x0000_s1214" type="#_x0000_t202" style="position:absolute;left:-26063;top:41082;width:15993;height:5401;rotation:5338253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" filled="f" stroked="f" strokeweight=".5pt">
                          <v:textbox>
                            <w:txbxContent>
                              <w:p w:rsidR="00737F8A" w:rsidRDefault="00737F8A" w:rsidP="00BB231D">
                                <w:pPr>
                                  <w:rPr>
                                    <w:b/>
                                    <w:sz w:val="24"/>
                                  </w:rPr>
                                </w:pPr>
                                <w:r>
                                  <w:rPr>
                                    <w:b/>
                                    <w:sz w:val="24"/>
                                  </w:rPr>
                                  <w:t>Nonwoven fabric</w:t>
                                </w:r>
                              </w:p>
                              <w:p w:rsidR="00737F8A" w:rsidRPr="0012278F" w:rsidRDefault="00737F8A" w:rsidP="00BB231D">
                                <w:pPr>
                                  <w:jc w:val="center"/>
                                  <w:rPr>
                                    <w:b/>
                                    <w:sz w:val="24"/>
                                  </w:rPr>
                                </w:pPr>
                                <w:r>
                                  <w:rPr>
                                    <w:b/>
                                    <w:sz w:val="24"/>
                                  </w:rPr>
                                  <w:t>Sample-1</w:t>
                                </w:r>
                              </w:p>
                            </w:txbxContent>
                          </v:textbox>
                        </v:shape>
                      </v:group>
                    </v:group>
                    <v:group id="Group 1651" o:spid="_x0000_s1215" style="position:absolute;left:13687;top:-1339;width:9758;height:6958" coordorigin="-28,-1339" coordsize="9758,6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">
                      <v:shape id="Straight Arrow Connector 1652" o:spid="_x0000_s1216" type="#_x0000_t32" style="position:absolute;left:4000;top:2667;width:2286;height:2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" strokecolor="black [3200]" strokeweight="2pt">
                        <v:stroke endarrow="open"/>
                        <v:shadow on="t" color="black" opacity="24903f" origin=",.5" offset="0,.55556mm"/>
                      </v:shape>
                      <v:shape id="Text Box 1653" o:spid="_x0000_s1217" type="#_x0000_t202" style="position:absolute;left:-28;top:-1339;width:9757;height:3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" fillcolor="white [3201]" stroked="f" strokeweight=".5pt">
                        <v:textbox>
                          <w:txbxContent>
                            <w:p w:rsidR="00737F8A" w:rsidRPr="0012278F" w:rsidRDefault="00737F8A" w:rsidP="00BB231D">
                              <w:pPr>
                                <w:rPr>
                                  <w:b/>
                                  <w:sz w:val="24"/>
                                </w:rPr>
                              </w:pPr>
                              <w:r>
                                <w:rPr>
                                  <w:b/>
                                  <w:sz w:val="24"/>
                                </w:rPr>
                                <w:t>Hot p</w:t>
                              </w:r>
                              <w:r w:rsidRPr="0012278F">
                                <w:rPr>
                                  <w:b/>
                                  <w:sz w:val="24"/>
                                </w:rPr>
                                <w:t>late</w:t>
                              </w:r>
                            </w:p>
                          </w:txbxContent>
                        </v:textbox>
                      </v:shape>
                    </v:group>
                  </v:group>
                  <v:group id="Group 1654" o:spid="_x0000_s1218" style="position:absolute;left:45042;top:23569;width:15105;height:11834;rotation:10251987fd" coordorigin="-30574,46798" coordsize="15105,11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">
                    <v:shape id="Straight Arrow Connector 1655" o:spid="_x0000_s1219" type="#_x0000_t32" style="position:absolute;left:-21381;top:55679;width:228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" strokecolor="black [3200]" strokeweight="2pt">
                      <v:stroke endarrow="open"/>
                      <v:shadow on="t" color="black" opacity="24903f" origin=",.5" offset="0,.55556mm"/>
                    </v:shape>
                    <v:shape id="Text Box 1656" o:spid="_x0000_s1220" type="#_x0000_t202" style="position:absolute;left:-30574;top:46798;width:15105;height:8129;rotation:-1025198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" filled="f" stroked="f" strokeweight=".5pt">
                      <v:textbox>
                        <w:txbxContent>
                          <w:p w:rsidR="00737F8A" w:rsidRDefault="00737F8A" w:rsidP="00BB231D">
                            <w:pPr>
                              <w:jc w:val="center"/>
                              <w:rPr>
                                <w:b/>
                                <w:sz w:val="24"/>
                              </w:rPr>
                            </w:pPr>
                            <w:r>
                              <w:rPr>
                                <w:b/>
                                <w:sz w:val="24"/>
                              </w:rPr>
                              <w:t>Air fluid matrix</w:t>
                            </w:r>
                          </w:p>
                          <w:p w:rsidR="00737F8A" w:rsidRPr="0012278F" w:rsidRDefault="00737F8A" w:rsidP="00BB231D">
                            <w:pPr>
                              <w:rPr>
                                <w:b/>
                                <w:sz w:val="24"/>
                              </w:rPr>
                            </w:pPr>
                          </w:p>
                        </w:txbxContent>
                      </v:textbox>
                    </v:shape>
                  </v:group>
                </v:group>
                <v:group id="Group 1657" o:spid="_x0000_s1221" style="position:absolute;left:36014;top:44054;width:10593;height:5647;rotation:-11174908fd" coordorigin="-17421,12846" coordsize="10592,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">
                  <v:shape id="Straight Arrow Connector 1658" o:spid="_x0000_s1222" type="#_x0000_t32" style="position:absolute;left:-10028;top:15541;width:228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" strokecolor="black [3200]" strokeweight="2pt">
                    <v:stroke endarrow="open"/>
                    <v:shadow on="t" color="black" opacity="24903f" origin=",.5" offset="0,.55556mm"/>
                  </v:shape>
                  <v:shape id="Text Box 1659" o:spid="_x0000_s1223" type="#_x0000_t202" style="position:absolute;left:-17421;top:12846;width:10593;height:3166;rotation:11174908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" fillcolor="white [3201]" stroked="f" strokeweight=".5pt">
                    <v:textbox>
                      <w:txbxContent>
                        <w:p w:rsidR="00737F8A" w:rsidRPr="0012278F" w:rsidRDefault="00737F8A" w:rsidP="00BB231D">
                          <w:pPr>
                            <w:rPr>
                              <w:b/>
                              <w:sz w:val="24"/>
                            </w:rPr>
                          </w:pPr>
                          <w:r>
                            <w:rPr>
                              <w:b/>
                              <w:sz w:val="24"/>
                            </w:rPr>
                            <w:t>Cold</w:t>
                          </w:r>
                          <w:r w:rsidRPr="0012278F">
                            <w:rPr>
                              <w:b/>
                              <w:sz w:val="24"/>
                            </w:rPr>
                            <w:t xml:space="preserve"> </w:t>
                          </w:r>
                          <w:r>
                            <w:rPr>
                              <w:b/>
                              <w:sz w:val="24"/>
                            </w:rPr>
                            <w:t>p</w:t>
                          </w:r>
                          <w:r w:rsidRPr="0012278F">
                            <w:rPr>
                              <w:b/>
                              <w:sz w:val="24"/>
                            </w:rPr>
                            <w:t>late</w:t>
                          </w:r>
                        </w:p>
                      </w:txbxContent>
                    </v:textbox>
                  </v:shape>
                </v:group>
                <w10:anchorlock/>
              </v:group>
            </w:pict>
          </mc:Fallback>
        </mc:AlternateContent>
      </w:r>
    </w:p>
    <w:p w:rsidR="00BB231D" w:rsidRDefault="00BB231D" w:rsidP="00BB231D">
      <w:pPr>
        <w:jc w:val="center"/>
      </w:pPr>
      <w:bookmarkStart w:id="23" w:name="_Ref484270419"/>
      <w:r w:rsidRPr="00D30A73">
        <w:t xml:space="preserve">Fig. </w:t>
      </w:r>
      <w:r w:rsidRPr="00D30A73">
        <w:rPr>
          <w:b/>
        </w:rPr>
        <w:fldChar w:fldCharType="begin"/>
      </w:r>
      <w:r w:rsidRPr="00D30A73">
        <w:instrText xml:space="preserve"> SEQ Fig_ \* ARABIC </w:instrText>
      </w:r>
      <w:r w:rsidRPr="00D30A73">
        <w:rPr>
          <w:b/>
        </w:rPr>
        <w:fldChar w:fldCharType="separate"/>
      </w:r>
      <w:r w:rsidR="00D8490B">
        <w:rPr>
          <w:noProof/>
        </w:rPr>
        <w:t>13</w:t>
      </w:r>
      <w:r w:rsidRPr="00D30A73">
        <w:rPr>
          <w:b/>
        </w:rPr>
        <w:fldChar w:fldCharType="end"/>
      </w:r>
      <w:bookmarkEnd w:id="23"/>
      <w:r w:rsidRPr="00D30A73">
        <w:t>. Experimental and simulation setup.</w:t>
      </w:r>
    </w:p>
    <w:p w:rsidR="00BB231D" w:rsidRPr="007C48DF" w:rsidRDefault="00BB231D" w:rsidP="00BB231D">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2"/>
        <w:gridCol w:w="4291"/>
      </w:tblGrid>
      <w:tr w:rsidR="00DA549B" w:rsidTr="00DA549B">
        <w:tc>
          <w:tcPr>
            <w:tcW w:w="4322" w:type="dxa"/>
          </w:tcPr>
          <w:p w:rsidR="00DA549B" w:rsidRDefault="00DA549B" w:rsidP="00DA549B">
            <w:pPr>
              <w:autoSpaceDE w:val="0"/>
              <w:autoSpaceDN w:val="0"/>
              <w:adjustRightInd w:val="0"/>
              <w:spacing w:line="360" w:lineRule="auto"/>
              <w:jc w:val="both"/>
              <w:rPr>
                <w:sz w:val="24"/>
                <w:szCs w:val="24"/>
              </w:rPr>
            </w:pPr>
            <w:r>
              <w:rPr>
                <w:noProof/>
                <w:lang w:eastAsia="zh-CN"/>
              </w:rPr>
              <w:lastRenderedPageBreak/>
              <w:drawing>
                <wp:inline distT="0" distB="0" distL="0" distR="0" wp14:anchorId="68BD8212" wp14:editId="4933E267">
                  <wp:extent cx="2598727" cy="2113200"/>
                  <wp:effectExtent l="0" t="0" r="0" b="1905"/>
                  <wp:docPr id="1685" name="Picture 1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598727" cy="2113200"/>
                          </a:xfrm>
                          <a:prstGeom prst="rect">
                            <a:avLst/>
                          </a:prstGeom>
                          <a:noFill/>
                          <a:ln>
                            <a:noFill/>
                          </a:ln>
                        </pic:spPr>
                      </pic:pic>
                    </a:graphicData>
                  </a:graphic>
                </wp:inline>
              </w:drawing>
            </w:r>
          </w:p>
          <w:p w:rsidR="00DA549B" w:rsidRDefault="00DA549B" w:rsidP="00DA549B">
            <w:pPr>
              <w:autoSpaceDE w:val="0"/>
              <w:autoSpaceDN w:val="0"/>
              <w:adjustRightInd w:val="0"/>
              <w:spacing w:line="360" w:lineRule="auto"/>
              <w:jc w:val="center"/>
              <w:rPr>
                <w:sz w:val="24"/>
                <w:szCs w:val="24"/>
              </w:rPr>
            </w:pPr>
            <w:r>
              <w:rPr>
                <w:sz w:val="24"/>
                <w:szCs w:val="24"/>
              </w:rPr>
              <w:t>(a)</w:t>
            </w:r>
          </w:p>
        </w:tc>
        <w:tc>
          <w:tcPr>
            <w:tcW w:w="4291" w:type="dxa"/>
          </w:tcPr>
          <w:p w:rsidR="00DA549B" w:rsidRDefault="00DA549B" w:rsidP="00DA549B">
            <w:pPr>
              <w:autoSpaceDE w:val="0"/>
              <w:autoSpaceDN w:val="0"/>
              <w:adjustRightInd w:val="0"/>
              <w:spacing w:line="360" w:lineRule="auto"/>
              <w:jc w:val="both"/>
              <w:rPr>
                <w:noProof/>
                <w:sz w:val="24"/>
                <w:szCs w:val="24"/>
              </w:rPr>
            </w:pPr>
            <w:r>
              <w:rPr>
                <w:noProof/>
                <w:sz w:val="24"/>
                <w:szCs w:val="24"/>
                <w:lang w:eastAsia="zh-CN"/>
              </w:rPr>
              <w:drawing>
                <wp:inline distT="0" distB="0" distL="0" distR="0" wp14:anchorId="6681588A" wp14:editId="0B2E9F25">
                  <wp:extent cx="2655755" cy="2088000"/>
                  <wp:effectExtent l="0" t="0" r="0" b="762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655755" cy="2088000"/>
                          </a:xfrm>
                          <a:prstGeom prst="rect">
                            <a:avLst/>
                          </a:prstGeom>
                          <a:noFill/>
                          <a:ln>
                            <a:noFill/>
                          </a:ln>
                        </pic:spPr>
                      </pic:pic>
                    </a:graphicData>
                  </a:graphic>
                </wp:inline>
              </w:drawing>
            </w:r>
          </w:p>
          <w:p w:rsidR="00DA549B" w:rsidRDefault="00DA549B" w:rsidP="00D30A73">
            <w:pPr>
              <w:keepNext/>
              <w:autoSpaceDE w:val="0"/>
              <w:autoSpaceDN w:val="0"/>
              <w:adjustRightInd w:val="0"/>
              <w:spacing w:line="360" w:lineRule="auto"/>
              <w:jc w:val="center"/>
              <w:rPr>
                <w:sz w:val="24"/>
                <w:szCs w:val="24"/>
              </w:rPr>
            </w:pPr>
            <w:r>
              <w:rPr>
                <w:sz w:val="24"/>
                <w:szCs w:val="24"/>
              </w:rPr>
              <w:t>(b)</w:t>
            </w:r>
          </w:p>
        </w:tc>
      </w:tr>
    </w:tbl>
    <w:p w:rsidR="00D30A73" w:rsidRDefault="00D30A73" w:rsidP="00D30A73">
      <w:pPr>
        <w:pStyle w:val="Caption"/>
        <w:jc w:val="center"/>
        <w:rPr>
          <w:b w:val="0"/>
          <w:color w:val="auto"/>
          <w:sz w:val="20"/>
          <w:szCs w:val="20"/>
        </w:rPr>
      </w:pPr>
      <w:bookmarkStart w:id="24" w:name="_Ref484270484"/>
      <w:bookmarkStart w:id="25" w:name="_Ref474398620"/>
      <w:r w:rsidRPr="00D30A73">
        <w:rPr>
          <w:b w:val="0"/>
          <w:color w:val="auto"/>
          <w:sz w:val="20"/>
          <w:szCs w:val="20"/>
        </w:rPr>
        <w:t xml:space="preserve">Fig. </w:t>
      </w:r>
      <w:r w:rsidRPr="00D30A73">
        <w:rPr>
          <w:b w:val="0"/>
          <w:color w:val="auto"/>
          <w:sz w:val="20"/>
          <w:szCs w:val="20"/>
        </w:rPr>
        <w:fldChar w:fldCharType="begin"/>
      </w:r>
      <w:r w:rsidRPr="00D30A73">
        <w:rPr>
          <w:b w:val="0"/>
          <w:color w:val="auto"/>
          <w:sz w:val="20"/>
          <w:szCs w:val="20"/>
        </w:rPr>
        <w:instrText xml:space="preserve"> SEQ Fig_ \* ARABIC </w:instrText>
      </w:r>
      <w:r w:rsidRPr="00D30A73">
        <w:rPr>
          <w:b w:val="0"/>
          <w:color w:val="auto"/>
          <w:sz w:val="20"/>
          <w:szCs w:val="20"/>
        </w:rPr>
        <w:fldChar w:fldCharType="separate"/>
      </w:r>
      <w:r w:rsidR="00D8490B">
        <w:rPr>
          <w:b w:val="0"/>
          <w:noProof/>
          <w:color w:val="auto"/>
          <w:sz w:val="20"/>
          <w:szCs w:val="20"/>
        </w:rPr>
        <w:t>14</w:t>
      </w:r>
      <w:r w:rsidRPr="00D30A73">
        <w:rPr>
          <w:b w:val="0"/>
          <w:color w:val="auto"/>
          <w:sz w:val="20"/>
          <w:szCs w:val="20"/>
        </w:rPr>
        <w:fldChar w:fldCharType="end"/>
      </w:r>
      <w:bookmarkEnd w:id="24"/>
      <w:r w:rsidRPr="00D30A73">
        <w:rPr>
          <w:b w:val="0"/>
          <w:color w:val="auto"/>
          <w:sz w:val="20"/>
          <w:szCs w:val="20"/>
        </w:rPr>
        <w:t>. Unit cell model of sample-1 with air fluid matric: (a) 3D reconstructed model and (b) solid model.</w:t>
      </w:r>
    </w:p>
    <w:p w:rsidR="00E3111D" w:rsidRPr="00E3111D" w:rsidRDefault="00E3111D" w:rsidP="00E3111D"/>
    <w:p w:rsidR="00E3111D" w:rsidRPr="00AF6D01" w:rsidRDefault="00E3111D" w:rsidP="00E3111D">
      <w:pPr>
        <w:pStyle w:val="Caption"/>
        <w:keepNext/>
        <w:spacing w:after="0" w:line="480" w:lineRule="auto"/>
        <w:rPr>
          <w:b w:val="0"/>
          <w:color w:val="auto"/>
          <w:sz w:val="20"/>
          <w:szCs w:val="20"/>
        </w:rPr>
      </w:pPr>
      <w:bookmarkStart w:id="26" w:name="_Ref474400483"/>
      <w:r w:rsidRPr="00AF6D01">
        <w:rPr>
          <w:b w:val="0"/>
          <w:color w:val="auto"/>
          <w:sz w:val="20"/>
          <w:szCs w:val="20"/>
        </w:rPr>
        <w:t>Table</w:t>
      </w:r>
      <w:r w:rsidRPr="00AF6D01">
        <w:rPr>
          <w:color w:val="auto"/>
          <w:sz w:val="20"/>
          <w:szCs w:val="20"/>
        </w:rPr>
        <w:t xml:space="preserve"> </w:t>
      </w:r>
      <w:r w:rsidRPr="00AF6D01">
        <w:rPr>
          <w:color w:val="auto"/>
          <w:sz w:val="20"/>
          <w:szCs w:val="20"/>
        </w:rPr>
        <w:fldChar w:fldCharType="begin"/>
      </w:r>
      <w:r w:rsidRPr="00AF6D01">
        <w:rPr>
          <w:color w:val="auto"/>
          <w:sz w:val="20"/>
          <w:szCs w:val="20"/>
        </w:rPr>
        <w:instrText xml:space="preserve"> SEQ Table \* ROMAN </w:instrText>
      </w:r>
      <w:r w:rsidRPr="00AF6D01">
        <w:rPr>
          <w:color w:val="auto"/>
          <w:sz w:val="20"/>
          <w:szCs w:val="20"/>
        </w:rPr>
        <w:fldChar w:fldCharType="separate"/>
      </w:r>
      <w:r w:rsidR="00D8490B">
        <w:rPr>
          <w:noProof/>
          <w:color w:val="auto"/>
          <w:sz w:val="20"/>
          <w:szCs w:val="20"/>
        </w:rPr>
        <w:t>V</w:t>
      </w:r>
      <w:r w:rsidRPr="00AF6D01">
        <w:rPr>
          <w:color w:val="auto"/>
          <w:sz w:val="20"/>
          <w:szCs w:val="20"/>
        </w:rPr>
        <w:fldChar w:fldCharType="end"/>
      </w:r>
      <w:bookmarkEnd w:id="26"/>
      <w:r w:rsidRPr="00AF6D01">
        <w:rPr>
          <w:color w:val="auto"/>
          <w:sz w:val="20"/>
          <w:szCs w:val="20"/>
        </w:rPr>
        <w:t>:</w:t>
      </w:r>
      <w:r w:rsidRPr="00AF6D01">
        <w:rPr>
          <w:b w:val="0"/>
          <w:color w:val="auto"/>
          <w:sz w:val="20"/>
          <w:szCs w:val="20"/>
        </w:rPr>
        <w:t xml:space="preserve"> Predicted effective thermal conductivity and thermal resistance</w:t>
      </w:r>
    </w:p>
    <w:tbl>
      <w:tblPr>
        <w:tblStyle w:val="TableGrid"/>
        <w:tblW w:w="905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61"/>
        <w:gridCol w:w="1773"/>
        <w:gridCol w:w="1446"/>
        <w:gridCol w:w="274"/>
        <w:gridCol w:w="1640"/>
        <w:gridCol w:w="2665"/>
      </w:tblGrid>
      <w:tr w:rsidR="00E3111D" w:rsidRPr="00AF6D01" w:rsidTr="004528E4">
        <w:trPr>
          <w:trHeight w:val="363"/>
        </w:trPr>
        <w:tc>
          <w:tcPr>
            <w:tcW w:w="1261" w:type="dxa"/>
            <w:vMerge w:val="restart"/>
            <w:tcBorders>
              <w:top w:val="single" w:sz="4" w:space="0" w:color="auto"/>
              <w:bottom w:val="single" w:sz="4" w:space="0" w:color="auto"/>
              <w:right w:val="nil"/>
            </w:tcBorders>
            <w:vAlign w:val="center"/>
          </w:tcPr>
          <w:p w:rsidR="00E3111D" w:rsidRPr="00AF6D01" w:rsidRDefault="00E3111D" w:rsidP="004528E4">
            <w:pPr>
              <w:spacing w:line="480" w:lineRule="auto"/>
              <w:rPr>
                <w:b/>
              </w:rPr>
            </w:pPr>
            <w:r w:rsidRPr="00AF6D01">
              <w:t>Samples</w:t>
            </w:r>
          </w:p>
        </w:tc>
        <w:tc>
          <w:tcPr>
            <w:tcW w:w="3219" w:type="dxa"/>
            <w:gridSpan w:val="2"/>
            <w:tcBorders>
              <w:top w:val="single" w:sz="4" w:space="0" w:color="auto"/>
              <w:left w:val="nil"/>
              <w:bottom w:val="single" w:sz="4" w:space="0" w:color="auto"/>
              <w:right w:val="nil"/>
            </w:tcBorders>
          </w:tcPr>
          <w:p w:rsidR="00E3111D" w:rsidRPr="00AF6D01" w:rsidRDefault="00E3111D" w:rsidP="004528E4">
            <w:pPr>
              <w:spacing w:line="480" w:lineRule="auto"/>
              <w:jc w:val="center"/>
            </w:pPr>
            <w:r w:rsidRPr="00AF6D01">
              <w:t xml:space="preserve">Effective thermal conductivity </w:t>
            </w:r>
          </w:p>
          <w:p w:rsidR="00E3111D" w:rsidRPr="00AF6D01" w:rsidRDefault="00E3111D" w:rsidP="004528E4">
            <w:pPr>
              <w:spacing w:line="480" w:lineRule="auto"/>
              <w:jc w:val="center"/>
              <w:rPr>
                <w:b/>
              </w:rPr>
            </w:pPr>
            <w:r w:rsidRPr="00AF6D01">
              <w:rPr>
                <w:rFonts w:eastAsiaTheme="minorEastAsia"/>
              </w:rPr>
              <w:t>(W/m.K)</w:t>
            </w:r>
            <w:r w:rsidRPr="00AF6D01">
              <w:t xml:space="preserve"> </w:t>
            </w:r>
          </w:p>
        </w:tc>
        <w:tc>
          <w:tcPr>
            <w:tcW w:w="274" w:type="dxa"/>
            <w:tcBorders>
              <w:top w:val="single" w:sz="4" w:space="0" w:color="auto"/>
              <w:left w:val="nil"/>
              <w:bottom w:val="single" w:sz="4" w:space="0" w:color="auto"/>
              <w:right w:val="nil"/>
            </w:tcBorders>
          </w:tcPr>
          <w:p w:rsidR="00E3111D" w:rsidRPr="00AF6D01" w:rsidRDefault="00E3111D" w:rsidP="004528E4">
            <w:pPr>
              <w:spacing w:line="480" w:lineRule="auto"/>
              <w:jc w:val="center"/>
            </w:pPr>
          </w:p>
        </w:tc>
        <w:tc>
          <w:tcPr>
            <w:tcW w:w="4305" w:type="dxa"/>
            <w:gridSpan w:val="2"/>
            <w:tcBorders>
              <w:top w:val="single" w:sz="4" w:space="0" w:color="auto"/>
              <w:left w:val="nil"/>
              <w:bottom w:val="single" w:sz="4" w:space="0" w:color="auto"/>
            </w:tcBorders>
            <w:vAlign w:val="center"/>
          </w:tcPr>
          <w:p w:rsidR="00E3111D" w:rsidRPr="00AF6D01" w:rsidRDefault="00E3111D" w:rsidP="004528E4">
            <w:pPr>
              <w:spacing w:line="480" w:lineRule="auto"/>
              <w:jc w:val="center"/>
            </w:pPr>
            <w:r w:rsidRPr="00AF6D01">
              <w:t>Thermal Resistance</w:t>
            </w:r>
          </w:p>
          <w:p w:rsidR="00E3111D" w:rsidRPr="00AF6D01" w:rsidRDefault="00E3111D" w:rsidP="004528E4">
            <w:pPr>
              <w:spacing w:line="480" w:lineRule="auto"/>
              <w:jc w:val="center"/>
            </w:pPr>
            <w:r w:rsidRPr="00AF6D01">
              <w:rPr>
                <w:rFonts w:eastAsiaTheme="minorEastAsia"/>
              </w:rPr>
              <w:t>(m</w:t>
            </w:r>
            <w:r w:rsidRPr="00AF6D01">
              <w:rPr>
                <w:rFonts w:eastAsiaTheme="minorEastAsia"/>
                <w:vertAlign w:val="superscript"/>
              </w:rPr>
              <w:t>2</w:t>
            </w:r>
            <w:r w:rsidRPr="00AF6D01">
              <w:rPr>
                <w:rFonts w:eastAsiaTheme="minorEastAsia"/>
              </w:rPr>
              <w:t>.K/W)</w:t>
            </w:r>
          </w:p>
        </w:tc>
      </w:tr>
      <w:tr w:rsidR="00E3111D" w:rsidRPr="00AF6D01" w:rsidTr="004528E4">
        <w:trPr>
          <w:trHeight w:val="425"/>
        </w:trPr>
        <w:tc>
          <w:tcPr>
            <w:tcW w:w="1261" w:type="dxa"/>
            <w:vMerge/>
            <w:tcBorders>
              <w:top w:val="single" w:sz="4" w:space="0" w:color="auto"/>
              <w:bottom w:val="single" w:sz="4" w:space="0" w:color="auto"/>
              <w:right w:val="nil"/>
            </w:tcBorders>
            <w:vAlign w:val="center"/>
          </w:tcPr>
          <w:p w:rsidR="00E3111D" w:rsidRPr="00AF6D01" w:rsidRDefault="00E3111D" w:rsidP="004528E4">
            <w:pPr>
              <w:spacing w:line="480" w:lineRule="auto"/>
            </w:pPr>
          </w:p>
        </w:tc>
        <w:tc>
          <w:tcPr>
            <w:tcW w:w="1773" w:type="dxa"/>
            <w:tcBorders>
              <w:top w:val="single" w:sz="4" w:space="0" w:color="auto"/>
              <w:left w:val="nil"/>
              <w:bottom w:val="single" w:sz="4" w:space="0" w:color="auto"/>
              <w:right w:val="nil"/>
            </w:tcBorders>
          </w:tcPr>
          <w:p w:rsidR="00E3111D" w:rsidRPr="00AF6D01" w:rsidRDefault="00E3111D" w:rsidP="004528E4">
            <w:pPr>
              <w:spacing w:line="480" w:lineRule="auto"/>
              <w:jc w:val="center"/>
            </w:pPr>
            <w:r w:rsidRPr="00AF6D01">
              <w:t>3D reconstructed model</w:t>
            </w:r>
          </w:p>
        </w:tc>
        <w:tc>
          <w:tcPr>
            <w:tcW w:w="1446" w:type="dxa"/>
            <w:tcBorders>
              <w:top w:val="single" w:sz="4" w:space="0" w:color="auto"/>
              <w:left w:val="nil"/>
              <w:bottom w:val="single" w:sz="4" w:space="0" w:color="auto"/>
              <w:right w:val="nil"/>
            </w:tcBorders>
          </w:tcPr>
          <w:p w:rsidR="00E3111D" w:rsidRPr="00AF6D01" w:rsidRDefault="00E3111D" w:rsidP="004528E4">
            <w:pPr>
              <w:spacing w:line="480" w:lineRule="auto"/>
              <w:jc w:val="center"/>
            </w:pPr>
            <w:r w:rsidRPr="00AF6D01">
              <w:t>Solid model</w:t>
            </w:r>
          </w:p>
        </w:tc>
        <w:tc>
          <w:tcPr>
            <w:tcW w:w="274" w:type="dxa"/>
            <w:tcBorders>
              <w:top w:val="single" w:sz="4" w:space="0" w:color="auto"/>
              <w:left w:val="nil"/>
              <w:bottom w:val="single" w:sz="4" w:space="0" w:color="auto"/>
              <w:right w:val="nil"/>
            </w:tcBorders>
          </w:tcPr>
          <w:p w:rsidR="00E3111D" w:rsidRPr="00AF6D01" w:rsidRDefault="00E3111D" w:rsidP="004528E4">
            <w:pPr>
              <w:spacing w:line="480" w:lineRule="auto"/>
              <w:jc w:val="center"/>
            </w:pPr>
          </w:p>
        </w:tc>
        <w:tc>
          <w:tcPr>
            <w:tcW w:w="1640" w:type="dxa"/>
            <w:tcBorders>
              <w:top w:val="single" w:sz="4" w:space="0" w:color="auto"/>
              <w:left w:val="nil"/>
              <w:bottom w:val="single" w:sz="4" w:space="0" w:color="auto"/>
              <w:right w:val="nil"/>
            </w:tcBorders>
          </w:tcPr>
          <w:p w:rsidR="00E3111D" w:rsidRPr="00AF6D01" w:rsidRDefault="00E3111D" w:rsidP="004528E4">
            <w:pPr>
              <w:spacing w:line="480" w:lineRule="auto"/>
              <w:jc w:val="center"/>
            </w:pPr>
            <w:r w:rsidRPr="00AF6D01">
              <w:t>3D reconstructed model</w:t>
            </w:r>
          </w:p>
        </w:tc>
        <w:tc>
          <w:tcPr>
            <w:tcW w:w="2665" w:type="dxa"/>
            <w:tcBorders>
              <w:top w:val="single" w:sz="4" w:space="0" w:color="auto"/>
              <w:left w:val="nil"/>
              <w:bottom w:val="single" w:sz="4" w:space="0" w:color="auto"/>
            </w:tcBorders>
          </w:tcPr>
          <w:p w:rsidR="00E3111D" w:rsidRPr="00AF6D01" w:rsidRDefault="00E3111D" w:rsidP="004528E4">
            <w:pPr>
              <w:spacing w:line="480" w:lineRule="auto"/>
              <w:jc w:val="center"/>
            </w:pPr>
            <w:r w:rsidRPr="00AF6D01">
              <w:t>Solid model</w:t>
            </w:r>
          </w:p>
        </w:tc>
      </w:tr>
      <w:tr w:rsidR="00E3111D" w:rsidRPr="00AF6D01" w:rsidTr="004528E4">
        <w:trPr>
          <w:trHeight w:val="661"/>
        </w:trPr>
        <w:tc>
          <w:tcPr>
            <w:tcW w:w="1261" w:type="dxa"/>
            <w:tcBorders>
              <w:top w:val="single" w:sz="4" w:space="0" w:color="auto"/>
              <w:bottom w:val="nil"/>
              <w:right w:val="nil"/>
            </w:tcBorders>
          </w:tcPr>
          <w:p w:rsidR="00E3111D" w:rsidRPr="00AF6D01" w:rsidRDefault="00E3111D" w:rsidP="004528E4">
            <w:pPr>
              <w:spacing w:line="480" w:lineRule="auto"/>
              <w:rPr>
                <w:b/>
              </w:rPr>
            </w:pPr>
            <w:r w:rsidRPr="00AF6D01">
              <w:t>Sample-1</w:t>
            </w:r>
          </w:p>
        </w:tc>
        <w:tc>
          <w:tcPr>
            <w:tcW w:w="1773" w:type="dxa"/>
            <w:tcBorders>
              <w:top w:val="single" w:sz="4" w:space="0" w:color="auto"/>
              <w:left w:val="nil"/>
              <w:bottom w:val="nil"/>
              <w:right w:val="nil"/>
            </w:tcBorders>
          </w:tcPr>
          <w:p w:rsidR="00E3111D" w:rsidRPr="00AF6D01" w:rsidRDefault="00E3111D" w:rsidP="004528E4">
            <w:pPr>
              <w:spacing w:line="480" w:lineRule="auto"/>
              <w:jc w:val="center"/>
            </w:pPr>
            <w:r w:rsidRPr="00AF6D01">
              <w:t>0.03368</w:t>
            </w:r>
          </w:p>
        </w:tc>
        <w:tc>
          <w:tcPr>
            <w:tcW w:w="1446" w:type="dxa"/>
            <w:tcBorders>
              <w:top w:val="single" w:sz="4" w:space="0" w:color="auto"/>
              <w:left w:val="nil"/>
              <w:bottom w:val="nil"/>
              <w:right w:val="nil"/>
            </w:tcBorders>
          </w:tcPr>
          <w:p w:rsidR="00E3111D" w:rsidRPr="00AF6D01" w:rsidRDefault="00E3111D" w:rsidP="004528E4">
            <w:pPr>
              <w:spacing w:line="480" w:lineRule="auto"/>
              <w:jc w:val="center"/>
            </w:pPr>
            <w:r w:rsidRPr="00AF6D01">
              <w:t>0.02981</w:t>
            </w:r>
          </w:p>
        </w:tc>
        <w:tc>
          <w:tcPr>
            <w:tcW w:w="274" w:type="dxa"/>
            <w:tcBorders>
              <w:top w:val="single" w:sz="4" w:space="0" w:color="auto"/>
              <w:left w:val="nil"/>
              <w:bottom w:val="nil"/>
              <w:right w:val="nil"/>
            </w:tcBorders>
          </w:tcPr>
          <w:p w:rsidR="00E3111D" w:rsidRPr="00AF6D01" w:rsidRDefault="00E3111D" w:rsidP="004528E4">
            <w:pPr>
              <w:spacing w:line="480" w:lineRule="auto"/>
              <w:jc w:val="center"/>
            </w:pPr>
          </w:p>
        </w:tc>
        <w:tc>
          <w:tcPr>
            <w:tcW w:w="1640" w:type="dxa"/>
            <w:tcBorders>
              <w:top w:val="single" w:sz="4" w:space="0" w:color="auto"/>
              <w:left w:val="nil"/>
              <w:bottom w:val="nil"/>
              <w:right w:val="nil"/>
            </w:tcBorders>
            <w:vAlign w:val="center"/>
          </w:tcPr>
          <w:p w:rsidR="00E3111D" w:rsidRPr="00AF6D01" w:rsidRDefault="00E3111D" w:rsidP="004528E4">
            <w:pPr>
              <w:spacing w:line="480" w:lineRule="auto"/>
              <w:jc w:val="center"/>
            </w:pPr>
            <w:r w:rsidRPr="00AF6D01">
              <w:t>0.01603</w:t>
            </w:r>
          </w:p>
        </w:tc>
        <w:tc>
          <w:tcPr>
            <w:tcW w:w="2665" w:type="dxa"/>
            <w:tcBorders>
              <w:top w:val="single" w:sz="4" w:space="0" w:color="auto"/>
              <w:left w:val="nil"/>
              <w:bottom w:val="nil"/>
            </w:tcBorders>
            <w:vAlign w:val="center"/>
          </w:tcPr>
          <w:p w:rsidR="00E3111D" w:rsidRPr="00AF6D01" w:rsidRDefault="00E3111D" w:rsidP="004528E4">
            <w:pPr>
              <w:spacing w:line="480" w:lineRule="auto"/>
              <w:jc w:val="center"/>
              <w:rPr>
                <w:color w:val="000000"/>
              </w:rPr>
            </w:pPr>
            <w:r w:rsidRPr="00AF6D01">
              <w:rPr>
                <w:color w:val="000000"/>
              </w:rPr>
              <w:t>0.018115</w:t>
            </w:r>
          </w:p>
        </w:tc>
      </w:tr>
      <w:tr w:rsidR="00E3111D" w:rsidRPr="00AF6D01" w:rsidTr="004528E4">
        <w:trPr>
          <w:trHeight w:val="187"/>
        </w:trPr>
        <w:tc>
          <w:tcPr>
            <w:tcW w:w="1261" w:type="dxa"/>
            <w:tcBorders>
              <w:top w:val="nil"/>
              <w:bottom w:val="nil"/>
              <w:right w:val="nil"/>
            </w:tcBorders>
          </w:tcPr>
          <w:p w:rsidR="00E3111D" w:rsidRPr="00AF6D01" w:rsidRDefault="00E3111D" w:rsidP="004528E4">
            <w:pPr>
              <w:spacing w:line="480" w:lineRule="auto"/>
              <w:rPr>
                <w:b/>
              </w:rPr>
            </w:pPr>
            <w:r w:rsidRPr="00AF6D01">
              <w:t>Sample-2</w:t>
            </w:r>
          </w:p>
        </w:tc>
        <w:tc>
          <w:tcPr>
            <w:tcW w:w="1773" w:type="dxa"/>
            <w:tcBorders>
              <w:top w:val="nil"/>
              <w:left w:val="nil"/>
              <w:bottom w:val="nil"/>
              <w:right w:val="nil"/>
            </w:tcBorders>
          </w:tcPr>
          <w:p w:rsidR="00E3111D" w:rsidRPr="00AF6D01" w:rsidRDefault="00E3111D" w:rsidP="004528E4">
            <w:pPr>
              <w:spacing w:line="480" w:lineRule="auto"/>
              <w:jc w:val="center"/>
            </w:pPr>
            <w:r w:rsidRPr="00AF6D01">
              <w:t>-</w:t>
            </w:r>
          </w:p>
        </w:tc>
        <w:tc>
          <w:tcPr>
            <w:tcW w:w="1446" w:type="dxa"/>
            <w:tcBorders>
              <w:top w:val="nil"/>
              <w:left w:val="nil"/>
              <w:bottom w:val="nil"/>
              <w:right w:val="nil"/>
            </w:tcBorders>
          </w:tcPr>
          <w:p w:rsidR="00E3111D" w:rsidRPr="00AF6D01" w:rsidRDefault="00E3111D" w:rsidP="004528E4">
            <w:pPr>
              <w:spacing w:line="480" w:lineRule="auto"/>
              <w:jc w:val="center"/>
            </w:pPr>
            <w:r w:rsidRPr="00AF6D01">
              <w:t>0.02956</w:t>
            </w:r>
          </w:p>
        </w:tc>
        <w:tc>
          <w:tcPr>
            <w:tcW w:w="274" w:type="dxa"/>
            <w:tcBorders>
              <w:top w:val="nil"/>
              <w:left w:val="nil"/>
              <w:bottom w:val="nil"/>
              <w:right w:val="nil"/>
            </w:tcBorders>
          </w:tcPr>
          <w:p w:rsidR="00E3111D" w:rsidRPr="00AF6D01" w:rsidRDefault="00E3111D" w:rsidP="004528E4">
            <w:pPr>
              <w:spacing w:line="480" w:lineRule="auto"/>
              <w:jc w:val="center"/>
            </w:pPr>
          </w:p>
        </w:tc>
        <w:tc>
          <w:tcPr>
            <w:tcW w:w="1640" w:type="dxa"/>
            <w:tcBorders>
              <w:top w:val="nil"/>
              <w:left w:val="nil"/>
              <w:bottom w:val="nil"/>
              <w:right w:val="nil"/>
            </w:tcBorders>
            <w:vAlign w:val="center"/>
          </w:tcPr>
          <w:p w:rsidR="00E3111D" w:rsidRPr="00AF6D01" w:rsidRDefault="00E3111D" w:rsidP="004528E4">
            <w:pPr>
              <w:spacing w:line="480" w:lineRule="auto"/>
              <w:jc w:val="center"/>
            </w:pPr>
            <w:r w:rsidRPr="00AF6D01">
              <w:t>-</w:t>
            </w:r>
          </w:p>
        </w:tc>
        <w:tc>
          <w:tcPr>
            <w:tcW w:w="2665" w:type="dxa"/>
            <w:tcBorders>
              <w:top w:val="nil"/>
              <w:left w:val="nil"/>
              <w:bottom w:val="nil"/>
            </w:tcBorders>
            <w:vAlign w:val="center"/>
          </w:tcPr>
          <w:p w:rsidR="00E3111D" w:rsidRPr="00AF6D01" w:rsidRDefault="00E3111D" w:rsidP="004528E4">
            <w:pPr>
              <w:spacing w:line="480" w:lineRule="auto"/>
              <w:jc w:val="center"/>
              <w:rPr>
                <w:color w:val="000000"/>
              </w:rPr>
            </w:pPr>
            <w:r w:rsidRPr="00AF6D01">
              <w:rPr>
                <w:color w:val="000000"/>
              </w:rPr>
              <w:t>0.01184</w:t>
            </w:r>
          </w:p>
        </w:tc>
      </w:tr>
      <w:tr w:rsidR="00E3111D" w:rsidRPr="00AF6D01" w:rsidTr="004528E4">
        <w:trPr>
          <w:trHeight w:val="144"/>
        </w:trPr>
        <w:tc>
          <w:tcPr>
            <w:tcW w:w="1261" w:type="dxa"/>
            <w:tcBorders>
              <w:top w:val="nil"/>
              <w:bottom w:val="single" w:sz="4" w:space="0" w:color="auto"/>
              <w:right w:val="nil"/>
            </w:tcBorders>
          </w:tcPr>
          <w:p w:rsidR="00E3111D" w:rsidRPr="00AF6D01" w:rsidRDefault="00E3111D" w:rsidP="004528E4">
            <w:pPr>
              <w:spacing w:line="480" w:lineRule="auto"/>
              <w:rPr>
                <w:b/>
              </w:rPr>
            </w:pPr>
            <w:r w:rsidRPr="00AF6D01">
              <w:t>Sample-3</w:t>
            </w:r>
          </w:p>
        </w:tc>
        <w:tc>
          <w:tcPr>
            <w:tcW w:w="1773" w:type="dxa"/>
            <w:tcBorders>
              <w:top w:val="nil"/>
              <w:left w:val="nil"/>
              <w:bottom w:val="single" w:sz="4" w:space="0" w:color="auto"/>
              <w:right w:val="nil"/>
            </w:tcBorders>
          </w:tcPr>
          <w:p w:rsidR="00E3111D" w:rsidRPr="00AF6D01" w:rsidRDefault="00E3111D" w:rsidP="004528E4">
            <w:pPr>
              <w:spacing w:line="480" w:lineRule="auto"/>
              <w:jc w:val="center"/>
            </w:pPr>
            <w:r w:rsidRPr="00AF6D01">
              <w:t>-</w:t>
            </w:r>
          </w:p>
        </w:tc>
        <w:tc>
          <w:tcPr>
            <w:tcW w:w="1446" w:type="dxa"/>
            <w:tcBorders>
              <w:top w:val="nil"/>
              <w:left w:val="nil"/>
              <w:bottom w:val="single" w:sz="4" w:space="0" w:color="auto"/>
              <w:right w:val="nil"/>
            </w:tcBorders>
          </w:tcPr>
          <w:p w:rsidR="00E3111D" w:rsidRPr="00AF6D01" w:rsidRDefault="00E3111D" w:rsidP="004528E4">
            <w:pPr>
              <w:spacing w:line="480" w:lineRule="auto"/>
              <w:jc w:val="center"/>
            </w:pPr>
            <w:r w:rsidRPr="00AF6D01">
              <w:t>0.02873</w:t>
            </w:r>
          </w:p>
        </w:tc>
        <w:tc>
          <w:tcPr>
            <w:tcW w:w="274" w:type="dxa"/>
            <w:tcBorders>
              <w:top w:val="nil"/>
              <w:left w:val="nil"/>
              <w:bottom w:val="single" w:sz="4" w:space="0" w:color="auto"/>
              <w:right w:val="nil"/>
            </w:tcBorders>
          </w:tcPr>
          <w:p w:rsidR="00E3111D" w:rsidRPr="00AF6D01" w:rsidRDefault="00E3111D" w:rsidP="004528E4">
            <w:pPr>
              <w:spacing w:line="480" w:lineRule="auto"/>
              <w:jc w:val="center"/>
            </w:pPr>
          </w:p>
        </w:tc>
        <w:tc>
          <w:tcPr>
            <w:tcW w:w="1640" w:type="dxa"/>
            <w:tcBorders>
              <w:top w:val="nil"/>
              <w:left w:val="nil"/>
              <w:bottom w:val="single" w:sz="4" w:space="0" w:color="auto"/>
              <w:right w:val="nil"/>
            </w:tcBorders>
            <w:vAlign w:val="center"/>
          </w:tcPr>
          <w:p w:rsidR="00E3111D" w:rsidRPr="00AF6D01" w:rsidRDefault="00E3111D" w:rsidP="004528E4">
            <w:pPr>
              <w:spacing w:line="480" w:lineRule="auto"/>
              <w:jc w:val="center"/>
            </w:pPr>
            <w:r w:rsidRPr="00AF6D01">
              <w:t>-</w:t>
            </w:r>
          </w:p>
        </w:tc>
        <w:tc>
          <w:tcPr>
            <w:tcW w:w="2665" w:type="dxa"/>
            <w:tcBorders>
              <w:top w:val="nil"/>
              <w:left w:val="nil"/>
              <w:bottom w:val="single" w:sz="4" w:space="0" w:color="auto"/>
            </w:tcBorders>
            <w:vAlign w:val="center"/>
          </w:tcPr>
          <w:p w:rsidR="00E3111D" w:rsidRPr="00AF6D01" w:rsidRDefault="00E3111D" w:rsidP="004528E4">
            <w:pPr>
              <w:spacing w:line="480" w:lineRule="auto"/>
              <w:jc w:val="center"/>
              <w:rPr>
                <w:color w:val="000000"/>
              </w:rPr>
            </w:pPr>
            <w:r w:rsidRPr="00AF6D01">
              <w:rPr>
                <w:color w:val="000000"/>
              </w:rPr>
              <w:t>0.01984</w:t>
            </w:r>
          </w:p>
        </w:tc>
      </w:tr>
    </w:tbl>
    <w:p w:rsidR="00E3111D" w:rsidRDefault="00E3111D" w:rsidP="00E3111D">
      <w:pPr>
        <w:spacing w:line="480" w:lineRule="auto"/>
        <w:jc w:val="both"/>
      </w:pPr>
    </w:p>
    <w:p w:rsidR="00E3111D" w:rsidRPr="00AF6D01" w:rsidRDefault="00E3111D" w:rsidP="00E3111D">
      <w:pPr>
        <w:spacing w:line="480" w:lineRule="auto"/>
        <w:jc w:val="both"/>
      </w:pPr>
      <w:r>
        <w:t>Figs.16</w:t>
      </w:r>
      <w:r w:rsidRPr="00AF6D01">
        <w:t xml:space="preserve"> to 1</w:t>
      </w:r>
      <w:r>
        <w:t>8</w:t>
      </w:r>
      <w:r w:rsidRPr="00AF6D01">
        <w:t xml:space="preserve"> show</w:t>
      </w:r>
      <w:r>
        <w:t>s</w:t>
      </w:r>
      <w:r w:rsidRPr="00AF6D01">
        <w:t xml:space="preserve"> the heat flux contour of solid unit cell model of thermally bonded nonwoven fabrics. The fibrous portion has less thermal conductivity as compared to the solid bond point, as a result, the contact point between the solid fibrous portion and bond point makes the heat flux profile changed. This effect is especially significant for sample-1as it has thicker bond point as compared to the other two samples.</w:t>
      </w:r>
    </w:p>
    <w:p w:rsidR="00520B71" w:rsidRDefault="00520B71" w:rsidP="00520B71"/>
    <w:p w:rsidR="00E3111D" w:rsidRPr="00520B71" w:rsidRDefault="00E3111D" w:rsidP="00520B71"/>
    <w:bookmarkEnd w:id="25"/>
    <w:p w:rsidR="00520B71" w:rsidRPr="00AF6D01" w:rsidRDefault="00520B71" w:rsidP="00AF6D01">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2"/>
        <w:gridCol w:w="838"/>
      </w:tblGrid>
      <w:tr w:rsidR="00DA549B" w:rsidRPr="00AF6D01" w:rsidTr="00DA549B">
        <w:tc>
          <w:tcPr>
            <w:tcW w:w="7882" w:type="dxa"/>
          </w:tcPr>
          <w:p w:rsidR="00DA549B" w:rsidRPr="00AF6D01" w:rsidRDefault="00DA549B" w:rsidP="00207D2A">
            <w:pPr>
              <w:autoSpaceDE w:val="0"/>
              <w:autoSpaceDN w:val="0"/>
              <w:adjustRightInd w:val="0"/>
              <w:jc w:val="center"/>
              <w:rPr>
                <w:noProof/>
              </w:rPr>
            </w:pPr>
            <w:r w:rsidRPr="00AF6D01">
              <w:rPr>
                <w:noProof/>
                <w:lang w:eastAsia="zh-CN"/>
              </w:rPr>
              <w:lastRenderedPageBreak/>
              <w:drawing>
                <wp:inline distT="0" distB="0" distL="0" distR="0" wp14:anchorId="169C0F55" wp14:editId="7C04EEE4">
                  <wp:extent cx="4018600" cy="2556000"/>
                  <wp:effectExtent l="0" t="0" r="1270" b="0"/>
                  <wp:docPr id="1686" name="Picture 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018600" cy="2556000"/>
                          </a:xfrm>
                          <a:prstGeom prst="rect">
                            <a:avLst/>
                          </a:prstGeom>
                          <a:noFill/>
                          <a:ln>
                            <a:noFill/>
                          </a:ln>
                        </pic:spPr>
                      </pic:pic>
                    </a:graphicData>
                  </a:graphic>
                </wp:inline>
              </w:drawing>
            </w:r>
          </w:p>
          <w:p w:rsidR="00DA549B" w:rsidRPr="00AF6D01" w:rsidRDefault="00DA549B" w:rsidP="00207D2A">
            <w:pPr>
              <w:autoSpaceDE w:val="0"/>
              <w:autoSpaceDN w:val="0"/>
              <w:adjustRightInd w:val="0"/>
              <w:jc w:val="center"/>
            </w:pPr>
            <w:r w:rsidRPr="00AF6D01">
              <w:rPr>
                <w:noProof/>
              </w:rPr>
              <w:t xml:space="preserve">                        </w:t>
            </w:r>
            <w:r w:rsidR="00AF6D01">
              <w:rPr>
                <w:noProof/>
              </w:rPr>
              <w:t xml:space="preserve">            </w:t>
            </w:r>
            <w:r w:rsidRPr="00AF6D01">
              <w:rPr>
                <w:noProof/>
              </w:rPr>
              <w:t xml:space="preserve">  (a)</w:t>
            </w:r>
          </w:p>
        </w:tc>
        <w:tc>
          <w:tcPr>
            <w:tcW w:w="838" w:type="dxa"/>
          </w:tcPr>
          <w:p w:rsidR="00DA549B" w:rsidRPr="00AF6D01" w:rsidRDefault="00DA549B" w:rsidP="00DA549B">
            <w:pPr>
              <w:autoSpaceDE w:val="0"/>
              <w:autoSpaceDN w:val="0"/>
              <w:adjustRightInd w:val="0"/>
              <w:jc w:val="center"/>
            </w:pPr>
          </w:p>
        </w:tc>
      </w:tr>
      <w:tr w:rsidR="00DA549B" w:rsidRPr="00AF6D01" w:rsidTr="00DA549B">
        <w:tc>
          <w:tcPr>
            <w:tcW w:w="7882" w:type="dxa"/>
          </w:tcPr>
          <w:p w:rsidR="00DA549B" w:rsidRPr="00AF6D01" w:rsidRDefault="00DA549B" w:rsidP="00207D2A">
            <w:pPr>
              <w:autoSpaceDE w:val="0"/>
              <w:autoSpaceDN w:val="0"/>
              <w:adjustRightInd w:val="0"/>
              <w:jc w:val="center"/>
              <w:rPr>
                <w:noProof/>
              </w:rPr>
            </w:pPr>
            <w:r w:rsidRPr="00AF6D01">
              <w:rPr>
                <w:noProof/>
                <w:lang w:eastAsia="zh-CN"/>
              </w:rPr>
              <w:drawing>
                <wp:inline distT="0" distB="0" distL="0" distR="0" wp14:anchorId="644D97D0" wp14:editId="0FC5F17D">
                  <wp:extent cx="4075198" cy="2556000"/>
                  <wp:effectExtent l="0" t="0" r="1905"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075198" cy="2556000"/>
                          </a:xfrm>
                          <a:prstGeom prst="rect">
                            <a:avLst/>
                          </a:prstGeom>
                          <a:noFill/>
                          <a:ln>
                            <a:noFill/>
                          </a:ln>
                        </pic:spPr>
                      </pic:pic>
                    </a:graphicData>
                  </a:graphic>
                </wp:inline>
              </w:drawing>
            </w:r>
          </w:p>
          <w:p w:rsidR="00DA549B" w:rsidRPr="00AF6D01" w:rsidRDefault="00DA549B" w:rsidP="00207D2A">
            <w:pPr>
              <w:autoSpaceDE w:val="0"/>
              <w:autoSpaceDN w:val="0"/>
              <w:adjustRightInd w:val="0"/>
              <w:jc w:val="center"/>
              <w:rPr>
                <w:noProof/>
              </w:rPr>
            </w:pPr>
            <w:r w:rsidRPr="00AF6D01">
              <w:t xml:space="preserve">                        </w:t>
            </w:r>
            <w:r w:rsidR="00AF6D01">
              <w:t xml:space="preserve">              </w:t>
            </w:r>
            <w:r w:rsidRPr="00AF6D01">
              <w:t xml:space="preserve"> (b)</w:t>
            </w:r>
          </w:p>
        </w:tc>
        <w:tc>
          <w:tcPr>
            <w:tcW w:w="838" w:type="dxa"/>
          </w:tcPr>
          <w:p w:rsidR="00DA549B" w:rsidRPr="00AF6D01" w:rsidRDefault="00DA549B" w:rsidP="00DA549B">
            <w:pPr>
              <w:autoSpaceDE w:val="0"/>
              <w:autoSpaceDN w:val="0"/>
              <w:adjustRightInd w:val="0"/>
              <w:jc w:val="center"/>
            </w:pPr>
          </w:p>
        </w:tc>
      </w:tr>
      <w:tr w:rsidR="00DA549B" w:rsidRPr="00AF6D01" w:rsidTr="00DA549B">
        <w:tc>
          <w:tcPr>
            <w:tcW w:w="7882" w:type="dxa"/>
          </w:tcPr>
          <w:p w:rsidR="00DA549B" w:rsidRPr="00AF6D01" w:rsidRDefault="00DA549B" w:rsidP="00207D2A">
            <w:pPr>
              <w:autoSpaceDE w:val="0"/>
              <w:autoSpaceDN w:val="0"/>
              <w:adjustRightInd w:val="0"/>
              <w:jc w:val="center"/>
              <w:rPr>
                <w:noProof/>
              </w:rPr>
            </w:pPr>
            <w:r w:rsidRPr="00AF6D01">
              <w:rPr>
                <w:noProof/>
                <w:lang w:eastAsia="zh-CN"/>
              </w:rPr>
              <w:drawing>
                <wp:inline distT="0" distB="0" distL="0" distR="0" wp14:anchorId="37CE039B" wp14:editId="756D17D0">
                  <wp:extent cx="4086708" cy="2556000"/>
                  <wp:effectExtent l="0" t="0" r="9525" b="0"/>
                  <wp:docPr id="1687" name="Picture 1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086708" cy="2556000"/>
                          </a:xfrm>
                          <a:prstGeom prst="rect">
                            <a:avLst/>
                          </a:prstGeom>
                          <a:noFill/>
                          <a:ln>
                            <a:noFill/>
                          </a:ln>
                        </pic:spPr>
                      </pic:pic>
                    </a:graphicData>
                  </a:graphic>
                </wp:inline>
              </w:drawing>
            </w:r>
          </w:p>
          <w:p w:rsidR="00DA549B" w:rsidRPr="00AF6D01" w:rsidRDefault="00DA549B" w:rsidP="00207D2A">
            <w:pPr>
              <w:autoSpaceDE w:val="0"/>
              <w:autoSpaceDN w:val="0"/>
              <w:adjustRightInd w:val="0"/>
              <w:jc w:val="center"/>
            </w:pPr>
            <w:r w:rsidRPr="00AF6D01">
              <w:t xml:space="preserve">                     </w:t>
            </w:r>
            <w:r w:rsidR="00AF6D01">
              <w:t xml:space="preserve">            </w:t>
            </w:r>
            <w:r w:rsidRPr="00AF6D01">
              <w:t xml:space="preserve"> (c)</w:t>
            </w:r>
          </w:p>
        </w:tc>
        <w:tc>
          <w:tcPr>
            <w:tcW w:w="838" w:type="dxa"/>
          </w:tcPr>
          <w:p w:rsidR="00DA549B" w:rsidRPr="00AF6D01" w:rsidRDefault="00DA549B" w:rsidP="000D7D82">
            <w:pPr>
              <w:keepNext/>
              <w:autoSpaceDE w:val="0"/>
              <w:autoSpaceDN w:val="0"/>
              <w:adjustRightInd w:val="0"/>
              <w:jc w:val="both"/>
            </w:pPr>
          </w:p>
        </w:tc>
      </w:tr>
    </w:tbl>
    <w:p w:rsidR="00DE4AC7" w:rsidRDefault="000D7D82" w:rsidP="000D7D82">
      <w:pPr>
        <w:pStyle w:val="Caption"/>
        <w:rPr>
          <w:b w:val="0"/>
          <w:noProof/>
          <w:color w:val="auto"/>
          <w:sz w:val="20"/>
          <w:szCs w:val="20"/>
        </w:rPr>
      </w:pPr>
      <w:bookmarkStart w:id="27" w:name="_Ref484270689"/>
      <w:bookmarkStart w:id="28" w:name="_Ref474398693"/>
      <w:r>
        <w:rPr>
          <w:b w:val="0"/>
          <w:color w:val="auto"/>
          <w:sz w:val="20"/>
          <w:szCs w:val="20"/>
        </w:rPr>
        <w:t>Fig.</w:t>
      </w:r>
      <w:r w:rsidRPr="000D7D82">
        <w:rPr>
          <w:b w:val="0"/>
          <w:color w:val="auto"/>
          <w:sz w:val="20"/>
          <w:szCs w:val="20"/>
        </w:rPr>
        <w:t xml:space="preserve"> </w:t>
      </w:r>
      <w:r w:rsidRPr="000D7D82">
        <w:rPr>
          <w:b w:val="0"/>
          <w:color w:val="auto"/>
          <w:sz w:val="20"/>
          <w:szCs w:val="20"/>
        </w:rPr>
        <w:fldChar w:fldCharType="begin"/>
      </w:r>
      <w:r w:rsidRPr="000D7D82">
        <w:rPr>
          <w:b w:val="0"/>
          <w:color w:val="auto"/>
          <w:sz w:val="20"/>
          <w:szCs w:val="20"/>
        </w:rPr>
        <w:instrText xml:space="preserve"> SEQ Fig_ \* ARABIC </w:instrText>
      </w:r>
      <w:r w:rsidRPr="000D7D82">
        <w:rPr>
          <w:b w:val="0"/>
          <w:color w:val="auto"/>
          <w:sz w:val="20"/>
          <w:szCs w:val="20"/>
        </w:rPr>
        <w:fldChar w:fldCharType="separate"/>
      </w:r>
      <w:r w:rsidR="00D8490B">
        <w:rPr>
          <w:b w:val="0"/>
          <w:noProof/>
          <w:color w:val="auto"/>
          <w:sz w:val="20"/>
          <w:szCs w:val="20"/>
        </w:rPr>
        <w:t>15</w:t>
      </w:r>
      <w:r w:rsidRPr="000D7D82">
        <w:rPr>
          <w:b w:val="0"/>
          <w:color w:val="auto"/>
          <w:sz w:val="20"/>
          <w:szCs w:val="20"/>
        </w:rPr>
        <w:fldChar w:fldCharType="end"/>
      </w:r>
      <w:bookmarkEnd w:id="27"/>
      <w:r w:rsidRPr="000D7D82">
        <w:rPr>
          <w:b w:val="0"/>
          <w:color w:val="auto"/>
          <w:sz w:val="20"/>
          <w:szCs w:val="20"/>
        </w:rPr>
        <w:t>. Unit cell model of sample-1 with air fluid matric: (a) Heat flux Contour of sample-1; (b)</w:t>
      </w:r>
      <w:r w:rsidRPr="000D7D82">
        <w:rPr>
          <w:b w:val="0"/>
          <w:noProof/>
          <w:color w:val="auto"/>
          <w:sz w:val="20"/>
          <w:szCs w:val="20"/>
        </w:rPr>
        <w:t xml:space="preserve"> Temperature contours of sample-1; and (c) temperature contours of sample-1 with air fluid matrix.</w:t>
      </w:r>
      <w:bookmarkEnd w:id="28"/>
    </w:p>
    <w:p w:rsidR="00DA549B" w:rsidRDefault="00DA549B" w:rsidP="00DA549B"/>
    <w:p w:rsidR="00DA549B" w:rsidRDefault="00DA549B" w:rsidP="00DA549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2"/>
        <w:gridCol w:w="4368"/>
      </w:tblGrid>
      <w:tr w:rsidR="00DA549B" w:rsidTr="00DA549B">
        <w:tc>
          <w:tcPr>
            <w:tcW w:w="4352" w:type="dxa"/>
          </w:tcPr>
          <w:p w:rsidR="00DA549B" w:rsidRDefault="00DA549B" w:rsidP="00DA549B">
            <w:pPr>
              <w:pStyle w:val="ListParagraph"/>
              <w:autoSpaceDE w:val="0"/>
              <w:autoSpaceDN w:val="0"/>
              <w:adjustRightInd w:val="0"/>
              <w:spacing w:after="0" w:line="240" w:lineRule="auto"/>
              <w:ind w:left="0"/>
              <w:jc w:val="center"/>
              <w:rPr>
                <w:rFonts w:ascii="Times New Roman" w:hAnsi="Times New Roman"/>
                <w:noProof/>
                <w:sz w:val="24"/>
                <w:szCs w:val="24"/>
                <w:lang w:eastAsia="en-GB"/>
              </w:rPr>
            </w:pPr>
            <w:r>
              <w:rPr>
                <w:noProof/>
                <w:lang w:eastAsia="zh-CN"/>
              </w:rPr>
              <w:lastRenderedPageBreak/>
              <w:drawing>
                <wp:inline distT="0" distB="0" distL="0" distR="0" wp14:anchorId="753783D7" wp14:editId="6DC9C3EB">
                  <wp:extent cx="2446643" cy="1836000"/>
                  <wp:effectExtent l="0" t="0" r="0" b="0"/>
                  <wp:docPr id="1688" name="Picture 1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446643" cy="1836000"/>
                          </a:xfrm>
                          <a:prstGeom prst="rect">
                            <a:avLst/>
                          </a:prstGeom>
                          <a:noFill/>
                          <a:ln>
                            <a:noFill/>
                          </a:ln>
                        </pic:spPr>
                      </pic:pic>
                    </a:graphicData>
                  </a:graphic>
                </wp:inline>
              </w:drawing>
            </w:r>
          </w:p>
          <w:p w:rsidR="00DA549B" w:rsidRDefault="00DA549B" w:rsidP="00DA549B">
            <w:pPr>
              <w:pStyle w:val="ListParagraph"/>
              <w:autoSpaceDE w:val="0"/>
              <w:autoSpaceDN w:val="0"/>
              <w:adjustRightInd w:val="0"/>
              <w:spacing w:after="0" w:line="240" w:lineRule="auto"/>
              <w:ind w:left="0"/>
              <w:jc w:val="center"/>
              <w:rPr>
                <w:rFonts w:ascii="Times New Roman" w:hAnsi="Times New Roman"/>
                <w:sz w:val="24"/>
                <w:szCs w:val="24"/>
              </w:rPr>
            </w:pPr>
            <w:r>
              <w:rPr>
                <w:rFonts w:ascii="Times New Roman" w:hAnsi="Times New Roman"/>
                <w:sz w:val="24"/>
                <w:szCs w:val="24"/>
              </w:rPr>
              <w:t>(a)</w:t>
            </w:r>
          </w:p>
        </w:tc>
        <w:tc>
          <w:tcPr>
            <w:tcW w:w="4368" w:type="dxa"/>
          </w:tcPr>
          <w:p w:rsidR="00DA549B" w:rsidRDefault="00DA549B" w:rsidP="00DA549B">
            <w:pPr>
              <w:pStyle w:val="ListParagraph"/>
              <w:autoSpaceDE w:val="0"/>
              <w:autoSpaceDN w:val="0"/>
              <w:adjustRightInd w:val="0"/>
              <w:spacing w:after="0" w:line="240" w:lineRule="auto"/>
              <w:ind w:left="0"/>
              <w:rPr>
                <w:rFonts w:ascii="Times New Roman" w:hAnsi="Times New Roman"/>
                <w:noProof/>
                <w:sz w:val="24"/>
                <w:szCs w:val="24"/>
                <w:lang w:eastAsia="en-GB"/>
              </w:rPr>
            </w:pPr>
            <w:r>
              <w:rPr>
                <w:noProof/>
                <w:lang w:eastAsia="zh-CN"/>
              </w:rPr>
              <w:drawing>
                <wp:inline distT="0" distB="0" distL="0" distR="0" wp14:anchorId="706DEF1A" wp14:editId="447AA577">
                  <wp:extent cx="2435841" cy="1836000"/>
                  <wp:effectExtent l="0" t="0" r="3175" b="0"/>
                  <wp:docPr id="1689" name="Picture 1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435841" cy="1836000"/>
                          </a:xfrm>
                          <a:prstGeom prst="rect">
                            <a:avLst/>
                          </a:prstGeom>
                          <a:noFill/>
                          <a:ln>
                            <a:noFill/>
                          </a:ln>
                        </pic:spPr>
                      </pic:pic>
                    </a:graphicData>
                  </a:graphic>
                </wp:inline>
              </w:drawing>
            </w:r>
          </w:p>
          <w:p w:rsidR="00DA549B" w:rsidRDefault="00DA549B" w:rsidP="00DA549B">
            <w:pPr>
              <w:pStyle w:val="ListParagraph"/>
              <w:autoSpaceDE w:val="0"/>
              <w:autoSpaceDN w:val="0"/>
              <w:adjustRightInd w:val="0"/>
              <w:spacing w:after="0" w:line="240" w:lineRule="auto"/>
              <w:ind w:left="0"/>
              <w:jc w:val="center"/>
              <w:rPr>
                <w:rFonts w:ascii="Times New Roman" w:hAnsi="Times New Roman"/>
                <w:sz w:val="24"/>
                <w:szCs w:val="24"/>
              </w:rPr>
            </w:pPr>
            <w:r>
              <w:rPr>
                <w:rFonts w:ascii="Times New Roman" w:hAnsi="Times New Roman"/>
                <w:sz w:val="24"/>
                <w:szCs w:val="24"/>
              </w:rPr>
              <w:t>(b)</w:t>
            </w:r>
          </w:p>
        </w:tc>
      </w:tr>
      <w:tr w:rsidR="00DA549B" w:rsidTr="00DA549B">
        <w:tc>
          <w:tcPr>
            <w:tcW w:w="4352" w:type="dxa"/>
          </w:tcPr>
          <w:p w:rsidR="00DA549B" w:rsidRDefault="00DA549B" w:rsidP="00DA549B">
            <w:pPr>
              <w:pStyle w:val="ListParagraph"/>
              <w:autoSpaceDE w:val="0"/>
              <w:autoSpaceDN w:val="0"/>
              <w:adjustRightInd w:val="0"/>
              <w:spacing w:after="0" w:line="360" w:lineRule="auto"/>
              <w:ind w:left="0"/>
              <w:jc w:val="center"/>
              <w:rPr>
                <w:rFonts w:ascii="Times New Roman" w:hAnsi="Times New Roman"/>
                <w:noProof/>
                <w:sz w:val="24"/>
                <w:szCs w:val="24"/>
                <w:lang w:eastAsia="en-GB"/>
              </w:rPr>
            </w:pPr>
            <w:r>
              <w:rPr>
                <w:noProof/>
                <w:lang w:eastAsia="zh-CN"/>
              </w:rPr>
              <w:drawing>
                <wp:inline distT="0" distB="0" distL="0" distR="0" wp14:anchorId="302AAB29" wp14:editId="6FF51111">
                  <wp:extent cx="2490826" cy="1836000"/>
                  <wp:effectExtent l="0" t="0" r="5080" b="0"/>
                  <wp:docPr id="1690" name="Picture 1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90826" cy="1836000"/>
                          </a:xfrm>
                          <a:prstGeom prst="rect">
                            <a:avLst/>
                          </a:prstGeom>
                          <a:noFill/>
                          <a:ln>
                            <a:noFill/>
                          </a:ln>
                        </pic:spPr>
                      </pic:pic>
                    </a:graphicData>
                  </a:graphic>
                </wp:inline>
              </w:drawing>
            </w:r>
          </w:p>
          <w:p w:rsidR="00DA549B" w:rsidRDefault="00DA549B" w:rsidP="00DA549B">
            <w:pPr>
              <w:pStyle w:val="ListParagraph"/>
              <w:autoSpaceDE w:val="0"/>
              <w:autoSpaceDN w:val="0"/>
              <w:adjustRightInd w:val="0"/>
              <w:spacing w:after="0" w:line="360" w:lineRule="auto"/>
              <w:ind w:left="0"/>
              <w:jc w:val="center"/>
              <w:rPr>
                <w:rFonts w:ascii="Times New Roman" w:hAnsi="Times New Roman"/>
                <w:noProof/>
                <w:sz w:val="24"/>
                <w:szCs w:val="24"/>
                <w:lang w:eastAsia="en-GB"/>
              </w:rPr>
            </w:pPr>
            <w:r>
              <w:rPr>
                <w:rFonts w:ascii="Times New Roman" w:hAnsi="Times New Roman"/>
                <w:noProof/>
                <w:sz w:val="24"/>
                <w:szCs w:val="24"/>
                <w:lang w:eastAsia="en-GB"/>
              </w:rPr>
              <w:t>(c)</w:t>
            </w:r>
          </w:p>
        </w:tc>
        <w:tc>
          <w:tcPr>
            <w:tcW w:w="4368" w:type="dxa"/>
          </w:tcPr>
          <w:p w:rsidR="00DA549B" w:rsidRDefault="00DA549B" w:rsidP="00DA549B">
            <w:pPr>
              <w:pStyle w:val="ListParagraph"/>
              <w:autoSpaceDE w:val="0"/>
              <w:autoSpaceDN w:val="0"/>
              <w:adjustRightInd w:val="0"/>
              <w:spacing w:after="0" w:line="360" w:lineRule="auto"/>
              <w:ind w:left="0"/>
              <w:rPr>
                <w:rFonts w:ascii="Times New Roman" w:hAnsi="Times New Roman"/>
                <w:noProof/>
                <w:sz w:val="24"/>
                <w:szCs w:val="24"/>
                <w:lang w:eastAsia="en-GB"/>
              </w:rPr>
            </w:pPr>
            <w:r>
              <w:rPr>
                <w:noProof/>
                <w:lang w:eastAsia="zh-CN"/>
              </w:rPr>
              <w:drawing>
                <wp:inline distT="0" distB="0" distL="0" distR="0" wp14:anchorId="279CBCD4" wp14:editId="4304CA09">
                  <wp:extent cx="2468537" cy="1836000"/>
                  <wp:effectExtent l="0" t="0" r="8255" b="0"/>
                  <wp:docPr id="1691" name="Picture 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468537" cy="1836000"/>
                          </a:xfrm>
                          <a:prstGeom prst="rect">
                            <a:avLst/>
                          </a:prstGeom>
                          <a:noFill/>
                          <a:ln>
                            <a:noFill/>
                          </a:ln>
                        </pic:spPr>
                      </pic:pic>
                    </a:graphicData>
                  </a:graphic>
                </wp:inline>
              </w:drawing>
            </w:r>
          </w:p>
          <w:p w:rsidR="00DA549B" w:rsidRDefault="00DA549B" w:rsidP="005D4137">
            <w:pPr>
              <w:pStyle w:val="ListParagraph"/>
              <w:keepNext/>
              <w:autoSpaceDE w:val="0"/>
              <w:autoSpaceDN w:val="0"/>
              <w:adjustRightInd w:val="0"/>
              <w:spacing w:after="0" w:line="360" w:lineRule="auto"/>
              <w:ind w:left="0"/>
              <w:jc w:val="center"/>
              <w:rPr>
                <w:rFonts w:ascii="Times New Roman" w:hAnsi="Times New Roman"/>
                <w:noProof/>
                <w:sz w:val="24"/>
                <w:szCs w:val="24"/>
                <w:lang w:eastAsia="en-GB"/>
              </w:rPr>
            </w:pPr>
            <w:r>
              <w:rPr>
                <w:rFonts w:ascii="Times New Roman" w:hAnsi="Times New Roman"/>
                <w:noProof/>
                <w:sz w:val="24"/>
                <w:szCs w:val="24"/>
                <w:lang w:eastAsia="en-GB"/>
              </w:rPr>
              <w:t>(d)</w:t>
            </w:r>
          </w:p>
        </w:tc>
      </w:tr>
    </w:tbl>
    <w:p w:rsidR="00DE4AC7" w:rsidRPr="005D4137" w:rsidRDefault="005D4137" w:rsidP="00530672">
      <w:pPr>
        <w:pStyle w:val="Caption"/>
        <w:rPr>
          <w:b w:val="0"/>
          <w:color w:val="auto"/>
          <w:sz w:val="20"/>
          <w:szCs w:val="20"/>
        </w:rPr>
      </w:pPr>
      <w:r w:rsidRPr="005D4137">
        <w:rPr>
          <w:b w:val="0"/>
          <w:color w:val="auto"/>
          <w:sz w:val="20"/>
          <w:szCs w:val="20"/>
        </w:rPr>
        <w:t xml:space="preserve">Fig. </w:t>
      </w:r>
      <w:r w:rsidRPr="005D4137">
        <w:rPr>
          <w:b w:val="0"/>
          <w:color w:val="auto"/>
          <w:sz w:val="20"/>
          <w:szCs w:val="20"/>
        </w:rPr>
        <w:fldChar w:fldCharType="begin"/>
      </w:r>
      <w:r w:rsidRPr="005D4137">
        <w:rPr>
          <w:b w:val="0"/>
          <w:color w:val="auto"/>
          <w:sz w:val="20"/>
          <w:szCs w:val="20"/>
        </w:rPr>
        <w:instrText xml:space="preserve"> SEQ Fig_ \* ARABIC </w:instrText>
      </w:r>
      <w:r w:rsidRPr="005D4137">
        <w:rPr>
          <w:b w:val="0"/>
          <w:color w:val="auto"/>
          <w:sz w:val="20"/>
          <w:szCs w:val="20"/>
        </w:rPr>
        <w:fldChar w:fldCharType="separate"/>
      </w:r>
      <w:r w:rsidR="00D8490B">
        <w:rPr>
          <w:b w:val="0"/>
          <w:noProof/>
          <w:color w:val="auto"/>
          <w:sz w:val="20"/>
          <w:szCs w:val="20"/>
        </w:rPr>
        <w:t>16</w:t>
      </w:r>
      <w:r w:rsidRPr="005D4137">
        <w:rPr>
          <w:b w:val="0"/>
          <w:color w:val="auto"/>
          <w:sz w:val="20"/>
          <w:szCs w:val="20"/>
        </w:rPr>
        <w:fldChar w:fldCharType="end"/>
      </w:r>
      <w:r w:rsidRPr="005D4137">
        <w:rPr>
          <w:b w:val="0"/>
          <w:color w:val="auto"/>
          <w:sz w:val="20"/>
          <w:szCs w:val="20"/>
        </w:rPr>
        <w:t>. Heat flux and temperature contour of unit cell model of sample-1 (a &amp; b) with air fluid matrix and (c &amp; d) without air fluid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2"/>
        <w:gridCol w:w="4368"/>
      </w:tblGrid>
      <w:tr w:rsidR="00DA549B" w:rsidRPr="006B7CED" w:rsidTr="00DA549B">
        <w:tc>
          <w:tcPr>
            <w:tcW w:w="4352"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zh-CN"/>
              </w:rPr>
              <w:drawing>
                <wp:inline distT="0" distB="0" distL="0" distR="0" wp14:anchorId="29C79DE0" wp14:editId="6A0075B6">
                  <wp:extent cx="2303375" cy="1872000"/>
                  <wp:effectExtent l="0" t="0" r="1905" b="0"/>
                  <wp:docPr id="1692" name="Picture 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303375" cy="1872000"/>
                          </a:xfrm>
                          <a:prstGeom prst="rect">
                            <a:avLst/>
                          </a:prstGeom>
                          <a:noFill/>
                          <a:ln>
                            <a:noFill/>
                          </a:ln>
                        </pic:spPr>
                      </pic:pic>
                    </a:graphicData>
                  </a:graphic>
                </wp:inline>
              </w:drawing>
            </w:r>
          </w:p>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sz w:val="20"/>
                <w:szCs w:val="20"/>
              </w:rPr>
            </w:pPr>
            <w:r w:rsidRPr="006B7CED">
              <w:rPr>
                <w:rFonts w:ascii="Times New Roman" w:hAnsi="Times New Roman"/>
                <w:sz w:val="20"/>
                <w:szCs w:val="20"/>
              </w:rPr>
              <w:t>(a)</w:t>
            </w:r>
          </w:p>
        </w:tc>
        <w:tc>
          <w:tcPr>
            <w:tcW w:w="4368"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noProof/>
                <w:sz w:val="20"/>
                <w:szCs w:val="20"/>
                <w:lang w:eastAsia="zh-CN"/>
              </w:rPr>
              <w:drawing>
                <wp:inline distT="0" distB="0" distL="0" distR="0" wp14:anchorId="2EB0B111" wp14:editId="4B85ACDF">
                  <wp:extent cx="2193964" cy="1783080"/>
                  <wp:effectExtent l="0" t="0" r="0" b="7620"/>
                  <wp:docPr id="1693" name="Picture 1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193964" cy="1783080"/>
                          </a:xfrm>
                          <a:prstGeom prst="rect">
                            <a:avLst/>
                          </a:prstGeom>
                          <a:noFill/>
                          <a:ln>
                            <a:noFill/>
                          </a:ln>
                        </pic:spPr>
                      </pic:pic>
                    </a:graphicData>
                  </a:graphic>
                </wp:inline>
              </w:drawing>
            </w:r>
          </w:p>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sz w:val="20"/>
                <w:szCs w:val="20"/>
              </w:rPr>
            </w:pPr>
            <w:r w:rsidRPr="006B7CED">
              <w:rPr>
                <w:rFonts w:ascii="Times New Roman" w:hAnsi="Times New Roman"/>
                <w:sz w:val="20"/>
                <w:szCs w:val="20"/>
              </w:rPr>
              <w:t>(b)</w:t>
            </w:r>
          </w:p>
        </w:tc>
      </w:tr>
      <w:tr w:rsidR="00DA549B" w:rsidRPr="006B7CED" w:rsidTr="00DA549B">
        <w:tc>
          <w:tcPr>
            <w:tcW w:w="4352"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zh-CN"/>
              </w:rPr>
              <w:drawing>
                <wp:inline distT="0" distB="0" distL="0" distR="0" wp14:anchorId="6245BCBA" wp14:editId="286623FB">
                  <wp:extent cx="2267917" cy="1783080"/>
                  <wp:effectExtent l="0" t="0" r="0" b="7620"/>
                  <wp:docPr id="1694" name="Picture 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67917" cy="1783080"/>
                          </a:xfrm>
                          <a:prstGeom prst="rect">
                            <a:avLst/>
                          </a:prstGeom>
                          <a:noFill/>
                          <a:ln>
                            <a:noFill/>
                          </a:ln>
                        </pic:spPr>
                      </pic:pic>
                    </a:graphicData>
                  </a:graphic>
                </wp:inline>
              </w:drawing>
            </w:r>
          </w:p>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en-GB"/>
              </w:rPr>
              <w:t>(c)</w:t>
            </w:r>
          </w:p>
        </w:tc>
        <w:tc>
          <w:tcPr>
            <w:tcW w:w="4368" w:type="dxa"/>
          </w:tcPr>
          <w:p w:rsidR="00DA549B" w:rsidRPr="006B7CED" w:rsidRDefault="00DA549B" w:rsidP="00457310">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zh-CN"/>
              </w:rPr>
              <w:drawing>
                <wp:inline distT="0" distB="0" distL="0" distR="0" wp14:anchorId="717F2A0C" wp14:editId="367D14B5">
                  <wp:extent cx="2267917" cy="1783080"/>
                  <wp:effectExtent l="0" t="0" r="0" b="7620"/>
                  <wp:docPr id="1695" name="Picture 1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67917" cy="1783080"/>
                          </a:xfrm>
                          <a:prstGeom prst="rect">
                            <a:avLst/>
                          </a:prstGeom>
                          <a:noFill/>
                          <a:ln>
                            <a:noFill/>
                          </a:ln>
                        </pic:spPr>
                      </pic:pic>
                    </a:graphicData>
                  </a:graphic>
                </wp:inline>
              </w:drawing>
            </w:r>
          </w:p>
          <w:p w:rsidR="00DA549B" w:rsidRPr="006B7CED" w:rsidRDefault="00DA549B" w:rsidP="00530672">
            <w:pPr>
              <w:pStyle w:val="ListParagraph"/>
              <w:keepNext/>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en-GB"/>
              </w:rPr>
              <w:t>(d)</w:t>
            </w:r>
          </w:p>
        </w:tc>
      </w:tr>
    </w:tbl>
    <w:p w:rsidR="00DA549B" w:rsidRPr="00530672" w:rsidRDefault="00530672" w:rsidP="00530672">
      <w:pPr>
        <w:pStyle w:val="Caption"/>
        <w:rPr>
          <w:b w:val="0"/>
          <w:color w:val="auto"/>
          <w:sz w:val="20"/>
          <w:szCs w:val="20"/>
        </w:rPr>
      </w:pPr>
      <w:r w:rsidRPr="00530672">
        <w:rPr>
          <w:b w:val="0"/>
          <w:color w:val="auto"/>
          <w:sz w:val="20"/>
          <w:szCs w:val="20"/>
        </w:rPr>
        <w:t xml:space="preserve">Fig. </w:t>
      </w:r>
      <w:r w:rsidRPr="00530672">
        <w:rPr>
          <w:b w:val="0"/>
          <w:color w:val="auto"/>
          <w:sz w:val="20"/>
          <w:szCs w:val="20"/>
        </w:rPr>
        <w:fldChar w:fldCharType="begin"/>
      </w:r>
      <w:r w:rsidRPr="00530672">
        <w:rPr>
          <w:b w:val="0"/>
          <w:color w:val="auto"/>
          <w:sz w:val="20"/>
          <w:szCs w:val="20"/>
        </w:rPr>
        <w:instrText xml:space="preserve"> SEQ Fig_ \* ARABIC </w:instrText>
      </w:r>
      <w:r w:rsidRPr="00530672">
        <w:rPr>
          <w:b w:val="0"/>
          <w:color w:val="auto"/>
          <w:sz w:val="20"/>
          <w:szCs w:val="20"/>
        </w:rPr>
        <w:fldChar w:fldCharType="separate"/>
      </w:r>
      <w:r w:rsidR="00D8490B">
        <w:rPr>
          <w:b w:val="0"/>
          <w:noProof/>
          <w:color w:val="auto"/>
          <w:sz w:val="20"/>
          <w:szCs w:val="20"/>
        </w:rPr>
        <w:t>17</w:t>
      </w:r>
      <w:r w:rsidRPr="00530672">
        <w:rPr>
          <w:b w:val="0"/>
          <w:color w:val="auto"/>
          <w:sz w:val="20"/>
          <w:szCs w:val="20"/>
        </w:rPr>
        <w:fldChar w:fldCharType="end"/>
      </w:r>
      <w:r w:rsidRPr="00530672">
        <w:rPr>
          <w:b w:val="0"/>
          <w:color w:val="auto"/>
          <w:sz w:val="20"/>
          <w:szCs w:val="20"/>
        </w:rPr>
        <w:t>. Heat flux and temperature contour of unit cell model of sample-2 (a &amp; b) with air fluid matrix and (c &amp; d) without air fluid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2"/>
        <w:gridCol w:w="4416"/>
      </w:tblGrid>
      <w:tr w:rsidR="00DA549B" w:rsidRPr="006B7CED" w:rsidTr="00DA549B">
        <w:tc>
          <w:tcPr>
            <w:tcW w:w="4352"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noProof/>
                <w:sz w:val="20"/>
                <w:szCs w:val="20"/>
                <w:lang w:eastAsia="zh-CN"/>
              </w:rPr>
              <w:lastRenderedPageBreak/>
              <w:drawing>
                <wp:inline distT="0" distB="0" distL="0" distR="0" wp14:anchorId="77903174" wp14:editId="71C616D7">
                  <wp:extent cx="2612419" cy="1783080"/>
                  <wp:effectExtent l="0" t="0" r="0" b="7620"/>
                  <wp:docPr id="1696" name="Picture 1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612419" cy="1783080"/>
                          </a:xfrm>
                          <a:prstGeom prst="rect">
                            <a:avLst/>
                          </a:prstGeom>
                          <a:noFill/>
                          <a:ln>
                            <a:noFill/>
                          </a:ln>
                        </pic:spPr>
                      </pic:pic>
                    </a:graphicData>
                  </a:graphic>
                </wp:inline>
              </w:drawing>
            </w:r>
          </w:p>
          <w:p w:rsidR="00DA549B" w:rsidRPr="006B7CED" w:rsidRDefault="00DA549B" w:rsidP="00457310">
            <w:pPr>
              <w:pStyle w:val="ListParagraph"/>
              <w:autoSpaceDE w:val="0"/>
              <w:autoSpaceDN w:val="0"/>
              <w:adjustRightInd w:val="0"/>
              <w:spacing w:after="0" w:line="240" w:lineRule="auto"/>
              <w:ind w:left="0"/>
              <w:jc w:val="center"/>
              <w:rPr>
                <w:rFonts w:ascii="Times New Roman" w:hAnsi="Times New Roman"/>
                <w:sz w:val="20"/>
                <w:szCs w:val="20"/>
              </w:rPr>
            </w:pPr>
            <w:r w:rsidRPr="006B7CED">
              <w:rPr>
                <w:rFonts w:ascii="Times New Roman" w:hAnsi="Times New Roman"/>
                <w:sz w:val="20"/>
                <w:szCs w:val="20"/>
              </w:rPr>
              <w:t>(a)</w:t>
            </w:r>
          </w:p>
        </w:tc>
        <w:tc>
          <w:tcPr>
            <w:tcW w:w="4368"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noProof/>
                <w:sz w:val="20"/>
                <w:szCs w:val="20"/>
                <w:lang w:eastAsia="zh-CN"/>
              </w:rPr>
              <w:drawing>
                <wp:inline distT="0" distB="0" distL="0" distR="0" wp14:anchorId="57671EEE" wp14:editId="2A1A6ECC">
                  <wp:extent cx="2605687" cy="1783080"/>
                  <wp:effectExtent l="0" t="0" r="4445" b="7620"/>
                  <wp:docPr id="1697" name="Picture 1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605687" cy="1783080"/>
                          </a:xfrm>
                          <a:prstGeom prst="rect">
                            <a:avLst/>
                          </a:prstGeom>
                          <a:noFill/>
                          <a:ln>
                            <a:noFill/>
                          </a:ln>
                        </pic:spPr>
                      </pic:pic>
                    </a:graphicData>
                  </a:graphic>
                </wp:inline>
              </w:drawing>
            </w:r>
          </w:p>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sz w:val="20"/>
                <w:szCs w:val="20"/>
              </w:rPr>
            </w:pPr>
            <w:r w:rsidRPr="006B7CED">
              <w:rPr>
                <w:rFonts w:ascii="Times New Roman" w:hAnsi="Times New Roman"/>
                <w:sz w:val="20"/>
                <w:szCs w:val="20"/>
              </w:rPr>
              <w:t>(b)</w:t>
            </w:r>
          </w:p>
        </w:tc>
      </w:tr>
      <w:tr w:rsidR="00DA549B" w:rsidRPr="006B7CED" w:rsidTr="00DA549B">
        <w:tc>
          <w:tcPr>
            <w:tcW w:w="4352"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noProof/>
                <w:sz w:val="20"/>
                <w:szCs w:val="20"/>
                <w:lang w:eastAsia="zh-CN"/>
              </w:rPr>
              <w:drawing>
                <wp:inline distT="0" distB="0" distL="0" distR="0" wp14:anchorId="531955E2" wp14:editId="0E00ADC6">
                  <wp:extent cx="2632830" cy="1783080"/>
                  <wp:effectExtent l="0" t="0" r="0" b="7620"/>
                  <wp:docPr id="1698" name="Picture 1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632830" cy="1783080"/>
                          </a:xfrm>
                          <a:prstGeom prst="rect">
                            <a:avLst/>
                          </a:prstGeom>
                          <a:noFill/>
                          <a:ln>
                            <a:noFill/>
                          </a:ln>
                        </pic:spPr>
                      </pic:pic>
                    </a:graphicData>
                  </a:graphic>
                </wp:inline>
              </w:drawing>
            </w:r>
          </w:p>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en-GB"/>
              </w:rPr>
              <w:t>(c)</w:t>
            </w:r>
          </w:p>
        </w:tc>
        <w:tc>
          <w:tcPr>
            <w:tcW w:w="4368" w:type="dxa"/>
          </w:tcPr>
          <w:p w:rsidR="00DA549B" w:rsidRPr="006B7CED" w:rsidRDefault="00DA549B" w:rsidP="00DA549B">
            <w:pPr>
              <w:pStyle w:val="ListParagraph"/>
              <w:autoSpaceDE w:val="0"/>
              <w:autoSpaceDN w:val="0"/>
              <w:adjustRightInd w:val="0"/>
              <w:spacing w:after="0" w:line="240" w:lineRule="auto"/>
              <w:ind w:left="0"/>
              <w:jc w:val="center"/>
              <w:rPr>
                <w:rFonts w:ascii="Times New Roman" w:hAnsi="Times New Roman"/>
                <w:noProof/>
                <w:sz w:val="20"/>
                <w:szCs w:val="20"/>
                <w:lang w:eastAsia="en-GB"/>
              </w:rPr>
            </w:pPr>
            <w:r w:rsidRPr="006B7CED">
              <w:rPr>
                <w:noProof/>
                <w:sz w:val="20"/>
                <w:szCs w:val="20"/>
                <w:lang w:eastAsia="zh-CN"/>
              </w:rPr>
              <w:drawing>
                <wp:inline distT="0" distB="0" distL="0" distR="0" wp14:anchorId="4B174345" wp14:editId="567C8CB3">
                  <wp:extent cx="2667563" cy="1783080"/>
                  <wp:effectExtent l="0" t="0" r="0" b="7620"/>
                  <wp:docPr id="1699" name="Picture 1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667563" cy="1783080"/>
                          </a:xfrm>
                          <a:prstGeom prst="rect">
                            <a:avLst/>
                          </a:prstGeom>
                          <a:noFill/>
                          <a:ln>
                            <a:noFill/>
                          </a:ln>
                        </pic:spPr>
                      </pic:pic>
                    </a:graphicData>
                  </a:graphic>
                </wp:inline>
              </w:drawing>
            </w:r>
          </w:p>
          <w:p w:rsidR="00DA549B" w:rsidRPr="006B7CED" w:rsidRDefault="00DA549B" w:rsidP="00530672">
            <w:pPr>
              <w:pStyle w:val="ListParagraph"/>
              <w:keepNext/>
              <w:autoSpaceDE w:val="0"/>
              <w:autoSpaceDN w:val="0"/>
              <w:adjustRightInd w:val="0"/>
              <w:spacing w:after="0" w:line="240" w:lineRule="auto"/>
              <w:ind w:left="0"/>
              <w:jc w:val="center"/>
              <w:rPr>
                <w:rFonts w:ascii="Times New Roman" w:hAnsi="Times New Roman"/>
                <w:noProof/>
                <w:sz w:val="20"/>
                <w:szCs w:val="20"/>
                <w:lang w:eastAsia="en-GB"/>
              </w:rPr>
            </w:pPr>
            <w:r w:rsidRPr="006B7CED">
              <w:rPr>
                <w:rFonts w:ascii="Times New Roman" w:hAnsi="Times New Roman"/>
                <w:noProof/>
                <w:sz w:val="20"/>
                <w:szCs w:val="20"/>
                <w:lang w:eastAsia="en-GB"/>
              </w:rPr>
              <w:t>(d)</w:t>
            </w:r>
          </w:p>
        </w:tc>
      </w:tr>
    </w:tbl>
    <w:p w:rsidR="00DE4AC7" w:rsidRPr="001B40F3" w:rsidRDefault="00530672" w:rsidP="00530672">
      <w:pPr>
        <w:pStyle w:val="Caption"/>
        <w:rPr>
          <w:b w:val="0"/>
          <w:color w:val="auto"/>
          <w:sz w:val="20"/>
          <w:szCs w:val="20"/>
        </w:rPr>
      </w:pPr>
      <w:r w:rsidRPr="001B40F3">
        <w:rPr>
          <w:b w:val="0"/>
          <w:color w:val="auto"/>
          <w:sz w:val="20"/>
          <w:szCs w:val="20"/>
        </w:rPr>
        <w:t xml:space="preserve">Fig. </w:t>
      </w:r>
      <w:r w:rsidRPr="001B40F3">
        <w:rPr>
          <w:b w:val="0"/>
          <w:color w:val="auto"/>
          <w:sz w:val="20"/>
          <w:szCs w:val="20"/>
        </w:rPr>
        <w:fldChar w:fldCharType="begin"/>
      </w:r>
      <w:r w:rsidRPr="001B40F3">
        <w:rPr>
          <w:b w:val="0"/>
          <w:color w:val="auto"/>
          <w:sz w:val="20"/>
          <w:szCs w:val="20"/>
        </w:rPr>
        <w:instrText xml:space="preserve"> SEQ Fig_ \* ARABIC </w:instrText>
      </w:r>
      <w:r w:rsidRPr="001B40F3">
        <w:rPr>
          <w:b w:val="0"/>
          <w:color w:val="auto"/>
          <w:sz w:val="20"/>
          <w:szCs w:val="20"/>
        </w:rPr>
        <w:fldChar w:fldCharType="separate"/>
      </w:r>
      <w:r w:rsidR="00D8490B">
        <w:rPr>
          <w:b w:val="0"/>
          <w:noProof/>
          <w:color w:val="auto"/>
          <w:sz w:val="20"/>
          <w:szCs w:val="20"/>
        </w:rPr>
        <w:t>18</w:t>
      </w:r>
      <w:r w:rsidRPr="001B40F3">
        <w:rPr>
          <w:b w:val="0"/>
          <w:color w:val="auto"/>
          <w:sz w:val="20"/>
          <w:szCs w:val="20"/>
        </w:rPr>
        <w:fldChar w:fldCharType="end"/>
      </w:r>
      <w:r w:rsidRPr="001B40F3">
        <w:rPr>
          <w:b w:val="0"/>
          <w:color w:val="auto"/>
          <w:sz w:val="20"/>
          <w:szCs w:val="20"/>
        </w:rPr>
        <w:t>. Heat flux and temperature contour of unit cell model of sample-3 (a &amp; b) with air fluid matrix and (c &amp; d) without air fluid matrix.</w:t>
      </w:r>
    </w:p>
    <w:p w:rsidR="00DA549B" w:rsidRPr="00FE6A95" w:rsidRDefault="00DA549B" w:rsidP="00DA549B">
      <w:pPr>
        <w:pStyle w:val="Heading2"/>
      </w:pPr>
      <w:r w:rsidRPr="00FE6A95">
        <w:t xml:space="preserve">Experiment and </w:t>
      </w:r>
      <w:r>
        <w:t>M</w:t>
      </w:r>
      <w:r w:rsidRPr="00FE6A95">
        <w:t xml:space="preserve">odel </w:t>
      </w:r>
      <w:r>
        <w:t>V</w:t>
      </w:r>
      <w:r w:rsidRPr="00FE6A95">
        <w:t>alidation</w:t>
      </w:r>
    </w:p>
    <w:p w:rsidR="00DA549B" w:rsidRPr="006B7CED" w:rsidRDefault="00DA549B" w:rsidP="006B7CED">
      <w:pPr>
        <w:spacing w:line="480" w:lineRule="auto"/>
        <w:jc w:val="both"/>
      </w:pPr>
      <w:r w:rsidRPr="006B7CED">
        <w:t xml:space="preserve">In order to validate the model of thermally bonded nonwoven fabric comparison has been made between the experimental results and predicted results by FE analysis. The three nonwoven fabrics were tested by using an in-house developed instrument and the tested results are shown in </w:t>
      </w:r>
      <w:r w:rsidRPr="006B7CED">
        <w:fldChar w:fldCharType="begin"/>
      </w:r>
      <w:r w:rsidRPr="006B7CED">
        <w:instrText xml:space="preserve"> REF _Ref415491521 \h </w:instrText>
      </w:r>
      <w:r w:rsidR="006B7CED" w:rsidRPr="006B7CED">
        <w:instrText xml:space="preserve"> \* MERGEFORMAT </w:instrText>
      </w:r>
      <w:r w:rsidRPr="006B7CED">
        <w:fldChar w:fldCharType="separate"/>
      </w:r>
      <w:r w:rsidR="00D8490B" w:rsidRPr="006B7CED">
        <w:t xml:space="preserve">Table </w:t>
      </w:r>
      <w:r w:rsidR="00D8490B" w:rsidRPr="00D8490B">
        <w:rPr>
          <w:noProof/>
        </w:rPr>
        <w:t>VI</w:t>
      </w:r>
      <w:r w:rsidRPr="006B7CED">
        <w:fldChar w:fldCharType="end"/>
      </w:r>
      <w:r w:rsidRPr="006B7CED">
        <w:t>. The detailed</w:t>
      </w:r>
      <w:r w:rsidR="002C1D6F" w:rsidRPr="006B7CED">
        <w:t xml:space="preserve"> information</w:t>
      </w:r>
      <w:r w:rsidRPr="006B7CED">
        <w:t xml:space="preserve"> about the instrument and testing technique can be found in reference </w:t>
      </w:r>
      <w:hyperlink w:anchor="_ENREF_21" w:tooltip="Siddiqui, 2014 #14" w:history="1">
        <w:r w:rsidR="00737F8A" w:rsidRPr="006B7CED">
          <w:fldChar w:fldCharType="begin"/>
        </w:r>
        <w:r w:rsidR="00737F8A">
          <w:instrText xml:space="preserve"> ADDIN EN.CITE &lt;EndNote&gt;&lt;Cite&gt;&lt;Author&gt;Siddiqui&lt;/Author&gt;&lt;Year&gt;2014&lt;/Year&gt;&lt;RecNum&gt;14&lt;/RecNum&gt;&lt;DisplayText&gt;&lt;style face="superscript"&gt;21&lt;/style&gt;&lt;/DisplayText&gt;&lt;record&gt;&lt;rec-number&gt;14&lt;/rec-number&gt;&lt;foreign-keys&gt;&lt;key app="EN" db-id="xrafvdfzg5zp5lezwwb5f29sw2ze0ap5dpvr" timestamp="1496483615"&gt;14&lt;/key&gt;&lt;/foreign-keys&gt;&lt;ref-type name="Journal Article"&gt;17&lt;/ref-type&gt;&lt;contributors&gt;&lt;authors&gt;&lt;author&gt;Siddiqui, Muhammad Owais Raza&lt;/author&gt;&lt;author&gt;Sun, Danmei&lt;/author&gt;&lt;/authors&gt;&lt;/contributors&gt;&lt;titles&gt;&lt;title&gt;Automated model generation of knitted fabric for thermal conductivity prediction using finite element analysis and its applications in composites&lt;/title&gt;&lt;secondary-title&gt;Journal of Industrial Textiles&lt;/secondary-title&gt;&lt;/titles&gt;&lt;periodical&gt;&lt;full-title&gt;Journal of Industrial Textiles&lt;/full-title&gt;&lt;/periodical&gt;&lt;dates&gt;&lt;year&gt;2014&lt;/year&gt;&lt;pub-dates&gt;&lt;date&gt;September 17, 2014&lt;/date&gt;&lt;/pub-dates&gt;&lt;/dates&gt;&lt;urls&gt;&lt;related-urls&gt;&lt;url&gt;http://jit.sagepub.com/content/early/2014/09/17/1528083714551440.abstract&lt;/url&gt;&lt;/related-urls&gt;&lt;/urls&gt;&lt;electronic-resource-num&gt;10.1177/1528083714551440&lt;/electronic-resource-num&gt;&lt;/record&gt;&lt;/Cite&gt;&lt;/EndNote&gt;</w:instrText>
        </w:r>
        <w:r w:rsidR="00737F8A" w:rsidRPr="006B7CED">
          <w:fldChar w:fldCharType="separate"/>
        </w:r>
        <w:r w:rsidR="00737F8A" w:rsidRPr="00C20C15">
          <w:rPr>
            <w:noProof/>
            <w:vertAlign w:val="superscript"/>
          </w:rPr>
          <w:t>21</w:t>
        </w:r>
        <w:r w:rsidR="00737F8A" w:rsidRPr="006B7CED">
          <w:fldChar w:fldCharType="end"/>
        </w:r>
      </w:hyperlink>
      <w:r w:rsidRPr="006B7CED">
        <w:t xml:space="preserve">. </w:t>
      </w:r>
    </w:p>
    <w:p w:rsidR="00DA549B" w:rsidRDefault="00DA549B" w:rsidP="00DA549B"/>
    <w:p w:rsidR="00DA549B" w:rsidRPr="006B7CED" w:rsidRDefault="00DA549B" w:rsidP="00DA549B">
      <w:pPr>
        <w:pStyle w:val="Caption"/>
        <w:keepNext/>
        <w:spacing w:after="0"/>
        <w:rPr>
          <w:b w:val="0"/>
          <w:color w:val="auto"/>
          <w:sz w:val="20"/>
          <w:szCs w:val="20"/>
        </w:rPr>
      </w:pPr>
      <w:bookmarkStart w:id="29" w:name="_Ref415491521"/>
      <w:r w:rsidRPr="006B7CED">
        <w:rPr>
          <w:b w:val="0"/>
          <w:color w:val="auto"/>
          <w:sz w:val="20"/>
          <w:szCs w:val="20"/>
        </w:rPr>
        <w:t>Table</w:t>
      </w:r>
      <w:r w:rsidRPr="006B7CED">
        <w:rPr>
          <w:color w:val="auto"/>
          <w:sz w:val="20"/>
          <w:szCs w:val="20"/>
        </w:rPr>
        <w:t xml:space="preserve"> </w:t>
      </w:r>
      <w:r w:rsidR="00AB0C0E" w:rsidRPr="006B7CED">
        <w:rPr>
          <w:b w:val="0"/>
          <w:color w:val="auto"/>
          <w:sz w:val="20"/>
          <w:szCs w:val="20"/>
        </w:rPr>
        <w:fldChar w:fldCharType="begin"/>
      </w:r>
      <w:r w:rsidR="00AB0C0E" w:rsidRPr="006B7CED">
        <w:rPr>
          <w:b w:val="0"/>
          <w:color w:val="auto"/>
          <w:sz w:val="20"/>
          <w:szCs w:val="20"/>
        </w:rPr>
        <w:instrText xml:space="preserve"> SEQ Table \* ROMAN </w:instrText>
      </w:r>
      <w:r w:rsidR="00AB0C0E" w:rsidRPr="006B7CED">
        <w:rPr>
          <w:b w:val="0"/>
          <w:color w:val="auto"/>
          <w:sz w:val="20"/>
          <w:szCs w:val="20"/>
        </w:rPr>
        <w:fldChar w:fldCharType="separate"/>
      </w:r>
      <w:r w:rsidR="00D8490B">
        <w:rPr>
          <w:b w:val="0"/>
          <w:noProof/>
          <w:color w:val="auto"/>
          <w:sz w:val="20"/>
          <w:szCs w:val="20"/>
        </w:rPr>
        <w:t>VI</w:t>
      </w:r>
      <w:r w:rsidR="00AB0C0E" w:rsidRPr="006B7CED">
        <w:rPr>
          <w:b w:val="0"/>
          <w:color w:val="auto"/>
          <w:sz w:val="20"/>
          <w:szCs w:val="20"/>
        </w:rPr>
        <w:fldChar w:fldCharType="end"/>
      </w:r>
      <w:bookmarkEnd w:id="29"/>
      <w:r w:rsidRPr="006B7CED">
        <w:rPr>
          <w:b w:val="0"/>
          <w:color w:val="auto"/>
          <w:sz w:val="20"/>
          <w:szCs w:val="20"/>
        </w:rPr>
        <w:t>: Experimental results</w:t>
      </w:r>
    </w:p>
    <w:tbl>
      <w:tblPr>
        <w:tblStyle w:val="TableGrid"/>
        <w:tblW w:w="86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5"/>
        <w:gridCol w:w="3324"/>
        <w:gridCol w:w="3324"/>
      </w:tblGrid>
      <w:tr w:rsidR="00DA549B" w:rsidRPr="006B7CED" w:rsidTr="004528E4">
        <w:trPr>
          <w:trHeight w:val="548"/>
        </w:trPr>
        <w:tc>
          <w:tcPr>
            <w:tcW w:w="2045" w:type="dxa"/>
            <w:tcBorders>
              <w:top w:val="single" w:sz="4" w:space="0" w:color="auto"/>
              <w:bottom w:val="single" w:sz="4" w:space="0" w:color="auto"/>
            </w:tcBorders>
            <w:vAlign w:val="center"/>
          </w:tcPr>
          <w:p w:rsidR="00DA549B" w:rsidRPr="006B7CED" w:rsidRDefault="00DA549B" w:rsidP="006B7CED">
            <w:pPr>
              <w:rPr>
                <w:b/>
              </w:rPr>
            </w:pPr>
            <w:r w:rsidRPr="006B7CED">
              <w:t>Samples</w:t>
            </w:r>
          </w:p>
        </w:tc>
        <w:tc>
          <w:tcPr>
            <w:tcW w:w="3324" w:type="dxa"/>
            <w:tcBorders>
              <w:top w:val="single" w:sz="4" w:space="0" w:color="auto"/>
              <w:bottom w:val="single" w:sz="4" w:space="0" w:color="auto"/>
            </w:tcBorders>
            <w:vAlign w:val="center"/>
          </w:tcPr>
          <w:p w:rsidR="00DA549B" w:rsidRPr="006B7CED" w:rsidRDefault="00DA549B" w:rsidP="006B7CED">
            <w:pPr>
              <w:jc w:val="center"/>
            </w:pPr>
            <w:r w:rsidRPr="006B7CED">
              <w:t>Effective thermal conductivity</w:t>
            </w:r>
          </w:p>
          <w:p w:rsidR="00DA549B" w:rsidRPr="006B7CED" w:rsidRDefault="00DA549B" w:rsidP="006B7CED">
            <w:pPr>
              <w:jc w:val="center"/>
            </w:pPr>
            <w:r w:rsidRPr="006B7CED">
              <w:rPr>
                <w:rFonts w:eastAsiaTheme="minorEastAsia"/>
              </w:rPr>
              <w:t>(W/m.K)</w:t>
            </w:r>
          </w:p>
        </w:tc>
        <w:tc>
          <w:tcPr>
            <w:tcW w:w="3324" w:type="dxa"/>
            <w:tcBorders>
              <w:top w:val="single" w:sz="4" w:space="0" w:color="auto"/>
              <w:bottom w:val="single" w:sz="4" w:space="0" w:color="auto"/>
            </w:tcBorders>
            <w:vAlign w:val="center"/>
          </w:tcPr>
          <w:p w:rsidR="00DA549B" w:rsidRPr="006B7CED" w:rsidRDefault="00DA549B" w:rsidP="006B7CED">
            <w:pPr>
              <w:jc w:val="center"/>
            </w:pPr>
            <w:r w:rsidRPr="006B7CED">
              <w:t>Thermal resistance</w:t>
            </w:r>
          </w:p>
          <w:p w:rsidR="00DA549B" w:rsidRPr="006B7CED" w:rsidRDefault="00DA549B" w:rsidP="006B7CED">
            <w:pPr>
              <w:jc w:val="center"/>
            </w:pPr>
            <w:r w:rsidRPr="006B7CED">
              <w:t>(m</w:t>
            </w:r>
            <w:r w:rsidRPr="006B7CED">
              <w:rPr>
                <w:vertAlign w:val="superscript"/>
              </w:rPr>
              <w:t>2</w:t>
            </w:r>
            <w:r w:rsidRPr="006B7CED">
              <w:t>.K/W)</w:t>
            </w:r>
          </w:p>
        </w:tc>
      </w:tr>
      <w:tr w:rsidR="00DA549B" w:rsidRPr="00FE6A95" w:rsidTr="004528E4">
        <w:trPr>
          <w:trHeight w:val="170"/>
        </w:trPr>
        <w:tc>
          <w:tcPr>
            <w:tcW w:w="2045" w:type="dxa"/>
            <w:tcBorders>
              <w:top w:val="single" w:sz="4" w:space="0" w:color="auto"/>
            </w:tcBorders>
          </w:tcPr>
          <w:p w:rsidR="00DA549B" w:rsidRPr="006B7CED" w:rsidRDefault="00DA549B" w:rsidP="006B7CED">
            <w:pPr>
              <w:rPr>
                <w:b/>
              </w:rPr>
            </w:pPr>
            <w:r w:rsidRPr="006B7CED">
              <w:t>Sample-1</w:t>
            </w:r>
          </w:p>
        </w:tc>
        <w:tc>
          <w:tcPr>
            <w:tcW w:w="3324" w:type="dxa"/>
            <w:tcBorders>
              <w:top w:val="single" w:sz="4" w:space="0" w:color="auto"/>
            </w:tcBorders>
          </w:tcPr>
          <w:p w:rsidR="00DA549B" w:rsidRPr="006B7CED" w:rsidRDefault="00DA549B" w:rsidP="00DA549B">
            <w:pPr>
              <w:spacing w:line="360" w:lineRule="auto"/>
              <w:jc w:val="center"/>
            </w:pPr>
            <w:r w:rsidRPr="006B7CED">
              <w:t>0.037335</w:t>
            </w:r>
          </w:p>
        </w:tc>
        <w:tc>
          <w:tcPr>
            <w:tcW w:w="3324" w:type="dxa"/>
            <w:tcBorders>
              <w:top w:val="single" w:sz="4" w:space="0" w:color="auto"/>
            </w:tcBorders>
            <w:vAlign w:val="center"/>
          </w:tcPr>
          <w:p w:rsidR="00DA549B" w:rsidRPr="006B7CED" w:rsidRDefault="00DA549B" w:rsidP="00DA549B">
            <w:pPr>
              <w:jc w:val="center"/>
              <w:rPr>
                <w:color w:val="000000"/>
              </w:rPr>
            </w:pPr>
            <w:r w:rsidRPr="006B7CED">
              <w:rPr>
                <w:color w:val="000000"/>
              </w:rPr>
              <w:t>0.014464</w:t>
            </w:r>
          </w:p>
        </w:tc>
      </w:tr>
      <w:tr w:rsidR="00DA549B" w:rsidRPr="00FE6A95" w:rsidTr="004528E4">
        <w:trPr>
          <w:trHeight w:val="157"/>
        </w:trPr>
        <w:tc>
          <w:tcPr>
            <w:tcW w:w="2045" w:type="dxa"/>
          </w:tcPr>
          <w:p w:rsidR="00DA549B" w:rsidRPr="006B7CED" w:rsidRDefault="00DA549B" w:rsidP="00DA549B">
            <w:pPr>
              <w:spacing w:line="360" w:lineRule="auto"/>
              <w:rPr>
                <w:b/>
              </w:rPr>
            </w:pPr>
            <w:r w:rsidRPr="006B7CED">
              <w:t>Sample-2</w:t>
            </w:r>
          </w:p>
        </w:tc>
        <w:tc>
          <w:tcPr>
            <w:tcW w:w="3324" w:type="dxa"/>
          </w:tcPr>
          <w:p w:rsidR="00DA549B" w:rsidRPr="006B7CED" w:rsidRDefault="00DA549B" w:rsidP="00DA549B">
            <w:pPr>
              <w:spacing w:line="360" w:lineRule="auto"/>
              <w:jc w:val="center"/>
            </w:pPr>
            <w:r w:rsidRPr="006B7CED">
              <w:t>0.036146</w:t>
            </w:r>
          </w:p>
        </w:tc>
        <w:tc>
          <w:tcPr>
            <w:tcW w:w="3324" w:type="dxa"/>
            <w:vAlign w:val="center"/>
          </w:tcPr>
          <w:p w:rsidR="00DA549B" w:rsidRPr="006B7CED" w:rsidRDefault="00DA549B" w:rsidP="00DA549B">
            <w:pPr>
              <w:jc w:val="center"/>
              <w:rPr>
                <w:color w:val="000000"/>
              </w:rPr>
            </w:pPr>
            <w:r w:rsidRPr="006B7CED">
              <w:rPr>
                <w:color w:val="000000"/>
              </w:rPr>
              <w:t>0.009683</w:t>
            </w:r>
          </w:p>
        </w:tc>
      </w:tr>
      <w:tr w:rsidR="00DA549B" w:rsidRPr="00FE6A95" w:rsidTr="004528E4">
        <w:trPr>
          <w:trHeight w:val="365"/>
        </w:trPr>
        <w:tc>
          <w:tcPr>
            <w:tcW w:w="2045" w:type="dxa"/>
          </w:tcPr>
          <w:p w:rsidR="00DA549B" w:rsidRPr="006B7CED" w:rsidRDefault="00DA549B" w:rsidP="00DA549B">
            <w:pPr>
              <w:spacing w:line="360" w:lineRule="auto"/>
              <w:rPr>
                <w:b/>
              </w:rPr>
            </w:pPr>
            <w:r w:rsidRPr="006B7CED">
              <w:t>Sample-3</w:t>
            </w:r>
          </w:p>
        </w:tc>
        <w:tc>
          <w:tcPr>
            <w:tcW w:w="3324" w:type="dxa"/>
          </w:tcPr>
          <w:p w:rsidR="00DA549B" w:rsidRPr="006B7CED" w:rsidRDefault="00DA549B" w:rsidP="00DA549B">
            <w:pPr>
              <w:spacing w:line="360" w:lineRule="auto"/>
              <w:jc w:val="center"/>
            </w:pPr>
            <w:r w:rsidRPr="006B7CED">
              <w:t>0.033889</w:t>
            </w:r>
          </w:p>
        </w:tc>
        <w:tc>
          <w:tcPr>
            <w:tcW w:w="3324" w:type="dxa"/>
            <w:vAlign w:val="center"/>
          </w:tcPr>
          <w:p w:rsidR="00DA549B" w:rsidRPr="006B7CED" w:rsidRDefault="00DA549B" w:rsidP="00DA549B">
            <w:pPr>
              <w:jc w:val="center"/>
              <w:rPr>
                <w:color w:val="000000"/>
              </w:rPr>
            </w:pPr>
            <w:r w:rsidRPr="006B7CED">
              <w:rPr>
                <w:color w:val="000000"/>
              </w:rPr>
              <w:t>0.01682</w:t>
            </w:r>
          </w:p>
        </w:tc>
      </w:tr>
    </w:tbl>
    <w:p w:rsidR="00DA549B" w:rsidRPr="00D11238" w:rsidRDefault="00DA549B" w:rsidP="00DA549B">
      <w:pPr>
        <w:rPr>
          <w:sz w:val="10"/>
        </w:rPr>
      </w:pPr>
    </w:p>
    <w:p w:rsidR="00DA549B" w:rsidRDefault="00DA549B" w:rsidP="00DA549B"/>
    <w:p w:rsidR="00DA549B" w:rsidRPr="006B7CED" w:rsidRDefault="007C2BBA" w:rsidP="006B7CED">
      <w:pPr>
        <w:spacing w:line="480" w:lineRule="auto"/>
        <w:jc w:val="both"/>
      </w:pPr>
      <w:r w:rsidRPr="007C2BBA">
        <w:fldChar w:fldCharType="begin"/>
      </w:r>
      <w:r w:rsidRPr="007C2BBA">
        <w:instrText xml:space="preserve"> REF _Ref484271095 \h  \* MERGEFORMAT </w:instrText>
      </w:r>
      <w:r w:rsidRPr="007C2BBA">
        <w:fldChar w:fldCharType="separate"/>
      </w:r>
      <w:r w:rsidR="00D8490B" w:rsidRPr="007C2BBA">
        <w:t xml:space="preserve">Fig. </w:t>
      </w:r>
      <w:r w:rsidR="00D8490B" w:rsidRPr="00D8490B">
        <w:rPr>
          <w:noProof/>
        </w:rPr>
        <w:t>19</w:t>
      </w:r>
      <w:r w:rsidRPr="007C2BBA">
        <w:fldChar w:fldCharType="end"/>
      </w:r>
      <w:r w:rsidR="00DA549B" w:rsidRPr="006B7CED">
        <w:t xml:space="preserve"> shows the comparison between the experimental and predicted results of thermal conductivity. It shows good linear relationship between the two reflected by </w:t>
      </w:r>
      <w:r w:rsidR="002C1D6F" w:rsidRPr="006B7CED">
        <w:t xml:space="preserve">high </w:t>
      </w:r>
      <w:r w:rsidR="00DA549B" w:rsidRPr="006B7CED">
        <w:t xml:space="preserve">correlation factor of </w:t>
      </w:r>
      <w:r w:rsidR="00DA549B" w:rsidRPr="006B7CED">
        <w:rPr>
          <w:color w:val="000000"/>
        </w:rPr>
        <w:t xml:space="preserve">0.992372 and coefficient of determination of 0.98. However there is high absolute mean error (17.86638%) between the experimental and predicted results, this can be explained by the fact that there was no consideration of fibre orientation and </w:t>
      </w:r>
      <w:r w:rsidR="00DA549B" w:rsidRPr="006B7CED">
        <w:rPr>
          <w:color w:val="000000"/>
        </w:rPr>
        <w:lastRenderedPageBreak/>
        <w:t>thermal anisotropy of fibres in the nonwoven fabric. This is agreed well with the finding in reference</w:t>
      </w:r>
      <w:hyperlink w:anchor="_ENREF_21" w:tooltip="Siddiqui, 2014 #14" w:history="1">
        <w:r w:rsidR="00737F8A" w:rsidRPr="006B7CED">
          <w:rPr>
            <w:color w:val="000000"/>
          </w:rPr>
          <w:fldChar w:fldCharType="begin"/>
        </w:r>
        <w:r w:rsidR="00737F8A">
          <w:rPr>
            <w:color w:val="000000"/>
          </w:rPr>
          <w:instrText xml:space="preserve"> ADDIN EN.CITE &lt;EndNote&gt;&lt;Cite&gt;&lt;Author&gt;Siddiqui&lt;/Author&gt;&lt;Year&gt;2014&lt;/Year&gt;&lt;RecNum&gt;14&lt;/RecNum&gt;&lt;DisplayText&gt;&lt;style face="superscript"&gt;21&lt;/style&gt;&lt;/DisplayText&gt;&lt;record&gt;&lt;rec-number&gt;14&lt;/rec-number&gt;&lt;foreign-keys&gt;&lt;key app="EN" db-id="xrafvdfzg5zp5lezwwb5f29sw2ze0ap5dpvr" timestamp="1496483615"&gt;14&lt;/key&gt;&lt;/foreign-keys&gt;&lt;ref-type name="Journal Article"&gt;17&lt;/ref-type&gt;&lt;contributors&gt;&lt;authors&gt;&lt;author&gt;Siddiqui, Muhammad Owais Raza&lt;/author&gt;&lt;author&gt;Sun, Danmei&lt;/author&gt;&lt;/authors&gt;&lt;/contributors&gt;&lt;titles&gt;&lt;title&gt;Automated model generation of knitted fabric for thermal conductivity prediction using finite element analysis and its applications in composites&lt;/title&gt;&lt;secondary-title&gt;Journal of Industrial Textiles&lt;/secondary-title&gt;&lt;/titles&gt;&lt;periodical&gt;&lt;full-title&gt;Journal of Industrial Textiles&lt;/full-title&gt;&lt;/periodical&gt;&lt;dates&gt;&lt;year&gt;2014&lt;/year&gt;&lt;pub-dates&gt;&lt;date&gt;September 17, 2014&lt;/date&gt;&lt;/pub-dates&gt;&lt;/dates&gt;&lt;urls&gt;&lt;related-urls&gt;&lt;url&gt;http://jit.sagepub.com/content/early/2014/09/17/1528083714551440.abstract&lt;/url&gt;&lt;/related-urls&gt;&lt;/urls&gt;&lt;electronic-resource-num&gt;10.1177/1528083714551440&lt;/electronic-resource-num&gt;&lt;/record&gt;&lt;/Cite&gt;&lt;/EndNote&gt;</w:instrText>
        </w:r>
        <w:r w:rsidR="00737F8A" w:rsidRPr="006B7CED">
          <w:rPr>
            <w:color w:val="000000"/>
          </w:rPr>
          <w:fldChar w:fldCharType="separate"/>
        </w:r>
        <w:r w:rsidR="00737F8A" w:rsidRPr="00C20C15">
          <w:rPr>
            <w:noProof/>
            <w:color w:val="000000"/>
            <w:vertAlign w:val="superscript"/>
          </w:rPr>
          <w:t>21</w:t>
        </w:r>
        <w:r w:rsidR="00737F8A" w:rsidRPr="006B7CED">
          <w:rPr>
            <w:color w:val="000000"/>
          </w:rPr>
          <w:fldChar w:fldCharType="end"/>
        </w:r>
      </w:hyperlink>
      <w:r w:rsidR="00E3111D">
        <w:rPr>
          <w:color w:val="000000"/>
        </w:rPr>
        <w:t>,</w:t>
      </w:r>
      <w:r w:rsidR="00DA549B" w:rsidRPr="006B7CED">
        <w:rPr>
          <w:color w:val="000000"/>
        </w:rPr>
        <w:t xml:space="preserve"> that the isotropic analysis has more error as compared to the anisotropic conditions.</w:t>
      </w:r>
      <w:r w:rsidR="00DA549B" w:rsidRPr="006B7CED">
        <w:t xml:space="preserve"> </w:t>
      </w:r>
    </w:p>
    <w:p w:rsidR="00DA549B" w:rsidRDefault="00C93ACC" w:rsidP="00E3111D">
      <w:pPr>
        <w:spacing w:line="480" w:lineRule="auto"/>
        <w:jc w:val="both"/>
        <w:rPr>
          <w:sz w:val="24"/>
          <w:szCs w:val="24"/>
        </w:rPr>
      </w:pPr>
      <w:r w:rsidRPr="00C93ACC">
        <w:fldChar w:fldCharType="begin"/>
      </w:r>
      <w:r w:rsidRPr="00C93ACC">
        <w:instrText xml:space="preserve"> REF _Ref484271157 \h  \* MERGEFORMAT </w:instrText>
      </w:r>
      <w:r w:rsidRPr="00C93ACC">
        <w:fldChar w:fldCharType="separate"/>
      </w:r>
      <w:r w:rsidR="00D8490B">
        <w:t>Fig.</w:t>
      </w:r>
      <w:r w:rsidR="00D8490B" w:rsidRPr="00C93ACC">
        <w:t xml:space="preserve"> </w:t>
      </w:r>
      <w:r w:rsidR="00D8490B" w:rsidRPr="00D8490B">
        <w:rPr>
          <w:noProof/>
        </w:rPr>
        <w:t>20</w:t>
      </w:r>
      <w:r w:rsidRPr="00C93ACC">
        <w:fldChar w:fldCharType="end"/>
      </w:r>
      <w:r w:rsidR="00DA549B" w:rsidRPr="006B7CED">
        <w:t xml:space="preserve"> shows the comparison between the experimental and predicted results of thermal resistance. It shows good linear relationship between the two reflected by correlation factor of </w:t>
      </w:r>
      <w:r w:rsidR="00DA549B" w:rsidRPr="006B7CED">
        <w:rPr>
          <w:color w:val="000000"/>
        </w:rPr>
        <w:t>0.992378 and coefficient of determination of 0.9848. However there is high absolute mean error (21.8267%) between the experimental and predicted results</w:t>
      </w:r>
      <w:r w:rsidR="000A7DB1" w:rsidRPr="006B7CED">
        <w:rPr>
          <w:color w:val="000000"/>
        </w:rPr>
        <w:t>, caused by</w:t>
      </w:r>
      <w:r w:rsidR="00DA549B" w:rsidRPr="006B7CED">
        <w:rPr>
          <w:color w:val="000000"/>
        </w:rPr>
        <w:t xml:space="preserve"> the </w:t>
      </w:r>
      <w:r w:rsidR="000A7DB1" w:rsidRPr="006B7CED">
        <w:rPr>
          <w:color w:val="000000"/>
        </w:rPr>
        <w:t xml:space="preserve">same </w:t>
      </w:r>
      <w:r w:rsidR="00E3111D">
        <w:rPr>
          <w:color w:val="000000"/>
        </w:rPr>
        <w:t>reason explained above.</w:t>
      </w:r>
    </w:p>
    <w:p w:rsidR="007C2BBA" w:rsidRDefault="00DA549B" w:rsidP="007C2BBA">
      <w:pPr>
        <w:keepNext/>
        <w:spacing w:line="360" w:lineRule="auto"/>
        <w:jc w:val="center"/>
      </w:pPr>
      <w:r>
        <w:rPr>
          <w:noProof/>
          <w:lang w:eastAsia="zh-CN"/>
        </w:rPr>
        <w:drawing>
          <wp:inline distT="0" distB="0" distL="0" distR="0" wp14:anchorId="032E98AE" wp14:editId="2DA40309">
            <wp:extent cx="5771408" cy="3396343"/>
            <wp:effectExtent l="0" t="0" r="20320" b="13970"/>
            <wp:docPr id="1700" name="Chart 17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DE4AC7" w:rsidRPr="007C2BBA" w:rsidRDefault="007C2BBA" w:rsidP="007C2BBA">
      <w:pPr>
        <w:pStyle w:val="Caption"/>
        <w:jc w:val="center"/>
        <w:rPr>
          <w:b w:val="0"/>
          <w:color w:val="auto"/>
          <w:sz w:val="20"/>
          <w:szCs w:val="20"/>
        </w:rPr>
      </w:pPr>
      <w:bookmarkStart w:id="30" w:name="_Ref484271095"/>
      <w:r w:rsidRPr="007C2BBA">
        <w:rPr>
          <w:b w:val="0"/>
          <w:color w:val="auto"/>
          <w:sz w:val="20"/>
          <w:szCs w:val="20"/>
        </w:rPr>
        <w:t xml:space="preserve">Fig. </w:t>
      </w:r>
      <w:r w:rsidRPr="007C2BBA">
        <w:rPr>
          <w:b w:val="0"/>
          <w:color w:val="auto"/>
          <w:sz w:val="20"/>
          <w:szCs w:val="20"/>
        </w:rPr>
        <w:fldChar w:fldCharType="begin"/>
      </w:r>
      <w:r w:rsidRPr="007C2BBA">
        <w:rPr>
          <w:b w:val="0"/>
          <w:color w:val="auto"/>
          <w:sz w:val="20"/>
          <w:szCs w:val="20"/>
        </w:rPr>
        <w:instrText xml:space="preserve"> SEQ Fig_ \* ARABIC </w:instrText>
      </w:r>
      <w:r w:rsidRPr="007C2BBA">
        <w:rPr>
          <w:b w:val="0"/>
          <w:color w:val="auto"/>
          <w:sz w:val="20"/>
          <w:szCs w:val="20"/>
        </w:rPr>
        <w:fldChar w:fldCharType="separate"/>
      </w:r>
      <w:r w:rsidR="00D8490B">
        <w:rPr>
          <w:b w:val="0"/>
          <w:noProof/>
          <w:color w:val="auto"/>
          <w:sz w:val="20"/>
          <w:szCs w:val="20"/>
        </w:rPr>
        <w:t>19</w:t>
      </w:r>
      <w:r w:rsidRPr="007C2BBA">
        <w:rPr>
          <w:b w:val="0"/>
          <w:color w:val="auto"/>
          <w:sz w:val="20"/>
          <w:szCs w:val="20"/>
        </w:rPr>
        <w:fldChar w:fldCharType="end"/>
      </w:r>
      <w:bookmarkEnd w:id="30"/>
      <w:r w:rsidRPr="007C2BBA">
        <w:rPr>
          <w:b w:val="0"/>
          <w:color w:val="auto"/>
          <w:sz w:val="20"/>
          <w:szCs w:val="20"/>
        </w:rPr>
        <w:t>. A Comparison of effective thermal conductivity between predicted by FE model and experiment.</w:t>
      </w:r>
    </w:p>
    <w:p w:rsidR="00C93ACC" w:rsidRDefault="00DA549B" w:rsidP="00C93ACC">
      <w:pPr>
        <w:keepNext/>
        <w:spacing w:line="360" w:lineRule="auto"/>
        <w:jc w:val="center"/>
      </w:pPr>
      <w:r>
        <w:rPr>
          <w:noProof/>
          <w:lang w:eastAsia="zh-CN"/>
        </w:rPr>
        <w:drawing>
          <wp:inline distT="0" distB="0" distL="0" distR="0" wp14:anchorId="0815301D" wp14:editId="2FE389B9">
            <wp:extent cx="5771408" cy="3111335"/>
            <wp:effectExtent l="0" t="0" r="20320" b="13335"/>
            <wp:docPr id="1701" name="Chart 17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DE4AC7" w:rsidRPr="00C93ACC" w:rsidRDefault="00C93ACC" w:rsidP="00C93ACC">
      <w:pPr>
        <w:pStyle w:val="Caption"/>
        <w:jc w:val="center"/>
        <w:rPr>
          <w:b w:val="0"/>
          <w:color w:val="auto"/>
          <w:sz w:val="20"/>
          <w:szCs w:val="20"/>
        </w:rPr>
      </w:pPr>
      <w:bookmarkStart w:id="31" w:name="_Ref484271157"/>
      <w:r>
        <w:rPr>
          <w:b w:val="0"/>
          <w:color w:val="auto"/>
          <w:sz w:val="20"/>
          <w:szCs w:val="20"/>
        </w:rPr>
        <w:t>Fig.</w:t>
      </w:r>
      <w:r w:rsidRPr="00C93ACC">
        <w:rPr>
          <w:b w:val="0"/>
          <w:color w:val="auto"/>
          <w:sz w:val="20"/>
          <w:szCs w:val="20"/>
        </w:rPr>
        <w:t xml:space="preserve"> </w:t>
      </w:r>
      <w:r w:rsidRPr="00C93ACC">
        <w:rPr>
          <w:b w:val="0"/>
          <w:color w:val="auto"/>
          <w:sz w:val="20"/>
          <w:szCs w:val="20"/>
        </w:rPr>
        <w:fldChar w:fldCharType="begin"/>
      </w:r>
      <w:r w:rsidRPr="00C93ACC">
        <w:rPr>
          <w:b w:val="0"/>
          <w:color w:val="auto"/>
          <w:sz w:val="20"/>
          <w:szCs w:val="20"/>
        </w:rPr>
        <w:instrText xml:space="preserve"> SEQ Fig_ \* ARABIC </w:instrText>
      </w:r>
      <w:r w:rsidRPr="00C93ACC">
        <w:rPr>
          <w:b w:val="0"/>
          <w:color w:val="auto"/>
          <w:sz w:val="20"/>
          <w:szCs w:val="20"/>
        </w:rPr>
        <w:fldChar w:fldCharType="separate"/>
      </w:r>
      <w:r w:rsidR="00D8490B">
        <w:rPr>
          <w:b w:val="0"/>
          <w:noProof/>
          <w:color w:val="auto"/>
          <w:sz w:val="20"/>
          <w:szCs w:val="20"/>
        </w:rPr>
        <w:t>20</w:t>
      </w:r>
      <w:r w:rsidRPr="00C93ACC">
        <w:rPr>
          <w:b w:val="0"/>
          <w:color w:val="auto"/>
          <w:sz w:val="20"/>
          <w:szCs w:val="20"/>
        </w:rPr>
        <w:fldChar w:fldCharType="end"/>
      </w:r>
      <w:bookmarkEnd w:id="31"/>
      <w:r w:rsidRPr="00C93ACC">
        <w:rPr>
          <w:b w:val="0"/>
          <w:color w:val="auto"/>
          <w:sz w:val="20"/>
          <w:szCs w:val="20"/>
        </w:rPr>
        <w:t>. A Comparison of thermal resistance between predicted by FE model and experiment.</w:t>
      </w:r>
    </w:p>
    <w:p w:rsidR="00DA549B" w:rsidRPr="006B7CED" w:rsidRDefault="00DA549B" w:rsidP="00DA549B">
      <w:pPr>
        <w:pStyle w:val="Caption"/>
        <w:spacing w:after="0" w:line="360" w:lineRule="auto"/>
        <w:jc w:val="both"/>
        <w:rPr>
          <w:sz w:val="20"/>
          <w:szCs w:val="20"/>
        </w:rPr>
      </w:pPr>
      <w:r w:rsidRPr="006B7CED">
        <w:rPr>
          <w:b w:val="0"/>
          <w:color w:val="auto"/>
          <w:sz w:val="20"/>
          <w:szCs w:val="20"/>
        </w:rPr>
        <w:lastRenderedPageBreak/>
        <w:t xml:space="preserve">The next step is to evaluate the orientation of nonwoven fabric. For this purpose 2D Fast Fourier Transform (FFT) was utilized to measure the alignment fibres in nonwoven fabric. A 2D SEM image was utilized and </w:t>
      </w:r>
      <w:r w:rsidR="00B32295" w:rsidRPr="006B7CED">
        <w:rPr>
          <w:b w:val="0"/>
          <w:color w:val="auto"/>
          <w:sz w:val="20"/>
          <w:szCs w:val="20"/>
        </w:rPr>
        <w:t xml:space="preserve">a </w:t>
      </w:r>
      <w:r w:rsidRPr="006B7CED">
        <w:rPr>
          <w:b w:val="0"/>
          <w:color w:val="auto"/>
          <w:sz w:val="20"/>
          <w:szCs w:val="20"/>
        </w:rPr>
        <w:t>cropped portion between the two bonding points was taken for analysis of fibre orientation</w:t>
      </w:r>
      <w:r w:rsidR="00B32295" w:rsidRPr="006B7CED">
        <w:rPr>
          <w:b w:val="0"/>
          <w:color w:val="auto"/>
          <w:sz w:val="20"/>
          <w:szCs w:val="20"/>
        </w:rPr>
        <w:t>,</w:t>
      </w:r>
      <w:r w:rsidRPr="006B7CED">
        <w:rPr>
          <w:b w:val="0"/>
          <w:color w:val="auto"/>
          <w:sz w:val="20"/>
          <w:szCs w:val="20"/>
        </w:rPr>
        <w:t xml:space="preserve"> presented in</w:t>
      </w:r>
      <w:r w:rsidR="00DE4AC7" w:rsidRPr="006B7CED">
        <w:rPr>
          <w:b w:val="0"/>
          <w:color w:val="auto"/>
          <w:sz w:val="20"/>
          <w:szCs w:val="20"/>
        </w:rPr>
        <w:t xml:space="preserve"> </w:t>
      </w:r>
      <w:r w:rsidR="00B352ED">
        <w:rPr>
          <w:b w:val="0"/>
          <w:color w:val="auto"/>
          <w:sz w:val="20"/>
          <w:szCs w:val="20"/>
        </w:rPr>
        <w:fldChar w:fldCharType="begin"/>
      </w:r>
      <w:r w:rsidR="00B352ED">
        <w:rPr>
          <w:b w:val="0"/>
          <w:color w:val="auto"/>
          <w:sz w:val="20"/>
          <w:szCs w:val="20"/>
        </w:rPr>
        <w:instrText xml:space="preserve"> REF _Ref484271333 \h </w:instrText>
      </w:r>
      <w:r w:rsidR="00B352ED">
        <w:rPr>
          <w:b w:val="0"/>
          <w:color w:val="auto"/>
          <w:sz w:val="20"/>
          <w:szCs w:val="20"/>
        </w:rPr>
      </w:r>
      <w:r w:rsidR="00B352ED">
        <w:rPr>
          <w:b w:val="0"/>
          <w:color w:val="auto"/>
          <w:sz w:val="20"/>
          <w:szCs w:val="20"/>
        </w:rPr>
        <w:fldChar w:fldCharType="separate"/>
      </w:r>
      <w:r w:rsidR="00D8490B" w:rsidRPr="00B352ED">
        <w:rPr>
          <w:b w:val="0"/>
          <w:color w:val="auto"/>
          <w:sz w:val="20"/>
          <w:szCs w:val="20"/>
        </w:rPr>
        <w:t xml:space="preserve">Fig. </w:t>
      </w:r>
      <w:r w:rsidR="00D8490B">
        <w:rPr>
          <w:b w:val="0"/>
          <w:noProof/>
          <w:color w:val="auto"/>
          <w:sz w:val="20"/>
          <w:szCs w:val="20"/>
        </w:rPr>
        <w:t>21</w:t>
      </w:r>
      <w:r w:rsidR="00B352ED">
        <w:rPr>
          <w:b w:val="0"/>
          <w:color w:val="auto"/>
          <w:sz w:val="20"/>
          <w:szCs w:val="20"/>
        </w:rPr>
        <w:fldChar w:fldCharType="end"/>
      </w:r>
      <w:r w:rsidRPr="006B7CED">
        <w:rPr>
          <w:b w:val="0"/>
          <w:color w:val="auto"/>
          <w:sz w:val="20"/>
          <w:szCs w:val="20"/>
        </w:rPr>
        <w:t xml:space="preserve">. </w:t>
      </w:r>
    </w:p>
    <w:p w:rsidR="00DA549B" w:rsidRPr="00FF2790" w:rsidRDefault="00DA549B" w:rsidP="00DA549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7"/>
      </w:tblGrid>
      <w:tr w:rsidR="00DA549B" w:rsidRPr="00FF2790" w:rsidTr="00DA549B">
        <w:trPr>
          <w:jc w:val="center"/>
        </w:trPr>
        <w:tc>
          <w:tcPr>
            <w:tcW w:w="7639" w:type="dxa"/>
          </w:tcPr>
          <w:p w:rsidR="00DA549B" w:rsidRPr="006B7CED" w:rsidRDefault="00DA549B" w:rsidP="00B352ED">
            <w:pPr>
              <w:keepNext/>
              <w:spacing w:line="360" w:lineRule="auto"/>
              <w:jc w:val="center"/>
            </w:pPr>
            <w:r w:rsidRPr="00FF2790">
              <w:rPr>
                <w:noProof/>
                <w:sz w:val="28"/>
                <w:lang w:eastAsia="zh-CN"/>
              </w:rPr>
              <mc:AlternateContent>
                <mc:Choice Requires="wpg">
                  <w:drawing>
                    <wp:inline distT="0" distB="0" distL="0" distR="0" wp14:anchorId="47275918" wp14:editId="4B91D438">
                      <wp:extent cx="5144684" cy="2628000"/>
                      <wp:effectExtent l="0" t="0" r="0" b="1270"/>
                      <wp:docPr id="1660" name="Group 1660"/>
                      <wp:cNvGraphicFramePr/>
                      <a:graphic xmlns:a="http://schemas.openxmlformats.org/drawingml/2006/main">
                        <a:graphicData uri="http://schemas.microsoft.com/office/word/2010/wordprocessingGroup">
                          <wpg:wgp>
                            <wpg:cNvGrpSpPr/>
                            <wpg:grpSpPr>
                              <a:xfrm>
                                <a:off x="0" y="0"/>
                                <a:ext cx="5144684" cy="2628000"/>
                                <a:chOff x="-4" y="-1"/>
                                <a:chExt cx="5151400" cy="2628000"/>
                              </a:xfrm>
                            </wpg:grpSpPr>
                            <wpg:grpSp>
                              <wpg:cNvPr id="1661" name="Group 1661"/>
                              <wpg:cNvGrpSpPr/>
                              <wpg:grpSpPr>
                                <a:xfrm>
                                  <a:off x="-4" y="-1"/>
                                  <a:ext cx="3818995" cy="2628000"/>
                                  <a:chOff x="-4" y="-1"/>
                                  <a:chExt cx="3819702" cy="2628000"/>
                                </a:xfrm>
                              </wpg:grpSpPr>
                              <pic:pic xmlns:pic="http://schemas.openxmlformats.org/drawingml/2006/picture">
                                <pic:nvPicPr>
                                  <pic:cNvPr id="1662" name="Picture 1662"/>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4" y="-1"/>
                                    <a:ext cx="3514554" cy="2628000"/>
                                  </a:xfrm>
                                  <a:prstGeom prst="rect">
                                    <a:avLst/>
                                  </a:prstGeom>
                                </pic:spPr>
                              </pic:pic>
                              <wps:wsp>
                                <wps:cNvPr id="1663" name="Rectangle 1663"/>
                                <wps:cNvSpPr/>
                                <wps:spPr>
                                  <a:xfrm>
                                    <a:off x="2067009" y="1093445"/>
                                    <a:ext cx="871061" cy="733562"/>
                                  </a:xfrm>
                                  <a:prstGeom prst="rect">
                                    <a:avLst/>
                                  </a:prstGeom>
                                  <a:noFill/>
                                  <a:ln>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4" name="Freeform 1664"/>
                                <wps:cNvSpPr/>
                                <wps:spPr>
                                  <a:xfrm>
                                    <a:off x="2870987" y="923619"/>
                                    <a:ext cx="948711" cy="169542"/>
                                  </a:xfrm>
                                  <a:custGeom>
                                    <a:avLst/>
                                    <a:gdLst>
                                      <a:gd name="connsiteX0" fmla="*/ 0 w 1066800"/>
                                      <a:gd name="connsiteY0" fmla="*/ 282108 h 282108"/>
                                      <a:gd name="connsiteX1" fmla="*/ 466725 w 1066800"/>
                                      <a:gd name="connsiteY1" fmla="*/ 5883 h 282108"/>
                                      <a:gd name="connsiteX2" fmla="*/ 1066800 w 1066800"/>
                                      <a:gd name="connsiteY2" fmla="*/ 120183 h 282108"/>
                                    </a:gdLst>
                                    <a:ahLst/>
                                    <a:cxnLst>
                                      <a:cxn ang="0">
                                        <a:pos x="connsiteX0" y="connsiteY0"/>
                                      </a:cxn>
                                      <a:cxn ang="0">
                                        <a:pos x="connsiteX1" y="connsiteY1"/>
                                      </a:cxn>
                                      <a:cxn ang="0">
                                        <a:pos x="connsiteX2" y="connsiteY2"/>
                                      </a:cxn>
                                    </a:cxnLst>
                                    <a:rect l="l" t="t" r="r" b="b"/>
                                    <a:pathLst>
                                      <a:path w="1066800" h="282108">
                                        <a:moveTo>
                                          <a:pt x="0" y="282108"/>
                                        </a:moveTo>
                                        <a:cubicBezTo>
                                          <a:pt x="144462" y="157489"/>
                                          <a:pt x="288925" y="32870"/>
                                          <a:pt x="466725" y="5883"/>
                                        </a:cubicBezTo>
                                        <a:cubicBezTo>
                                          <a:pt x="644525" y="-21104"/>
                                          <a:pt x="855662" y="49539"/>
                                          <a:pt x="1066800" y="120183"/>
                                        </a:cubicBezTo>
                                      </a:path>
                                    </a:pathLst>
                                  </a:cu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665" name="Picture 1665" descr="C:\Users\00111542\Desktop\Non-woven\sample_3\cropchp.jpg"/>
                                <pic:cNvPicPr>
                                  <a:picLocks noChangeAspect="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3819400" y="504825"/>
                                  <a:ext cx="1331996" cy="1332000"/>
                                </a:xfrm>
                                <a:prstGeom prst="rect">
                                  <a:avLst/>
                                </a:prstGeom>
                                <a:noFill/>
                                <a:ln>
                                  <a:noFill/>
                                </a:ln>
                              </pic:spPr>
                            </pic:pic>
                          </wpg:wgp>
                        </a:graphicData>
                      </a:graphic>
                    </wp:inline>
                  </w:drawing>
                </mc:Choice>
                <mc:Fallback>
                  <w:pict>
                    <v:group w14:anchorId="6E808191" id="Group 1660" o:spid="_x0000_s1026" style="width:405.1pt;height:206.95pt;mso-position-horizontal-relative:char;mso-position-vertical-relative:line" coordorigin="" coordsize="51514,2628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">
                      <v:group id="Group 1661" o:spid="_x0000_s1027" style="position:absolute;width:38189;height:26279" coordorigin="" coordsize="38197,26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">
                        <v:shape id="Picture 1662" o:spid="_x0000_s1028" type="#_x0000_t75" style="position:absolute;width:35145;height:26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">
                          <v:imagedata r:id="rId198" o:title=""/>
                          <v:path arrowok="t"/>
                        </v:shape>
                        <v:rect id="Rectangle 1663" o:spid="_x0000_s1029" style="position:absolute;left:20670;top:10934;width:8710;height:7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" filled="f" strokecolor="white [3212]" strokeweight="2pt">
                          <v:stroke dashstyle="1 1"/>
                        </v:rect>
                        <v:shape id="Freeform 1664" o:spid="_x0000_s1030" style="position:absolute;left:28709;top:9236;width:9487;height:1695;visibility:visible;mso-wrap-style:square;v-text-anchor:middle" coordsize="1066800,28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" path="m,282108c144462,157489,288925,32870,466725,5883v177800,-26987,388937,43656,600075,114300e" filled="f" strokecolor="black [3200]" strokeweight="2pt">
                          <v:stroke endarrow="block"/>
                          <v:shadow on="t" color="black" opacity="24903f" origin=",.5" offset="0,.55556mm"/>
                          <v:path arrowok="t" o:connecttype="custom" o:connectlocs="0,169542;415061,3536;948711,72228" o:connectangles="0,0,0"/>
                        </v:shape>
                      </v:group>
                      <v:shape id="Picture 1665" o:spid="_x0000_s1031" type="#_x0000_t75" style="position:absolute;left:38194;top:5048;width:13319;height:13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">
                        <v:imagedata r:id="rId199" o:title="cropchp"/>
                        <v:path arrowok="t"/>
                      </v:shape>
                      <w10:anchorlock/>
                    </v:group>
                  </w:pict>
                </mc:Fallback>
              </mc:AlternateContent>
            </w:r>
          </w:p>
        </w:tc>
      </w:tr>
    </w:tbl>
    <w:p w:rsidR="00B352ED" w:rsidRPr="00B352ED" w:rsidRDefault="00B352ED" w:rsidP="00B352ED">
      <w:pPr>
        <w:pStyle w:val="Caption"/>
        <w:jc w:val="center"/>
        <w:rPr>
          <w:b w:val="0"/>
          <w:color w:val="auto"/>
          <w:sz w:val="20"/>
          <w:szCs w:val="20"/>
        </w:rPr>
      </w:pPr>
      <w:bookmarkStart w:id="32" w:name="_Ref484271333"/>
      <w:r w:rsidRPr="00B352ED">
        <w:rPr>
          <w:b w:val="0"/>
          <w:color w:val="auto"/>
          <w:sz w:val="20"/>
          <w:szCs w:val="20"/>
        </w:rPr>
        <w:t xml:space="preserve">Fig. </w:t>
      </w:r>
      <w:r w:rsidRPr="00B352ED">
        <w:rPr>
          <w:b w:val="0"/>
          <w:color w:val="auto"/>
          <w:sz w:val="20"/>
          <w:szCs w:val="20"/>
        </w:rPr>
        <w:fldChar w:fldCharType="begin"/>
      </w:r>
      <w:r w:rsidRPr="00B352ED">
        <w:rPr>
          <w:b w:val="0"/>
          <w:color w:val="auto"/>
          <w:sz w:val="20"/>
          <w:szCs w:val="20"/>
        </w:rPr>
        <w:instrText xml:space="preserve"> SEQ Fig_ \* ARABIC </w:instrText>
      </w:r>
      <w:r w:rsidRPr="00B352ED">
        <w:rPr>
          <w:b w:val="0"/>
          <w:color w:val="auto"/>
          <w:sz w:val="20"/>
          <w:szCs w:val="20"/>
        </w:rPr>
        <w:fldChar w:fldCharType="separate"/>
      </w:r>
      <w:r w:rsidR="00D8490B">
        <w:rPr>
          <w:b w:val="0"/>
          <w:noProof/>
          <w:color w:val="auto"/>
          <w:sz w:val="20"/>
          <w:szCs w:val="20"/>
        </w:rPr>
        <w:t>21</w:t>
      </w:r>
      <w:r w:rsidRPr="00B352ED">
        <w:rPr>
          <w:b w:val="0"/>
          <w:color w:val="auto"/>
          <w:sz w:val="20"/>
          <w:szCs w:val="20"/>
        </w:rPr>
        <w:fldChar w:fldCharType="end"/>
      </w:r>
      <w:bookmarkEnd w:id="32"/>
      <w:r w:rsidRPr="00B352ED">
        <w:rPr>
          <w:b w:val="0"/>
          <w:color w:val="auto"/>
          <w:sz w:val="20"/>
          <w:szCs w:val="20"/>
        </w:rPr>
        <w:t>. Micrograph of sample-1.</w:t>
      </w:r>
    </w:p>
    <w:p w:rsidR="00DA549B" w:rsidRPr="006B7CED" w:rsidRDefault="00DA549B" w:rsidP="006B7CED">
      <w:pPr>
        <w:spacing w:line="480" w:lineRule="auto"/>
        <w:jc w:val="both"/>
      </w:pPr>
      <w:r w:rsidRPr="006B7CED">
        <w:t xml:space="preserve">Fibre orientation of thermally bonded nonwoven fabric has been evaluated by the following steps described by Ayres et al. </w:t>
      </w:r>
      <w:hyperlink w:anchor="_ENREF_22" w:tooltip="Ayres, 2008 #15" w:history="1">
        <w:r w:rsidR="00737F8A" w:rsidRPr="00643E17">
          <w:fldChar w:fldCharType="begin">
            <w:fldData xml:space="preserve">PEVuZE5vdGU+PENpdGU+PEF1dGhvcj5BeXJlczwvQXV0aG9yPjxZZWFyPjIwMDg8L1llYXI+PFJl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</w:fldData>
          </w:fldChar>
        </w:r>
        <w:r w:rsidR="00737F8A">
          <w:instrText xml:space="preserve"> ADDIN EN.CITE </w:instrText>
        </w:r>
        <w:r w:rsidR="00737F8A">
          <w:fldChar w:fldCharType="begin">
            <w:fldData xml:space="preserve">PEVuZE5vdGU+PENpdGU+PEF1dGhvcj5BeXJlczwvQXV0aG9yPjxZZWFyPjIwMDg8L1llYXI+PFJl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</w:fldData>
          </w:fldChar>
        </w:r>
        <w:r w:rsidR="00737F8A">
          <w:instrText xml:space="preserve"> ADDIN EN.CITE.DATA </w:instrText>
        </w:r>
        <w:r w:rsidR="00737F8A">
          <w:fldChar w:fldCharType="end"/>
        </w:r>
        <w:r w:rsidR="00737F8A" w:rsidRPr="00643E17">
          <w:fldChar w:fldCharType="separate"/>
        </w:r>
        <w:r w:rsidR="00737F8A" w:rsidRPr="00C20C15">
          <w:rPr>
            <w:noProof/>
            <w:vertAlign w:val="superscript"/>
          </w:rPr>
          <w:t>22</w:t>
        </w:r>
        <w:r w:rsidR="00737F8A" w:rsidRPr="00643E17">
          <w:fldChar w:fldCharType="end"/>
        </w:r>
      </w:hyperlink>
      <w:r w:rsidRPr="006B7CED">
        <w:t>:</w:t>
      </w:r>
    </w:p>
    <w:p w:rsidR="00DA549B" w:rsidRPr="006B7CED" w:rsidRDefault="00DA549B" w:rsidP="006B7CED">
      <w:pPr>
        <w:pStyle w:val="ListParagraph"/>
        <w:numPr>
          <w:ilvl w:val="0"/>
          <w:numId w:val="11"/>
        </w:numPr>
        <w:autoSpaceDE w:val="0"/>
        <w:autoSpaceDN w:val="0"/>
        <w:adjustRightInd w:val="0"/>
        <w:spacing w:line="480" w:lineRule="auto"/>
        <w:jc w:val="both"/>
        <w:rPr>
          <w:rFonts w:ascii="Times New Roman" w:hAnsi="Times New Roman"/>
          <w:sz w:val="20"/>
          <w:szCs w:val="20"/>
        </w:rPr>
      </w:pPr>
      <w:r w:rsidRPr="006B7CED">
        <w:rPr>
          <w:rFonts w:ascii="Times New Roman" w:hAnsi="Times New Roman"/>
          <w:sz w:val="20"/>
          <w:szCs w:val="20"/>
        </w:rPr>
        <w:t xml:space="preserve">2D-FFT was performed on grey scale image of thermally bonded nonwoven fabric. Only when the cropped image between bond points of </w:t>
      </w:r>
      <w:r w:rsidRPr="006B7CED">
        <w:rPr>
          <w:rFonts w:ascii="Times New Roman" w:hAnsi="Times New Roman"/>
          <w:position w:val="-6"/>
          <w:sz w:val="20"/>
          <w:szCs w:val="20"/>
        </w:rPr>
        <w:object w:dxaOrig="999" w:dyaOrig="279">
          <v:shape id="_x0000_i1088" type="#_x0000_t75" style="width:49.5pt;height:10.5pt" o:ole="">
            <v:imagedata r:id="rId200" o:title=""/>
          </v:shape>
          <o:OLEObject Type="Embed" ProgID="Equation.3" ShapeID="_x0000_i1088" DrawAspect="Content" ObjectID="_1595405348" r:id="rId201"/>
        </w:object>
      </w:r>
      <w:r w:rsidRPr="006B7CED">
        <w:rPr>
          <w:rFonts w:ascii="Times New Roman" w:hAnsi="Times New Roman"/>
          <w:sz w:val="20"/>
          <w:szCs w:val="20"/>
        </w:rPr>
        <w:t xml:space="preserve"> pixels within the categories of 2n pixels size, the good frequency plot results can be obtained. A 2D Fast Fourier Transform function transforms the spatial information of image into distribution of the points as shown in </w:t>
      </w:r>
      <w:r w:rsidR="00FB6905" w:rsidRPr="00FB6905">
        <w:rPr>
          <w:rFonts w:ascii="Times New Roman" w:hAnsi="Times New Roman"/>
          <w:sz w:val="20"/>
          <w:szCs w:val="20"/>
        </w:rPr>
        <w:fldChar w:fldCharType="begin"/>
      </w:r>
      <w:r w:rsidR="00FB6905" w:rsidRPr="00FB6905">
        <w:rPr>
          <w:rFonts w:ascii="Times New Roman" w:hAnsi="Times New Roman"/>
          <w:sz w:val="20"/>
          <w:szCs w:val="20"/>
        </w:rPr>
        <w:instrText xml:space="preserve"> REF _Ref484271463 \h  \* MERGEFORMAT </w:instrText>
      </w:r>
      <w:r w:rsidR="00FB6905" w:rsidRPr="00FB6905">
        <w:rPr>
          <w:rFonts w:ascii="Times New Roman" w:hAnsi="Times New Roman"/>
          <w:sz w:val="20"/>
          <w:szCs w:val="20"/>
        </w:rPr>
      </w:r>
      <w:r w:rsidR="00FB6905" w:rsidRPr="00FB6905">
        <w:rPr>
          <w:rFonts w:ascii="Times New Roman" w:hAnsi="Times New Roman"/>
          <w:sz w:val="20"/>
          <w:szCs w:val="20"/>
        </w:rPr>
        <w:fldChar w:fldCharType="separate"/>
      </w:r>
      <w:r w:rsidR="00D8490B" w:rsidRPr="00D8490B">
        <w:rPr>
          <w:rFonts w:ascii="Times New Roman" w:hAnsi="Times New Roman"/>
          <w:sz w:val="20"/>
          <w:szCs w:val="20"/>
        </w:rPr>
        <w:t xml:space="preserve">Fig. </w:t>
      </w:r>
      <w:r w:rsidR="00D8490B" w:rsidRPr="00D8490B">
        <w:rPr>
          <w:rFonts w:ascii="Times New Roman" w:hAnsi="Times New Roman"/>
          <w:noProof/>
          <w:sz w:val="20"/>
          <w:szCs w:val="20"/>
        </w:rPr>
        <w:t>22</w:t>
      </w:r>
      <w:r w:rsidR="00FB6905" w:rsidRPr="00FB6905">
        <w:rPr>
          <w:rFonts w:ascii="Times New Roman" w:hAnsi="Times New Roman"/>
          <w:sz w:val="20"/>
          <w:szCs w:val="20"/>
        </w:rPr>
        <w:fldChar w:fldCharType="end"/>
      </w:r>
      <w:r w:rsidRPr="006B7CED">
        <w:rPr>
          <w:rFonts w:ascii="Times New Roman" w:hAnsi="Times New Roman"/>
          <w:sz w:val="20"/>
          <w:szCs w:val="20"/>
        </w:rPr>
        <w:t xml:space="preserve"> (b);</w:t>
      </w:r>
    </w:p>
    <w:p w:rsidR="00DA549B" w:rsidRPr="006B7CED" w:rsidRDefault="00DA549B" w:rsidP="006B7CED">
      <w:pPr>
        <w:pStyle w:val="ListParagraph"/>
        <w:numPr>
          <w:ilvl w:val="0"/>
          <w:numId w:val="11"/>
        </w:numPr>
        <w:autoSpaceDE w:val="0"/>
        <w:autoSpaceDN w:val="0"/>
        <w:adjustRightInd w:val="0"/>
        <w:spacing w:after="0" w:line="480" w:lineRule="auto"/>
        <w:jc w:val="both"/>
        <w:rPr>
          <w:rFonts w:ascii="Times New Roman" w:hAnsi="Times New Roman"/>
          <w:sz w:val="20"/>
          <w:szCs w:val="20"/>
        </w:rPr>
      </w:pPr>
      <w:r w:rsidRPr="006B7CED">
        <w:rPr>
          <w:rFonts w:ascii="Times New Roman" w:hAnsi="Times New Roman"/>
          <w:sz w:val="20"/>
          <w:szCs w:val="20"/>
        </w:rPr>
        <w:t xml:space="preserve">an ImageJ oval plug-in was used to sum </w:t>
      </w:r>
      <w:r w:rsidR="00B32295" w:rsidRPr="006B7CED">
        <w:rPr>
          <w:rFonts w:ascii="Times New Roman" w:hAnsi="Times New Roman"/>
          <w:sz w:val="20"/>
          <w:szCs w:val="20"/>
        </w:rPr>
        <w:t xml:space="preserve">up </w:t>
      </w:r>
      <w:r w:rsidRPr="006B7CED">
        <w:rPr>
          <w:rFonts w:ascii="Times New Roman" w:hAnsi="Times New Roman"/>
          <w:sz w:val="20"/>
          <w:szCs w:val="20"/>
        </w:rPr>
        <w:t>pixel intensities along each radius from the origin of circle to the periphery; and</w:t>
      </w:r>
    </w:p>
    <w:p w:rsidR="00DA549B" w:rsidRPr="006B7CED" w:rsidRDefault="006D5E25" w:rsidP="006B7CED">
      <w:pPr>
        <w:pStyle w:val="ListParagraph"/>
        <w:numPr>
          <w:ilvl w:val="0"/>
          <w:numId w:val="11"/>
        </w:numPr>
        <w:autoSpaceDE w:val="0"/>
        <w:autoSpaceDN w:val="0"/>
        <w:adjustRightInd w:val="0"/>
        <w:spacing w:after="0" w:line="480" w:lineRule="auto"/>
        <w:jc w:val="both"/>
        <w:rPr>
          <w:rFonts w:ascii="Times New Roman" w:hAnsi="Times New Roman"/>
          <w:sz w:val="20"/>
          <w:szCs w:val="20"/>
        </w:rPr>
      </w:pPr>
      <w:r w:rsidRPr="006B7CED">
        <w:rPr>
          <w:rFonts w:ascii="Times New Roman" w:hAnsi="Times New Roman"/>
          <w:sz w:val="20"/>
          <w:szCs w:val="20"/>
        </w:rPr>
        <w:t xml:space="preserve">the total </w:t>
      </w:r>
      <w:r w:rsidR="00DA549B" w:rsidRPr="006B7CED">
        <w:rPr>
          <w:rFonts w:ascii="Times New Roman" w:hAnsi="Times New Roman"/>
          <w:sz w:val="20"/>
          <w:szCs w:val="20"/>
        </w:rPr>
        <w:t>pixel intensit</w:t>
      </w:r>
      <w:r w:rsidRPr="006B7CED">
        <w:rPr>
          <w:rFonts w:ascii="Times New Roman" w:hAnsi="Times New Roman"/>
          <w:sz w:val="20"/>
          <w:szCs w:val="20"/>
        </w:rPr>
        <w:t>y</w:t>
      </w:r>
      <w:r w:rsidR="00DA549B" w:rsidRPr="006B7CED">
        <w:rPr>
          <w:rFonts w:ascii="Times New Roman" w:hAnsi="Times New Roman"/>
          <w:sz w:val="20"/>
          <w:szCs w:val="20"/>
        </w:rPr>
        <w:t xml:space="preserve"> value was used to plot FFT alignment with normalization, shown in </w:t>
      </w:r>
      <w:r w:rsidR="00FB6905" w:rsidRPr="00FB6905">
        <w:rPr>
          <w:rFonts w:ascii="Times New Roman" w:hAnsi="Times New Roman"/>
          <w:sz w:val="20"/>
          <w:szCs w:val="20"/>
        </w:rPr>
        <w:fldChar w:fldCharType="begin"/>
      </w:r>
      <w:r w:rsidR="00FB6905" w:rsidRPr="00FB6905">
        <w:rPr>
          <w:rFonts w:ascii="Times New Roman" w:hAnsi="Times New Roman"/>
          <w:sz w:val="20"/>
          <w:szCs w:val="20"/>
        </w:rPr>
        <w:instrText xml:space="preserve"> REF _Ref484271463 \h  \* MERGEFORMAT </w:instrText>
      </w:r>
      <w:r w:rsidR="00FB6905" w:rsidRPr="00FB6905">
        <w:rPr>
          <w:rFonts w:ascii="Times New Roman" w:hAnsi="Times New Roman"/>
          <w:sz w:val="20"/>
          <w:szCs w:val="20"/>
        </w:rPr>
      </w:r>
      <w:r w:rsidR="00FB6905" w:rsidRPr="00FB6905">
        <w:rPr>
          <w:rFonts w:ascii="Times New Roman" w:hAnsi="Times New Roman"/>
          <w:sz w:val="20"/>
          <w:szCs w:val="20"/>
        </w:rPr>
        <w:fldChar w:fldCharType="separate"/>
      </w:r>
      <w:r w:rsidR="00D8490B" w:rsidRPr="00D8490B">
        <w:rPr>
          <w:rFonts w:ascii="Times New Roman" w:hAnsi="Times New Roman"/>
          <w:sz w:val="20"/>
          <w:szCs w:val="20"/>
        </w:rPr>
        <w:t xml:space="preserve">Fig. </w:t>
      </w:r>
      <w:r w:rsidR="00D8490B" w:rsidRPr="00D8490B">
        <w:rPr>
          <w:rFonts w:ascii="Times New Roman" w:hAnsi="Times New Roman"/>
          <w:noProof/>
          <w:sz w:val="20"/>
          <w:szCs w:val="20"/>
        </w:rPr>
        <w:t>22</w:t>
      </w:r>
      <w:r w:rsidR="00FB6905" w:rsidRPr="00FB6905">
        <w:rPr>
          <w:rFonts w:ascii="Times New Roman" w:hAnsi="Times New Roman"/>
          <w:sz w:val="20"/>
          <w:szCs w:val="20"/>
        </w:rPr>
        <w:fldChar w:fldCharType="end"/>
      </w:r>
      <w:r w:rsidR="00FB6905" w:rsidRPr="006B7CED">
        <w:rPr>
          <w:rFonts w:ascii="Times New Roman" w:hAnsi="Times New Roman"/>
          <w:sz w:val="20"/>
          <w:szCs w:val="20"/>
        </w:rPr>
        <w:t xml:space="preserve"> </w:t>
      </w:r>
      <w:r w:rsidR="00DE4AC7" w:rsidRPr="006B7CED">
        <w:rPr>
          <w:rFonts w:ascii="Times New Roman" w:hAnsi="Times New Roman"/>
          <w:sz w:val="20"/>
          <w:szCs w:val="20"/>
        </w:rPr>
        <w:t xml:space="preserve"> </w:t>
      </w:r>
      <w:r w:rsidR="00DA549B" w:rsidRPr="006B7CED">
        <w:rPr>
          <w:rFonts w:ascii="Times New Roman" w:hAnsi="Times New Roman"/>
          <w:sz w:val="20"/>
          <w:szCs w:val="20"/>
        </w:rPr>
        <w:t xml:space="preserve">(c).   </w:t>
      </w:r>
    </w:p>
    <w:p w:rsidR="00DA549B" w:rsidRPr="006B7CED" w:rsidRDefault="00FB6905" w:rsidP="006B7CED">
      <w:pPr>
        <w:spacing w:line="480" w:lineRule="auto"/>
        <w:jc w:val="both"/>
      </w:pPr>
      <w:r w:rsidRPr="00FB6905">
        <w:fldChar w:fldCharType="begin"/>
      </w:r>
      <w:r w:rsidRPr="00FB6905">
        <w:instrText xml:space="preserve"> REF _Ref484271463 \h  \* MERGEFORMAT </w:instrText>
      </w:r>
      <w:r w:rsidRPr="00FB6905">
        <w:fldChar w:fldCharType="separate"/>
      </w:r>
      <w:r w:rsidR="00D8490B" w:rsidRPr="00FB6905">
        <w:t xml:space="preserve">Fig. </w:t>
      </w:r>
      <w:r w:rsidR="00D8490B" w:rsidRPr="00D8490B">
        <w:rPr>
          <w:noProof/>
        </w:rPr>
        <w:t>22</w:t>
      </w:r>
      <w:r w:rsidRPr="00FB6905">
        <w:fldChar w:fldCharType="end"/>
      </w:r>
      <w:r w:rsidRPr="006B7CED">
        <w:t xml:space="preserve"> </w:t>
      </w:r>
      <w:r w:rsidR="00DA549B" w:rsidRPr="006B7CED">
        <w:t>(c) shows that the peaks around 54 degrees</w:t>
      </w:r>
      <w:r w:rsidR="006D5E25" w:rsidRPr="006B7CED">
        <w:t>, whereas</w:t>
      </w:r>
      <w:r w:rsidR="00DA549B" w:rsidRPr="006B7CED">
        <w:t xml:space="preserve"> majority of fibres align between 30- 80 degrees. This can be explained </w:t>
      </w:r>
      <w:r w:rsidR="006D5E25" w:rsidRPr="006B7CED">
        <w:t xml:space="preserve">by the fact </w:t>
      </w:r>
      <w:r w:rsidR="00DA549B" w:rsidRPr="006B7CED">
        <w:t xml:space="preserve">that lower portion of circumference is almost symmetric to the upper portion. This method is unable to give the accurate fibre alignment within the bond point of thermally bonded nonwoven fabric because </w:t>
      </w:r>
      <w:r w:rsidR="006D5E25" w:rsidRPr="006B7CED">
        <w:t xml:space="preserve">the structure of </w:t>
      </w:r>
      <w:r w:rsidR="00DA549B" w:rsidRPr="006B7CED">
        <w:t xml:space="preserve">thermally bonded nonwoven fabric is not in flat. </w:t>
      </w:r>
      <w:r w:rsidR="006D5E25" w:rsidRPr="006B7CED">
        <w:t xml:space="preserve">Further </w:t>
      </w:r>
      <w:r w:rsidR="00DA549B" w:rsidRPr="006B7CED">
        <w:t>future research will be required to analyse the 2D reconstructed stack sliced image of nonwoven fabric to give the exact fibre orientation</w:t>
      </w:r>
      <w:r w:rsidR="006D5E25" w:rsidRPr="006B7CED">
        <w:t>s</w:t>
      </w:r>
      <w:r w:rsidR="00DA549B" w:rsidRPr="006B7CED">
        <w:t xml:space="preserve">. When exact fibre orientations are defined, the thermally anisotropic values of fibre can be provided to </w:t>
      </w:r>
      <w:r w:rsidR="006D5E25" w:rsidRPr="006B7CED">
        <w:t xml:space="preserve">enabling </w:t>
      </w:r>
      <w:r w:rsidR="00961DA9" w:rsidRPr="006B7CED">
        <w:t xml:space="preserve">higher value of effective thermal conductivity and </w:t>
      </w:r>
      <w:r w:rsidR="00DA549B" w:rsidRPr="006B7CED">
        <w:t>closer to experimental result</w:t>
      </w:r>
      <w:r w:rsidR="00961DA9" w:rsidRPr="006B7CED">
        <w:t>.</w:t>
      </w:r>
      <w:r w:rsidR="00DA549B" w:rsidRPr="006B7CE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DA549B" w:rsidRPr="006B7CED" w:rsidTr="00DA549B">
        <w:tc>
          <w:tcPr>
            <w:tcW w:w="4360" w:type="dxa"/>
          </w:tcPr>
          <w:p w:rsidR="00DA549B" w:rsidRPr="006B7CED" w:rsidRDefault="00DA549B" w:rsidP="00DA549B">
            <w:pPr>
              <w:spacing w:line="276" w:lineRule="auto"/>
            </w:pPr>
            <w:r w:rsidRPr="006B7CED">
              <w:rPr>
                <w:noProof/>
                <w:lang w:eastAsia="zh-CN"/>
              </w:rPr>
              <w:lastRenderedPageBreak/>
              <w:drawing>
                <wp:inline distT="0" distB="0" distL="0" distR="0" wp14:anchorId="348754C4" wp14:editId="46CBB6AC">
                  <wp:extent cx="2438400" cy="2438400"/>
                  <wp:effectExtent l="0" t="0" r="0" b="0"/>
                  <wp:docPr id="1702" name="Picture 1702" descr="C:\Users\00111542\Desktop\Non-woven\sample_3\cropch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00111542\Desktop\Non-woven\sample_3\cropchp.jpg"/>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DA549B" w:rsidRPr="006B7CED" w:rsidRDefault="00DA549B" w:rsidP="00DA549B">
            <w:pPr>
              <w:jc w:val="center"/>
            </w:pPr>
            <w:r w:rsidRPr="006B7CED">
              <w:t>(a)</w:t>
            </w:r>
          </w:p>
        </w:tc>
        <w:tc>
          <w:tcPr>
            <w:tcW w:w="4360" w:type="dxa"/>
          </w:tcPr>
          <w:p w:rsidR="00DA549B" w:rsidRPr="006B7CED" w:rsidRDefault="00DA549B" w:rsidP="00DA549B">
            <w:pPr>
              <w:spacing w:line="276" w:lineRule="auto"/>
            </w:pPr>
            <w:r w:rsidRPr="006B7CED">
              <w:rPr>
                <w:noProof/>
                <w:lang w:eastAsia="zh-CN"/>
              </w:rPr>
              <mc:AlternateContent>
                <mc:Choice Requires="wpg">
                  <w:drawing>
                    <wp:inline distT="0" distB="0" distL="0" distR="0" wp14:anchorId="102BCBAA" wp14:editId="7B30F0CD">
                      <wp:extent cx="2526030" cy="2473637"/>
                      <wp:effectExtent l="0" t="0" r="0" b="3175"/>
                      <wp:docPr id="1666" name="Group 1666"/>
                      <wp:cNvGraphicFramePr/>
                      <a:graphic xmlns:a="http://schemas.openxmlformats.org/drawingml/2006/main">
                        <a:graphicData uri="http://schemas.microsoft.com/office/word/2010/wordprocessingGroup">
                          <wpg:wgp>
                            <wpg:cNvGrpSpPr/>
                            <wpg:grpSpPr>
                              <a:xfrm>
                                <a:off x="0" y="0"/>
                                <a:ext cx="2526030" cy="2473637"/>
                                <a:chOff x="0" y="0"/>
                                <a:chExt cx="2526030" cy="2473637"/>
                              </a:xfrm>
                            </wpg:grpSpPr>
                            <pic:pic xmlns:pic="http://schemas.openxmlformats.org/drawingml/2006/picture">
                              <pic:nvPicPr>
                                <pic:cNvPr id="1667" name="Picture 2" descr="C:\Users\00111542\Desktop\FFT of crop.jpg"/>
                                <pic:cNvPicPr>
                                  <a:picLocks noChangeAspect="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36999"/>
                                  <a:ext cx="2436638" cy="2436638"/>
                                </a:xfrm>
                                <a:prstGeom prst="rect">
                                  <a:avLst/>
                                </a:prstGeom>
                                <a:noFill/>
                                <a:ln>
                                  <a:noFill/>
                                </a:ln>
                              </pic:spPr>
                            </pic:pic>
                            <wpg:grpSp>
                              <wpg:cNvPr id="1668" name="Group 6"/>
                              <wpg:cNvGrpSpPr/>
                              <wpg:grpSpPr>
                                <a:xfrm>
                                  <a:off x="0" y="0"/>
                                  <a:ext cx="2526030" cy="2451735"/>
                                  <a:chOff x="0" y="0"/>
                                  <a:chExt cx="2526492" cy="2451819"/>
                                </a:xfrm>
                              </wpg:grpSpPr>
                              <wpg:grpSp>
                                <wpg:cNvPr id="1669" name="Group 7"/>
                                <wpg:cNvGrpSpPr/>
                                <wpg:grpSpPr>
                                  <a:xfrm>
                                    <a:off x="0" y="15857"/>
                                    <a:ext cx="2526492" cy="2435962"/>
                                    <a:chOff x="0" y="0"/>
                                    <a:chExt cx="2526492" cy="2435962"/>
                                  </a:xfrm>
                                </wpg:grpSpPr>
                                <wps:wsp>
                                  <wps:cNvPr id="1670" name="Oval 8"/>
                                  <wps:cNvSpPr/>
                                  <wps:spPr>
                                    <a:xfrm>
                                      <a:off x="0" y="0"/>
                                      <a:ext cx="2438400" cy="2435962"/>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1" name="Straight Connector 1671"/>
                                  <wps:cNvCnPr/>
                                  <wps:spPr>
                                    <a:xfrm>
                                      <a:off x="1236818" y="1226247"/>
                                      <a:ext cx="1200150" cy="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wps:wsp>
                                  <wps:cNvPr id="1672" name="Text Box 2"/>
                                  <wps:cNvSpPr txBox="1">
                                    <a:spLocks noChangeArrowheads="1"/>
                                  </wps:cNvSpPr>
                                  <wps:spPr bwMode="auto">
                                    <a:xfrm>
                                      <a:off x="2130076" y="919685"/>
                                      <a:ext cx="396416" cy="274849"/>
                                    </a:xfrm>
                                    <a:prstGeom prst="rect">
                                      <a:avLst/>
                                    </a:prstGeom>
                                    <a:noFill/>
                                    <a:ln w="9525">
                                      <a:noFill/>
                                      <a:miter lim="800000"/>
                                      <a:headEnd/>
                                      <a:tailEnd/>
                                    </a:ln>
                                  </wps:spPr>
                                  <wps:txbx>
                                    <w:txbxContent>
                                      <w:p w:rsidR="00737F8A" w:rsidRPr="00B90023" w:rsidRDefault="00737F8A" w:rsidP="00DA549B">
                                        <w:pPr>
                                          <w:rPr>
                                            <w:b/>
                                            <w:color w:val="FFFFFF" w:themeColor="background1"/>
                                            <w:sz w:val="24"/>
                                          </w:rPr>
                                        </w:pPr>
                                        <w:r w:rsidRPr="00B90023">
                                          <w:rPr>
                                            <w:b/>
                                            <w:color w:val="FFFFFF" w:themeColor="background1"/>
                                            <w:sz w:val="24"/>
                                          </w:rPr>
                                          <w:t>0°</w:t>
                                        </w:r>
                                      </w:p>
                                    </w:txbxContent>
                                  </wps:txbx>
                                  <wps:bodyPr rot="0" vert="horz" wrap="square" lIns="91440" tIns="45720" rIns="91440" bIns="45720" anchor="t" anchorCtr="0">
                                    <a:spAutoFit/>
                                  </wps:bodyPr>
                                </wps:wsp>
                                <wps:wsp>
                                  <wps:cNvPr id="1673" name="Text Box 2"/>
                                  <wps:cNvSpPr txBox="1">
                                    <a:spLocks noChangeArrowheads="1"/>
                                  </wps:cNvSpPr>
                                  <wps:spPr bwMode="auto">
                                    <a:xfrm>
                                      <a:off x="1035967" y="2114219"/>
                                      <a:ext cx="507413" cy="274849"/>
                                    </a:xfrm>
                                    <a:prstGeom prst="rect">
                                      <a:avLst/>
                                    </a:prstGeom>
                                    <a:noFill/>
                                    <a:ln w="9525">
                                      <a:noFill/>
                                      <a:miter lim="800000"/>
                                      <a:headEnd/>
                                      <a:tailEnd/>
                                    </a:ln>
                                  </wps:spPr>
                                  <wps:txbx>
                                    <w:txbxContent>
                                      <w:p w:rsidR="00737F8A" w:rsidRPr="00B90023" w:rsidRDefault="00737F8A" w:rsidP="00DA549B">
                                        <w:pPr>
                                          <w:rPr>
                                            <w:b/>
                                            <w:color w:val="FFFFFF" w:themeColor="background1"/>
                                            <w:sz w:val="24"/>
                                          </w:rPr>
                                        </w:pPr>
                                        <w:r>
                                          <w:rPr>
                                            <w:b/>
                                            <w:color w:val="FFFFFF" w:themeColor="background1"/>
                                            <w:sz w:val="24"/>
                                          </w:rPr>
                                          <w:t>270</w:t>
                                        </w:r>
                                        <w:r w:rsidRPr="00B90023">
                                          <w:rPr>
                                            <w:b/>
                                            <w:color w:val="FFFFFF" w:themeColor="background1"/>
                                            <w:sz w:val="24"/>
                                          </w:rPr>
                                          <w:t>°</w:t>
                                        </w:r>
                                      </w:p>
                                    </w:txbxContent>
                                  </wps:txbx>
                                  <wps:bodyPr rot="0" vert="horz" wrap="square" lIns="91440" tIns="45720" rIns="91440" bIns="45720" anchor="t" anchorCtr="0">
                                    <a:spAutoFit/>
                                  </wps:bodyPr>
                                </wps:wsp>
                              </wpg:grpSp>
                              <wps:wsp>
                                <wps:cNvPr id="1674" name="Text Box 2"/>
                                <wps:cNvSpPr txBox="1">
                                  <a:spLocks noChangeArrowheads="1"/>
                                </wps:cNvSpPr>
                                <wps:spPr bwMode="auto">
                                  <a:xfrm>
                                    <a:off x="1014825" y="0"/>
                                    <a:ext cx="506730" cy="274320"/>
                                  </a:xfrm>
                                  <a:prstGeom prst="rect">
                                    <a:avLst/>
                                  </a:prstGeom>
                                  <a:noFill/>
                                  <a:ln w="9525">
                                    <a:noFill/>
                                    <a:miter lim="800000"/>
                                    <a:headEnd/>
                                    <a:tailEnd/>
                                  </a:ln>
                                </wps:spPr>
                                <wps:txbx>
                                  <w:txbxContent>
                                    <w:p w:rsidR="00737F8A" w:rsidRPr="00B90023" w:rsidRDefault="00737F8A" w:rsidP="00DA549B">
                                      <w:pPr>
                                        <w:rPr>
                                          <w:b/>
                                          <w:color w:val="FFFFFF" w:themeColor="background1"/>
                                          <w:sz w:val="24"/>
                                        </w:rPr>
                                      </w:pPr>
                                      <w:r>
                                        <w:rPr>
                                          <w:b/>
                                          <w:color w:val="FFFFFF" w:themeColor="background1"/>
                                          <w:sz w:val="24"/>
                                        </w:rPr>
                                        <w:t>90</w:t>
                                      </w:r>
                                      <w:r w:rsidRPr="00B90023">
                                        <w:rPr>
                                          <w:b/>
                                          <w:color w:val="FFFFFF" w:themeColor="background1"/>
                                          <w:sz w:val="24"/>
                                        </w:rPr>
                                        <w:t>°</w:t>
                                      </w:r>
                                    </w:p>
                                  </w:txbxContent>
                                </wps:txbx>
                                <wps:bodyPr rot="0" vert="horz" wrap="square" lIns="91440" tIns="45720" rIns="91440" bIns="45720" anchor="t" anchorCtr="0">
                                  <a:spAutoFit/>
                                </wps:bodyPr>
                              </wps:wsp>
                            </wpg:grpSp>
                            <wps:wsp>
                              <wps:cNvPr id="1675" name="Text Box 2"/>
                              <wps:cNvSpPr txBox="1">
                                <a:spLocks noChangeArrowheads="1"/>
                              </wps:cNvSpPr>
                              <wps:spPr bwMode="auto">
                                <a:xfrm>
                                  <a:off x="26428" y="1094109"/>
                                  <a:ext cx="506095" cy="273685"/>
                                </a:xfrm>
                                <a:prstGeom prst="rect">
                                  <a:avLst/>
                                </a:prstGeom>
                                <a:noFill/>
                                <a:ln w="9525">
                                  <a:noFill/>
                                  <a:miter lim="800000"/>
                                  <a:headEnd/>
                                  <a:tailEnd/>
                                </a:ln>
                              </wps:spPr>
                              <wps:txbx>
                                <w:txbxContent>
                                  <w:p w:rsidR="00737F8A" w:rsidRPr="00B90023" w:rsidRDefault="00737F8A" w:rsidP="00DA549B">
                                    <w:pPr>
                                      <w:rPr>
                                        <w:b/>
                                        <w:color w:val="FFFFFF" w:themeColor="background1"/>
                                        <w:sz w:val="24"/>
                                      </w:rPr>
                                    </w:pPr>
                                    <w:r>
                                      <w:rPr>
                                        <w:b/>
                                        <w:color w:val="FFFFFF" w:themeColor="background1"/>
                                        <w:sz w:val="24"/>
                                      </w:rPr>
                                      <w:t>180</w:t>
                                    </w:r>
                                    <w:r w:rsidRPr="00B90023">
                                      <w:rPr>
                                        <w:b/>
                                        <w:color w:val="FFFFFF" w:themeColor="background1"/>
                                        <w:sz w:val="24"/>
                                      </w:rPr>
                                      <w:t>°</w:t>
                                    </w:r>
                                  </w:p>
                                </w:txbxContent>
                              </wps:txbx>
                              <wps:bodyPr rot="0" vert="horz" wrap="square" lIns="91440" tIns="45720" rIns="91440" bIns="45720" anchor="t" anchorCtr="0">
                                <a:spAutoFit/>
                              </wps:bodyPr>
                            </wps:wsp>
                          </wpg:wgp>
                        </a:graphicData>
                      </a:graphic>
                    </wp:inline>
                  </w:drawing>
                </mc:Choice>
                <mc:Fallback>
                  <w:pict>
                    <v:group w14:anchorId="102BCBAA" id="Group 1666" o:spid="_x0000_s1224" style="width:198.9pt;height:194.75pt;mso-position-horizontal-relative:char;mso-position-vertical-relative:line" coordsize="25260,24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&#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">
                      <v:shape id="Picture 2" o:spid="_x0000_s1225" type="#_x0000_t75" style="position:absolute;top:369;width:24366;height:24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">
                        <v:imagedata r:id="rId203" o:title="FFT of crop"/>
                        <v:path arrowok="t"/>
                      </v:shape>
                      <v:group id="Group 6" o:spid="_x0000_s1226" style="position:absolute;width:25260;height:24517" coordsize="25264,24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">
                        <v:group id="Group 7" o:spid="_x0000_s1227" style="position:absolute;top:158;width:25264;height:24360" coordsize="25264,24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">
                          <v:oval id="Oval 8" o:spid="_x0000_s1228" style="position:absolute;width:24384;height:2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" filled="f" strokecolor="white [3212]" strokeweight="2pt"/>
                          <v:line id="Straight Connector 1671" o:spid="_x0000_s1229" style="position:absolute;visibility:visible;mso-wrap-style:square" from="12368,12262" to="24369,12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" strokecolor="white [3212]" strokeweight="2pt">
                            <v:shadow on="t" color="black" opacity="24903f" origin=",.5" offset="0,.55556mm"/>
                          </v:line>
                          <v:shape id="Text Box 2" o:spid="_x0000_s1230" type="#_x0000_t202" style="position:absolute;left:21300;top:9196;width:396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" filled="f" stroked="f">
                            <v:textbox style="mso-fit-shape-to-text:t">
                              <w:txbxContent>
                                <w:p w:rsidR="00737F8A" w:rsidRPr="00B90023" w:rsidRDefault="00737F8A" w:rsidP="00DA549B">
                                  <w:pPr>
                                    <w:rPr>
                                      <w:b/>
                                      <w:color w:val="FFFFFF" w:themeColor="background1"/>
                                      <w:sz w:val="24"/>
                                    </w:rPr>
                                  </w:pPr>
                                  <w:r w:rsidRPr="00B90023">
                                    <w:rPr>
                                      <w:b/>
                                      <w:color w:val="FFFFFF" w:themeColor="background1"/>
                                      <w:sz w:val="24"/>
                                    </w:rPr>
                                    <w:t>0°</w:t>
                                  </w:r>
                                </w:p>
                              </w:txbxContent>
                            </v:textbox>
                          </v:shape>
                          <v:shape id="Text Box 2" o:spid="_x0000_s1231" type="#_x0000_t202" style="position:absolute;left:10359;top:21142;width:5074;height:2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" filled="f" stroked="f">
                            <v:textbox style="mso-fit-shape-to-text:t">
                              <w:txbxContent>
                                <w:p w:rsidR="00737F8A" w:rsidRPr="00B90023" w:rsidRDefault="00737F8A" w:rsidP="00DA549B">
                                  <w:pPr>
                                    <w:rPr>
                                      <w:b/>
                                      <w:color w:val="FFFFFF" w:themeColor="background1"/>
                                      <w:sz w:val="24"/>
                                    </w:rPr>
                                  </w:pPr>
                                  <w:r>
                                    <w:rPr>
                                      <w:b/>
                                      <w:color w:val="FFFFFF" w:themeColor="background1"/>
                                      <w:sz w:val="24"/>
                                    </w:rPr>
                                    <w:t>270</w:t>
                                  </w:r>
                                  <w:r w:rsidRPr="00B90023">
                                    <w:rPr>
                                      <w:b/>
                                      <w:color w:val="FFFFFF" w:themeColor="background1"/>
                                      <w:sz w:val="24"/>
                                    </w:rPr>
                                    <w:t>°</w:t>
                                  </w:r>
                                </w:p>
                              </w:txbxContent>
                            </v:textbox>
                          </v:shape>
                        </v:group>
                        <v:shape id="Text Box 2" o:spid="_x0000_s1232" type="#_x0000_t202" style="position:absolute;left:10148;width:506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" filled="f" stroked="f">
                          <v:textbox style="mso-fit-shape-to-text:t">
                            <w:txbxContent>
                              <w:p w:rsidR="00737F8A" w:rsidRPr="00B90023" w:rsidRDefault="00737F8A" w:rsidP="00DA549B">
                                <w:pPr>
                                  <w:rPr>
                                    <w:b/>
                                    <w:color w:val="FFFFFF" w:themeColor="background1"/>
                                    <w:sz w:val="24"/>
                                  </w:rPr>
                                </w:pPr>
                                <w:r>
                                  <w:rPr>
                                    <w:b/>
                                    <w:color w:val="FFFFFF" w:themeColor="background1"/>
                                    <w:sz w:val="24"/>
                                  </w:rPr>
                                  <w:t>90</w:t>
                                </w:r>
                                <w:r w:rsidRPr="00B90023">
                                  <w:rPr>
                                    <w:b/>
                                    <w:color w:val="FFFFFF" w:themeColor="background1"/>
                                    <w:sz w:val="24"/>
                                  </w:rPr>
                                  <w:t>°</w:t>
                                </w:r>
                              </w:p>
                            </w:txbxContent>
                          </v:textbox>
                        </v:shape>
                      </v:group>
                      <v:shape id="Text Box 2" o:spid="_x0000_s1233" type="#_x0000_t202" style="position:absolute;left:264;top:10941;width:5061;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" filled="f" stroked="f">
                        <v:textbox style="mso-fit-shape-to-text:t">
                          <w:txbxContent>
                            <w:p w:rsidR="00737F8A" w:rsidRPr="00B90023" w:rsidRDefault="00737F8A" w:rsidP="00DA549B">
                              <w:pPr>
                                <w:rPr>
                                  <w:b/>
                                  <w:color w:val="FFFFFF" w:themeColor="background1"/>
                                  <w:sz w:val="24"/>
                                </w:rPr>
                              </w:pPr>
                              <w:r>
                                <w:rPr>
                                  <w:b/>
                                  <w:color w:val="FFFFFF" w:themeColor="background1"/>
                                  <w:sz w:val="24"/>
                                </w:rPr>
                                <w:t>180</w:t>
                              </w:r>
                              <w:r w:rsidRPr="00B90023">
                                <w:rPr>
                                  <w:b/>
                                  <w:color w:val="FFFFFF" w:themeColor="background1"/>
                                  <w:sz w:val="24"/>
                                </w:rPr>
                                <w:t>°</w:t>
                              </w:r>
                            </w:p>
                          </w:txbxContent>
                        </v:textbox>
                      </v:shape>
                      <w10:anchorlock/>
                    </v:group>
                  </w:pict>
                </mc:Fallback>
              </mc:AlternateContent>
            </w:r>
          </w:p>
          <w:p w:rsidR="00DA549B" w:rsidRPr="006B7CED" w:rsidRDefault="00DA549B" w:rsidP="00DA549B">
            <w:pPr>
              <w:jc w:val="center"/>
            </w:pPr>
            <w:r w:rsidRPr="006B7CED">
              <w:t>(b)</w:t>
            </w:r>
          </w:p>
          <w:p w:rsidR="00DA549B" w:rsidRPr="006B7CED" w:rsidRDefault="00DA549B" w:rsidP="00DA549B">
            <w:pPr>
              <w:spacing w:line="276" w:lineRule="auto"/>
              <w:jc w:val="center"/>
            </w:pPr>
          </w:p>
        </w:tc>
      </w:tr>
      <w:tr w:rsidR="00DA549B" w:rsidRPr="006B7CED" w:rsidTr="00DA549B">
        <w:tc>
          <w:tcPr>
            <w:tcW w:w="8720" w:type="dxa"/>
            <w:gridSpan w:val="2"/>
          </w:tcPr>
          <w:p w:rsidR="00DA549B" w:rsidRPr="006B7CED" w:rsidRDefault="00DA549B" w:rsidP="00DA549B">
            <w:pPr>
              <w:spacing w:line="360" w:lineRule="auto"/>
              <w:jc w:val="center"/>
              <w:rPr>
                <w:noProof/>
              </w:rPr>
            </w:pPr>
            <w:r w:rsidRPr="006B7CED">
              <w:rPr>
                <w:noProof/>
                <w:lang w:eastAsia="zh-CN"/>
              </w:rPr>
              <w:drawing>
                <wp:inline distT="0" distB="0" distL="0" distR="0" wp14:anchorId="1F92E395" wp14:editId="61318F63">
                  <wp:extent cx="4661452" cy="3021495"/>
                  <wp:effectExtent l="0" t="0" r="6350" b="7620"/>
                  <wp:docPr id="1703" name="Chart 17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rsidR="00DA549B" w:rsidRPr="006B7CED" w:rsidRDefault="00DA549B" w:rsidP="00DA549B">
            <w:pPr>
              <w:jc w:val="center"/>
              <w:rPr>
                <w:noProof/>
              </w:rPr>
            </w:pPr>
          </w:p>
          <w:p w:rsidR="00DA549B" w:rsidRPr="006B7CED" w:rsidRDefault="00DA549B" w:rsidP="00FB6905">
            <w:pPr>
              <w:keepNext/>
              <w:spacing w:line="360" w:lineRule="auto"/>
              <w:jc w:val="center"/>
            </w:pPr>
            <w:r w:rsidRPr="006B7CED">
              <w:t>(c)</w:t>
            </w:r>
          </w:p>
        </w:tc>
      </w:tr>
    </w:tbl>
    <w:p w:rsidR="00DA549B" w:rsidRDefault="00FB6905" w:rsidP="00FB6905">
      <w:pPr>
        <w:pStyle w:val="Caption"/>
      </w:pPr>
      <w:bookmarkStart w:id="33" w:name="_Ref484271463"/>
      <w:bookmarkStart w:id="34" w:name="_Ref474399040"/>
      <w:r w:rsidRPr="00FB6905">
        <w:rPr>
          <w:b w:val="0"/>
          <w:color w:val="auto"/>
          <w:sz w:val="20"/>
          <w:szCs w:val="20"/>
        </w:rPr>
        <w:t xml:space="preserve">Fig. </w:t>
      </w:r>
      <w:r w:rsidRPr="00FB6905">
        <w:rPr>
          <w:b w:val="0"/>
          <w:color w:val="auto"/>
          <w:sz w:val="20"/>
          <w:szCs w:val="20"/>
        </w:rPr>
        <w:fldChar w:fldCharType="begin"/>
      </w:r>
      <w:r w:rsidRPr="00FB6905">
        <w:rPr>
          <w:b w:val="0"/>
          <w:color w:val="auto"/>
          <w:sz w:val="20"/>
          <w:szCs w:val="20"/>
        </w:rPr>
        <w:instrText xml:space="preserve"> SEQ Fig_ \* ARABIC </w:instrText>
      </w:r>
      <w:r w:rsidRPr="00FB6905">
        <w:rPr>
          <w:b w:val="0"/>
          <w:color w:val="auto"/>
          <w:sz w:val="20"/>
          <w:szCs w:val="20"/>
        </w:rPr>
        <w:fldChar w:fldCharType="separate"/>
      </w:r>
      <w:r w:rsidR="00D8490B">
        <w:rPr>
          <w:b w:val="0"/>
          <w:noProof/>
          <w:color w:val="auto"/>
          <w:sz w:val="20"/>
          <w:szCs w:val="20"/>
        </w:rPr>
        <w:t>22</w:t>
      </w:r>
      <w:r w:rsidRPr="00FB6905">
        <w:rPr>
          <w:b w:val="0"/>
          <w:color w:val="auto"/>
          <w:sz w:val="20"/>
          <w:szCs w:val="20"/>
        </w:rPr>
        <w:fldChar w:fldCharType="end"/>
      </w:r>
      <w:bookmarkEnd w:id="33"/>
      <w:r w:rsidRPr="00FB6905">
        <w:rPr>
          <w:b w:val="0"/>
          <w:color w:val="auto"/>
          <w:sz w:val="20"/>
          <w:szCs w:val="20"/>
        </w:rPr>
        <w:t>. Fibre orientation: (a) Grey scale cropped image of sample-1; (b) 2D FFT frequency plot of sample-1; and (c) 2D-FFT alignment plot of sample-1.</w:t>
      </w:r>
      <w:bookmarkEnd w:id="34"/>
    </w:p>
    <w:p w:rsidR="00DA549B" w:rsidRDefault="00DA549B" w:rsidP="00DA549B">
      <w:pPr>
        <w:pStyle w:val="Heading2"/>
      </w:pPr>
      <w:r>
        <w:t>Predicted Results from Validated Model</w:t>
      </w:r>
      <w:r w:rsidR="00961DA9">
        <w:t>s</w:t>
      </w:r>
    </w:p>
    <w:p w:rsidR="00DA549B" w:rsidRPr="00EC6894" w:rsidRDefault="00DA549B" w:rsidP="00EC6894">
      <w:pPr>
        <w:pStyle w:val="BodyText"/>
        <w:spacing w:after="0" w:line="480" w:lineRule="auto"/>
        <w:rPr>
          <w:sz w:val="20"/>
          <w:lang w:eastAsia="en-US"/>
        </w:rPr>
      </w:pPr>
      <w:r w:rsidRPr="006B7CED">
        <w:rPr>
          <w:sz w:val="20"/>
          <w:lang w:eastAsia="en-US"/>
        </w:rPr>
        <w:t>The model</w:t>
      </w:r>
      <w:r w:rsidR="00961DA9" w:rsidRPr="006B7CED">
        <w:rPr>
          <w:sz w:val="20"/>
          <w:lang w:eastAsia="en-US"/>
        </w:rPr>
        <w:t>s</w:t>
      </w:r>
      <w:r w:rsidRPr="006B7CED">
        <w:rPr>
          <w:sz w:val="20"/>
          <w:lang w:eastAsia="en-US"/>
        </w:rPr>
        <w:t xml:space="preserve"> was further analysed in order to evaluate some properties which cannot be experimentally tested. The effect of fibre volume fraction and fibre thermal conductivity on the effective thermal conductivity and thermal resistance of nonw</w:t>
      </w:r>
      <w:r w:rsidR="00EC6894">
        <w:rPr>
          <w:sz w:val="20"/>
          <w:lang w:eastAsia="en-US"/>
        </w:rPr>
        <w:t xml:space="preserve">oven fabric have been studied. </w:t>
      </w:r>
    </w:p>
    <w:p w:rsidR="00DA549B" w:rsidRPr="006B7CED" w:rsidRDefault="00DA549B" w:rsidP="006B7CED">
      <w:pPr>
        <w:pStyle w:val="BodyText"/>
        <w:spacing w:after="0" w:line="480" w:lineRule="auto"/>
        <w:rPr>
          <w:sz w:val="20"/>
          <w:lang w:eastAsia="en-US"/>
        </w:rPr>
      </w:pPr>
      <w:r w:rsidRPr="006B7CED">
        <w:rPr>
          <w:sz w:val="20"/>
        </w:rPr>
        <w:t xml:space="preserve">Fabric insulation values mainly depend on </w:t>
      </w:r>
      <w:r w:rsidR="00961DA9" w:rsidRPr="006B7CED">
        <w:rPr>
          <w:sz w:val="20"/>
        </w:rPr>
        <w:t>f</w:t>
      </w:r>
      <w:r w:rsidRPr="006B7CED">
        <w:rPr>
          <w:sz w:val="20"/>
        </w:rPr>
        <w:t xml:space="preserve">ibre volume fraction and thermal conductivity of fibre at constant fibre orientation. </w:t>
      </w:r>
      <w:r w:rsidRPr="006B7CED">
        <w:rPr>
          <w:sz w:val="20"/>
          <w:lang w:eastAsia="en-US"/>
        </w:rPr>
        <w:t xml:space="preserve">For this purpose the validated model of sample-1 was chosen to analyse the effect of fibre volume fraction and thermal conductivity of fibre on overall heat transfer. </w:t>
      </w:r>
    </w:p>
    <w:p w:rsidR="00DA549B" w:rsidRDefault="00DA549B" w:rsidP="006B7CED">
      <w:pPr>
        <w:autoSpaceDE w:val="0"/>
        <w:autoSpaceDN w:val="0"/>
        <w:adjustRightInd w:val="0"/>
        <w:spacing w:line="480" w:lineRule="auto"/>
        <w:jc w:val="both"/>
        <w:rPr>
          <w:lang w:eastAsia="en-US"/>
        </w:rPr>
      </w:pPr>
      <w:r w:rsidRPr="006B7CED">
        <w:rPr>
          <w:lang w:eastAsia="en-US"/>
        </w:rPr>
        <w:lastRenderedPageBreak/>
        <w:fldChar w:fldCharType="begin"/>
      </w:r>
      <w:r w:rsidRPr="006B7CED">
        <w:rPr>
          <w:lang w:eastAsia="en-US"/>
        </w:rPr>
        <w:instrText xml:space="preserve"> REF _Ref416143528 \h </w:instrText>
      </w:r>
      <w:r w:rsidR="006B7CED">
        <w:rPr>
          <w:lang w:eastAsia="en-US"/>
        </w:rPr>
        <w:instrText xml:space="preserve"> \* MERGEFORMAT </w:instrText>
      </w:r>
      <w:r w:rsidRPr="006B7CED">
        <w:rPr>
          <w:lang w:eastAsia="en-US"/>
        </w:rPr>
      </w:r>
      <w:r w:rsidRPr="006B7CED">
        <w:rPr>
          <w:lang w:eastAsia="en-US"/>
        </w:rPr>
        <w:fldChar w:fldCharType="separate"/>
      </w:r>
      <w:r w:rsidR="00D8490B" w:rsidRPr="006B7CED">
        <w:t xml:space="preserve">Table </w:t>
      </w:r>
      <w:r w:rsidR="00D8490B" w:rsidRPr="00D8490B">
        <w:rPr>
          <w:noProof/>
        </w:rPr>
        <w:t>VII</w:t>
      </w:r>
      <w:r w:rsidRPr="006B7CED">
        <w:rPr>
          <w:lang w:eastAsia="en-US"/>
        </w:rPr>
        <w:fldChar w:fldCharType="end"/>
      </w:r>
      <w:r w:rsidRPr="006B7CED">
        <w:rPr>
          <w:lang w:eastAsia="en-US"/>
        </w:rPr>
        <w:t xml:space="preserve"> and </w:t>
      </w:r>
      <w:r w:rsidR="00FB6905" w:rsidRPr="00FB6905">
        <w:rPr>
          <w:lang w:eastAsia="en-US"/>
        </w:rPr>
        <w:fldChar w:fldCharType="begin"/>
      </w:r>
      <w:r w:rsidR="00FB6905" w:rsidRPr="00FB6905">
        <w:rPr>
          <w:lang w:eastAsia="en-US"/>
        </w:rPr>
        <w:instrText xml:space="preserve"> REF _Ref484271594 \h  \* MERGEFORMAT </w:instrText>
      </w:r>
      <w:r w:rsidR="00FB6905" w:rsidRPr="00FB6905">
        <w:rPr>
          <w:lang w:eastAsia="en-US"/>
        </w:rPr>
      </w:r>
      <w:r w:rsidR="00FB6905" w:rsidRPr="00FB6905">
        <w:rPr>
          <w:lang w:eastAsia="en-US"/>
        </w:rPr>
        <w:fldChar w:fldCharType="separate"/>
      </w:r>
      <w:r w:rsidR="00D8490B" w:rsidRPr="00FB6905">
        <w:t xml:space="preserve">Fig. </w:t>
      </w:r>
      <w:r w:rsidR="00D8490B" w:rsidRPr="00D8490B">
        <w:rPr>
          <w:noProof/>
        </w:rPr>
        <w:t>23</w:t>
      </w:r>
      <w:r w:rsidR="00FB6905" w:rsidRPr="00FB6905">
        <w:rPr>
          <w:lang w:eastAsia="en-US"/>
        </w:rPr>
        <w:fldChar w:fldCharType="end"/>
      </w:r>
      <w:r w:rsidRPr="006B7CED">
        <w:rPr>
          <w:lang w:eastAsia="en-US"/>
        </w:rPr>
        <w:t xml:space="preserve"> show the effective thermal conductivity and thermal resistance of thermally bonded nonwoven at different levels of fibre volume fraction respectively. It can be clearly observed that the effective thermal conductivity increases with the increase of fibre volume fraction and it reverses in case of thermal resistance.</w:t>
      </w:r>
    </w:p>
    <w:p w:rsidR="00E3111D" w:rsidRDefault="00E3111D" w:rsidP="00E3111D">
      <w:pPr>
        <w:autoSpaceDE w:val="0"/>
        <w:autoSpaceDN w:val="0"/>
        <w:adjustRightInd w:val="0"/>
        <w:jc w:val="both"/>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3111D" w:rsidTr="00C561B5">
        <w:tc>
          <w:tcPr>
            <w:tcW w:w="8720" w:type="dxa"/>
          </w:tcPr>
          <w:p w:rsidR="00E3111D" w:rsidRDefault="00E3111D" w:rsidP="00C561B5">
            <w:pPr>
              <w:autoSpaceDE w:val="0"/>
              <w:autoSpaceDN w:val="0"/>
              <w:adjustRightInd w:val="0"/>
              <w:spacing w:line="360" w:lineRule="auto"/>
              <w:jc w:val="center"/>
              <w:rPr>
                <w:sz w:val="24"/>
                <w:szCs w:val="24"/>
                <w:lang w:eastAsia="en-US"/>
              </w:rPr>
            </w:pPr>
            <w:r>
              <w:rPr>
                <w:noProof/>
                <w:lang w:eastAsia="zh-CN"/>
              </w:rPr>
              <w:drawing>
                <wp:inline distT="0" distB="0" distL="0" distR="0" wp14:anchorId="4556B503" wp14:editId="2A6B0B15">
                  <wp:extent cx="5149970" cy="3286665"/>
                  <wp:effectExtent l="0" t="0" r="12700" b="9525"/>
                  <wp:docPr id="1704" name="Chart 17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rsidR="00E3111D" w:rsidRPr="005A3697" w:rsidRDefault="00E3111D" w:rsidP="00C561B5">
            <w:pPr>
              <w:autoSpaceDE w:val="0"/>
              <w:autoSpaceDN w:val="0"/>
              <w:adjustRightInd w:val="0"/>
              <w:spacing w:line="360" w:lineRule="auto"/>
              <w:jc w:val="center"/>
              <w:rPr>
                <w:lang w:eastAsia="en-US"/>
              </w:rPr>
            </w:pPr>
            <w:r w:rsidRPr="005A3697">
              <w:rPr>
                <w:lang w:eastAsia="en-US"/>
              </w:rPr>
              <w:t>(a)</w:t>
            </w:r>
          </w:p>
        </w:tc>
      </w:tr>
      <w:tr w:rsidR="00E3111D" w:rsidTr="00C561B5">
        <w:tc>
          <w:tcPr>
            <w:tcW w:w="8720" w:type="dxa"/>
          </w:tcPr>
          <w:p w:rsidR="00E3111D" w:rsidRDefault="00E3111D" w:rsidP="00C561B5">
            <w:pPr>
              <w:autoSpaceDE w:val="0"/>
              <w:autoSpaceDN w:val="0"/>
              <w:adjustRightInd w:val="0"/>
              <w:spacing w:line="360" w:lineRule="auto"/>
              <w:jc w:val="center"/>
              <w:rPr>
                <w:sz w:val="24"/>
                <w:szCs w:val="24"/>
                <w:lang w:eastAsia="en-US"/>
              </w:rPr>
            </w:pPr>
            <w:r>
              <w:rPr>
                <w:noProof/>
                <w:lang w:eastAsia="zh-CN"/>
              </w:rPr>
              <w:drawing>
                <wp:inline distT="0" distB="0" distL="0" distR="0" wp14:anchorId="6794FA0C" wp14:editId="59497AE5">
                  <wp:extent cx="5175849" cy="3122762"/>
                  <wp:effectExtent l="0" t="0" r="6350" b="1905"/>
                  <wp:docPr id="1705" name="Chart 17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rsidR="00E3111D" w:rsidRPr="005A3697" w:rsidRDefault="00E3111D" w:rsidP="00C561B5">
            <w:pPr>
              <w:keepNext/>
              <w:autoSpaceDE w:val="0"/>
              <w:autoSpaceDN w:val="0"/>
              <w:adjustRightInd w:val="0"/>
              <w:spacing w:line="360" w:lineRule="auto"/>
              <w:jc w:val="center"/>
              <w:rPr>
                <w:lang w:eastAsia="en-US"/>
              </w:rPr>
            </w:pPr>
            <w:r w:rsidRPr="005A3697">
              <w:rPr>
                <w:lang w:eastAsia="en-US"/>
              </w:rPr>
              <w:t>(b)</w:t>
            </w:r>
          </w:p>
        </w:tc>
      </w:tr>
    </w:tbl>
    <w:p w:rsidR="00DA549B" w:rsidRDefault="00E3111D" w:rsidP="00E3111D">
      <w:pPr>
        <w:pStyle w:val="Caption"/>
        <w:rPr>
          <w:b w:val="0"/>
          <w:color w:val="auto"/>
          <w:sz w:val="20"/>
          <w:szCs w:val="20"/>
        </w:rPr>
      </w:pPr>
      <w:bookmarkStart w:id="35" w:name="_Ref484271594"/>
      <w:bookmarkStart w:id="36" w:name="_Ref474399110"/>
      <w:bookmarkStart w:id="37" w:name="_Ref416143539"/>
      <w:r w:rsidRPr="00FB6905">
        <w:rPr>
          <w:b w:val="0"/>
          <w:color w:val="auto"/>
          <w:sz w:val="20"/>
          <w:szCs w:val="20"/>
        </w:rPr>
        <w:t xml:space="preserve">Fig. </w:t>
      </w:r>
      <w:r w:rsidRPr="00FB6905">
        <w:rPr>
          <w:b w:val="0"/>
          <w:color w:val="auto"/>
          <w:sz w:val="20"/>
          <w:szCs w:val="20"/>
        </w:rPr>
        <w:fldChar w:fldCharType="begin"/>
      </w:r>
      <w:r w:rsidRPr="00FB6905">
        <w:rPr>
          <w:b w:val="0"/>
          <w:color w:val="auto"/>
          <w:sz w:val="20"/>
          <w:szCs w:val="20"/>
        </w:rPr>
        <w:instrText xml:space="preserve"> SEQ Fig_ \* ARABIC </w:instrText>
      </w:r>
      <w:r w:rsidRPr="00FB6905">
        <w:rPr>
          <w:b w:val="0"/>
          <w:color w:val="auto"/>
          <w:sz w:val="20"/>
          <w:szCs w:val="20"/>
        </w:rPr>
        <w:fldChar w:fldCharType="separate"/>
      </w:r>
      <w:r w:rsidR="00D8490B">
        <w:rPr>
          <w:b w:val="0"/>
          <w:noProof/>
          <w:color w:val="auto"/>
          <w:sz w:val="20"/>
          <w:szCs w:val="20"/>
        </w:rPr>
        <w:t>23</w:t>
      </w:r>
      <w:r w:rsidRPr="00FB6905">
        <w:rPr>
          <w:b w:val="0"/>
          <w:color w:val="auto"/>
          <w:sz w:val="20"/>
          <w:szCs w:val="20"/>
        </w:rPr>
        <w:fldChar w:fldCharType="end"/>
      </w:r>
      <w:bookmarkEnd w:id="35"/>
      <w:r w:rsidRPr="00FB6905">
        <w:rPr>
          <w:b w:val="0"/>
          <w:color w:val="auto"/>
          <w:sz w:val="20"/>
          <w:szCs w:val="20"/>
        </w:rPr>
        <w:t>. (a) Relationship between fibre volume fraction and thermal conductivity of sample-1 nonwoven fabric and (b) Relationship between fibre volume fraction and thermal resistance of sample-1 nonwoven fabric.</w:t>
      </w:r>
      <w:bookmarkEnd w:id="36"/>
      <w:bookmarkEnd w:id="37"/>
    </w:p>
    <w:p w:rsidR="00DA549B" w:rsidRPr="006B7CED" w:rsidRDefault="00DA549B" w:rsidP="006B7CED">
      <w:pPr>
        <w:pStyle w:val="Caption"/>
        <w:keepNext/>
        <w:spacing w:after="0" w:line="480" w:lineRule="auto"/>
        <w:jc w:val="both"/>
        <w:rPr>
          <w:b w:val="0"/>
          <w:color w:val="auto"/>
          <w:sz w:val="20"/>
          <w:szCs w:val="20"/>
        </w:rPr>
      </w:pPr>
      <w:bookmarkStart w:id="38" w:name="_Ref416143528"/>
      <w:r w:rsidRPr="006B7CED">
        <w:rPr>
          <w:b w:val="0"/>
          <w:color w:val="auto"/>
          <w:sz w:val="20"/>
          <w:szCs w:val="20"/>
        </w:rPr>
        <w:lastRenderedPageBreak/>
        <w:t xml:space="preserve">Table </w:t>
      </w:r>
      <w:r w:rsidR="00AB0C0E" w:rsidRPr="006B7CED">
        <w:rPr>
          <w:b w:val="0"/>
          <w:color w:val="auto"/>
          <w:sz w:val="20"/>
          <w:szCs w:val="20"/>
        </w:rPr>
        <w:fldChar w:fldCharType="begin"/>
      </w:r>
      <w:r w:rsidR="00AB0C0E" w:rsidRPr="006B7CED">
        <w:rPr>
          <w:b w:val="0"/>
          <w:color w:val="auto"/>
          <w:sz w:val="20"/>
          <w:szCs w:val="20"/>
        </w:rPr>
        <w:instrText xml:space="preserve"> SEQ Table \* ROMAN </w:instrText>
      </w:r>
      <w:r w:rsidR="00AB0C0E" w:rsidRPr="006B7CED">
        <w:rPr>
          <w:b w:val="0"/>
          <w:color w:val="auto"/>
          <w:sz w:val="20"/>
          <w:szCs w:val="20"/>
        </w:rPr>
        <w:fldChar w:fldCharType="separate"/>
      </w:r>
      <w:r w:rsidR="00D8490B">
        <w:rPr>
          <w:b w:val="0"/>
          <w:noProof/>
          <w:color w:val="auto"/>
          <w:sz w:val="20"/>
          <w:szCs w:val="20"/>
        </w:rPr>
        <w:t>VII</w:t>
      </w:r>
      <w:r w:rsidR="00AB0C0E" w:rsidRPr="006B7CED">
        <w:rPr>
          <w:b w:val="0"/>
          <w:color w:val="auto"/>
          <w:sz w:val="20"/>
          <w:szCs w:val="20"/>
        </w:rPr>
        <w:fldChar w:fldCharType="end"/>
      </w:r>
      <w:bookmarkEnd w:id="38"/>
      <w:r w:rsidRPr="006B7CED">
        <w:rPr>
          <w:b w:val="0"/>
          <w:color w:val="auto"/>
          <w:sz w:val="20"/>
          <w:szCs w:val="20"/>
        </w:rPr>
        <w:t>:</w:t>
      </w:r>
      <w:r w:rsidRPr="006B7CED">
        <w:rPr>
          <w:color w:val="auto"/>
          <w:sz w:val="20"/>
          <w:szCs w:val="20"/>
        </w:rPr>
        <w:t xml:space="preserve"> </w:t>
      </w:r>
      <w:r w:rsidRPr="006B7CED">
        <w:rPr>
          <w:b w:val="0"/>
          <w:color w:val="auto"/>
          <w:sz w:val="20"/>
          <w:szCs w:val="20"/>
        </w:rPr>
        <w:t>Effective thermal conductivity and thermal resistance at different fibre volume fraction</w:t>
      </w:r>
    </w:p>
    <w:tbl>
      <w:tblPr>
        <w:tblStyle w:val="TableGrid"/>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560"/>
        <w:gridCol w:w="1701"/>
        <w:gridCol w:w="1984"/>
        <w:gridCol w:w="1701"/>
      </w:tblGrid>
      <w:tr w:rsidR="00DA549B" w:rsidRPr="005A3697" w:rsidTr="00DA549B">
        <w:trPr>
          <w:trHeight w:val="1138"/>
        </w:trPr>
        <w:tc>
          <w:tcPr>
            <w:tcW w:w="1809" w:type="dxa"/>
            <w:tcBorders>
              <w:top w:val="single" w:sz="4" w:space="0" w:color="auto"/>
              <w:bottom w:val="single" w:sz="4" w:space="0" w:color="auto"/>
            </w:tcBorders>
            <w:vAlign w:val="center"/>
          </w:tcPr>
          <w:p w:rsidR="00DA549B" w:rsidRPr="005A3697" w:rsidRDefault="00DA549B" w:rsidP="004528E4">
            <w:pPr>
              <w:spacing w:line="360" w:lineRule="auto"/>
              <w:jc w:val="center"/>
              <w:rPr>
                <w:b/>
              </w:rPr>
            </w:pPr>
            <w:r w:rsidRPr="005A3697">
              <w:t>Fibre volume fraction of fibrous portion,</w:t>
            </w:r>
          </w:p>
          <w:p w:rsidR="00DA549B" w:rsidRPr="005A3697" w:rsidRDefault="00DA549B" w:rsidP="004528E4">
            <w:pPr>
              <w:spacing w:line="360" w:lineRule="auto"/>
              <w:jc w:val="center"/>
              <w:rPr>
                <w:b/>
              </w:rPr>
            </w:pPr>
            <w:r w:rsidRPr="005A3697">
              <w:rPr>
                <w:position w:val="-14"/>
              </w:rPr>
              <w:object w:dxaOrig="340" w:dyaOrig="380">
                <v:shape id="_x0000_i1089" type="#_x0000_t75" style="width:18.75pt;height:18.75pt" o:ole="">
                  <v:imagedata r:id="rId170" o:title=""/>
                </v:shape>
                <o:OLEObject Type="Embed" ProgID="Equation.3" ShapeID="_x0000_i1089" DrawAspect="Content" ObjectID="_1595405349" r:id="rId207"/>
              </w:object>
            </w:r>
            <w:r w:rsidRPr="005A3697">
              <w:rPr>
                <w:rFonts w:eastAsiaTheme="minorEastAsia"/>
              </w:rPr>
              <w:t xml:space="preserve"> (%)</w:t>
            </w:r>
          </w:p>
        </w:tc>
        <w:tc>
          <w:tcPr>
            <w:tcW w:w="1560" w:type="dxa"/>
            <w:tcBorders>
              <w:top w:val="single" w:sz="4" w:space="0" w:color="auto"/>
              <w:bottom w:val="single" w:sz="4" w:space="0" w:color="auto"/>
            </w:tcBorders>
            <w:vAlign w:val="center"/>
          </w:tcPr>
          <w:p w:rsidR="00DA549B" w:rsidRPr="005A3697" w:rsidRDefault="00DA549B" w:rsidP="004528E4">
            <w:pPr>
              <w:spacing w:line="360" w:lineRule="auto"/>
              <w:jc w:val="center"/>
            </w:pPr>
            <w:r w:rsidRPr="005A3697">
              <w:t>Fibre Volume Fraction of unit cell,</w:t>
            </w:r>
          </w:p>
          <w:p w:rsidR="00DA549B" w:rsidRPr="005A3697" w:rsidRDefault="00DA549B" w:rsidP="004528E4">
            <w:pPr>
              <w:spacing w:line="360" w:lineRule="auto"/>
              <w:jc w:val="center"/>
              <w:rPr>
                <w:b/>
              </w:rPr>
            </w:pPr>
            <w:r w:rsidRPr="005A3697">
              <w:rPr>
                <w:position w:val="-8"/>
              </w:rPr>
              <w:object w:dxaOrig="279" w:dyaOrig="300">
                <v:shape id="_x0000_i1090" type="#_x0000_t75" style="width:10.5pt;height:10.5pt" o:ole="">
                  <v:imagedata r:id="rId168" o:title=""/>
                </v:shape>
                <o:OLEObject Type="Embed" ProgID="Equation.3" ShapeID="_x0000_i1090" DrawAspect="Content" ObjectID="_1595405350" r:id="rId208"/>
              </w:object>
            </w:r>
            <w:r w:rsidRPr="005A3697">
              <w:rPr>
                <w:rFonts w:eastAsiaTheme="minorEastAsia"/>
              </w:rPr>
              <w:t xml:space="preserve"> (%)</w:t>
            </w:r>
          </w:p>
        </w:tc>
        <w:tc>
          <w:tcPr>
            <w:tcW w:w="1701" w:type="dxa"/>
            <w:tcBorders>
              <w:top w:val="single" w:sz="4" w:space="0" w:color="auto"/>
              <w:bottom w:val="single" w:sz="4" w:space="0" w:color="auto"/>
            </w:tcBorders>
            <w:vAlign w:val="center"/>
          </w:tcPr>
          <w:p w:rsidR="00DA549B" w:rsidRPr="005A3697" w:rsidRDefault="00DA549B" w:rsidP="004528E4">
            <w:pPr>
              <w:pStyle w:val="ListParagraph"/>
              <w:spacing w:line="360" w:lineRule="auto"/>
              <w:ind w:left="0"/>
              <w:jc w:val="center"/>
              <w:rPr>
                <w:rFonts w:ascii="Times New Roman" w:hAnsi="Times New Roman"/>
                <w:sz w:val="20"/>
                <w:szCs w:val="20"/>
              </w:rPr>
            </w:pPr>
            <w:r w:rsidRPr="005A3697">
              <w:rPr>
                <w:rFonts w:ascii="Times New Roman" w:hAnsi="Times New Roman"/>
                <w:sz w:val="20"/>
                <w:szCs w:val="20"/>
              </w:rPr>
              <w:t>Thermal Conductivity of fibrous portion,</w:t>
            </w:r>
          </w:p>
          <w:p w:rsidR="00DA549B" w:rsidRPr="005A3697" w:rsidRDefault="00DA549B" w:rsidP="004528E4">
            <w:pPr>
              <w:pStyle w:val="ListParagraph"/>
              <w:spacing w:line="360" w:lineRule="auto"/>
              <w:ind w:left="0"/>
              <w:jc w:val="center"/>
              <w:rPr>
                <w:rFonts w:ascii="Times New Roman" w:hAnsi="Times New Roman"/>
                <w:b/>
                <w:sz w:val="20"/>
                <w:szCs w:val="20"/>
              </w:rPr>
            </w:pPr>
            <w:r w:rsidRPr="005A3697">
              <w:rPr>
                <w:rFonts w:ascii="Times New Roman" w:hAnsi="Times New Roman"/>
                <w:position w:val="-14"/>
                <w:sz w:val="20"/>
                <w:szCs w:val="20"/>
              </w:rPr>
              <w:object w:dxaOrig="400" w:dyaOrig="380">
                <v:shape id="_x0000_i1091" type="#_x0000_t75" style="width:22.5pt;height:18.75pt" o:ole="">
                  <v:imagedata r:id="rId172" o:title=""/>
                </v:shape>
                <o:OLEObject Type="Embed" ProgID="Equation.3" ShapeID="_x0000_i1091" DrawAspect="Content" ObjectID="_1595405351" r:id="rId209"/>
              </w:object>
            </w:r>
            <w:r w:rsidRPr="005A3697">
              <w:rPr>
                <w:rFonts w:ascii="Times New Roman" w:hAnsi="Times New Roman"/>
                <w:sz w:val="20"/>
                <w:szCs w:val="20"/>
              </w:rPr>
              <w:t xml:space="preserve">* </w:t>
            </w:r>
            <w:r w:rsidRPr="005A3697">
              <w:rPr>
                <w:rFonts w:ascii="Times New Roman" w:eastAsiaTheme="minorEastAsia" w:hAnsi="Times New Roman"/>
                <w:sz w:val="20"/>
                <w:szCs w:val="20"/>
              </w:rPr>
              <w:t>(W/m.K)</w:t>
            </w:r>
          </w:p>
        </w:tc>
        <w:tc>
          <w:tcPr>
            <w:tcW w:w="1984" w:type="dxa"/>
            <w:tcBorders>
              <w:top w:val="single" w:sz="4" w:space="0" w:color="auto"/>
              <w:bottom w:val="single" w:sz="4" w:space="0" w:color="auto"/>
            </w:tcBorders>
            <w:vAlign w:val="center"/>
          </w:tcPr>
          <w:p w:rsidR="00DA549B" w:rsidRPr="005A3697" w:rsidRDefault="00DA549B" w:rsidP="004528E4">
            <w:pPr>
              <w:spacing w:line="360" w:lineRule="auto"/>
              <w:jc w:val="center"/>
            </w:pPr>
            <w:r w:rsidRPr="005A3697">
              <w:t>Predicted effective thermal conductivity</w:t>
            </w:r>
          </w:p>
          <w:p w:rsidR="00DA549B" w:rsidRPr="005A3697" w:rsidRDefault="00DA549B" w:rsidP="004528E4">
            <w:pPr>
              <w:pStyle w:val="ListParagraph"/>
              <w:spacing w:line="360" w:lineRule="auto"/>
              <w:ind w:left="0"/>
              <w:jc w:val="center"/>
              <w:rPr>
                <w:rFonts w:ascii="Times New Roman" w:hAnsi="Times New Roman"/>
                <w:sz w:val="20"/>
                <w:szCs w:val="20"/>
              </w:rPr>
            </w:pPr>
            <w:r w:rsidRPr="005A3697">
              <w:rPr>
                <w:rFonts w:ascii="Times New Roman" w:hAnsi="Times New Roman"/>
                <w:position w:val="-12"/>
                <w:sz w:val="20"/>
                <w:szCs w:val="20"/>
              </w:rPr>
              <w:object w:dxaOrig="320" w:dyaOrig="360">
                <v:shape id="_x0000_i1092" type="#_x0000_t75" style="width:18.75pt;height:18.75pt" o:ole="">
                  <v:imagedata r:id="rId210" o:title=""/>
                </v:shape>
                <o:OLEObject Type="Embed" ProgID="Equation.3" ShapeID="_x0000_i1092" DrawAspect="Content" ObjectID="_1595405352" r:id="rId211"/>
              </w:object>
            </w:r>
            <w:r w:rsidRPr="005A3697">
              <w:rPr>
                <w:rFonts w:ascii="Times New Roman" w:eastAsiaTheme="minorEastAsia" w:hAnsi="Times New Roman"/>
                <w:sz w:val="20"/>
                <w:szCs w:val="20"/>
              </w:rPr>
              <w:t xml:space="preserve"> (W/m.K)</w:t>
            </w:r>
          </w:p>
        </w:tc>
        <w:tc>
          <w:tcPr>
            <w:tcW w:w="1701" w:type="dxa"/>
            <w:tcBorders>
              <w:top w:val="single" w:sz="4" w:space="0" w:color="auto"/>
              <w:bottom w:val="single" w:sz="4" w:space="0" w:color="auto"/>
            </w:tcBorders>
          </w:tcPr>
          <w:p w:rsidR="00DA549B" w:rsidRPr="005A3697" w:rsidRDefault="00DA549B" w:rsidP="004528E4">
            <w:pPr>
              <w:spacing w:line="360" w:lineRule="auto"/>
              <w:jc w:val="center"/>
            </w:pPr>
            <w:r w:rsidRPr="005A3697">
              <w:t>Predicted thermal resistance</w:t>
            </w:r>
          </w:p>
          <w:p w:rsidR="00DA549B" w:rsidRPr="005A3697" w:rsidRDefault="00DA549B" w:rsidP="004528E4">
            <w:pPr>
              <w:spacing w:line="360" w:lineRule="auto"/>
              <w:jc w:val="center"/>
            </w:pPr>
            <w:r w:rsidRPr="005A3697">
              <w:rPr>
                <w:position w:val="-12"/>
              </w:rPr>
              <w:object w:dxaOrig="300" w:dyaOrig="360">
                <v:shape id="_x0000_i1093" type="#_x0000_t75" style="width:18.75pt;height:18.75pt" o:ole="">
                  <v:imagedata r:id="rId212" o:title=""/>
                </v:shape>
                <o:OLEObject Type="Embed" ProgID="Equation.3" ShapeID="_x0000_i1093" DrawAspect="Content" ObjectID="_1595405353" r:id="rId213"/>
              </w:object>
            </w:r>
            <w:r w:rsidRPr="005A3697">
              <w:rPr>
                <w:rFonts w:eastAsiaTheme="minorEastAsia"/>
              </w:rPr>
              <w:t xml:space="preserve"> (m</w:t>
            </w:r>
            <w:r w:rsidRPr="005A3697">
              <w:rPr>
                <w:rFonts w:eastAsiaTheme="minorEastAsia"/>
                <w:vertAlign w:val="superscript"/>
              </w:rPr>
              <w:t>2</w:t>
            </w:r>
            <w:r w:rsidRPr="005A3697">
              <w:rPr>
                <w:rFonts w:eastAsiaTheme="minorEastAsia"/>
              </w:rPr>
              <w:t>.K/W)</w:t>
            </w:r>
          </w:p>
        </w:tc>
      </w:tr>
      <w:tr w:rsidR="00DA549B" w:rsidRPr="005A3697" w:rsidTr="00DA549B">
        <w:trPr>
          <w:trHeight w:val="273"/>
        </w:trPr>
        <w:tc>
          <w:tcPr>
            <w:tcW w:w="1809" w:type="dxa"/>
            <w:tcBorders>
              <w:top w:val="single" w:sz="4" w:space="0" w:color="auto"/>
            </w:tcBorders>
            <w:vAlign w:val="center"/>
          </w:tcPr>
          <w:p w:rsidR="00DA549B" w:rsidRPr="005A3697" w:rsidRDefault="00DA549B" w:rsidP="004528E4">
            <w:pPr>
              <w:spacing w:line="360" w:lineRule="auto"/>
              <w:jc w:val="center"/>
            </w:pPr>
            <w:r w:rsidRPr="005A3697">
              <w:t>5.000</w:t>
            </w:r>
          </w:p>
        </w:tc>
        <w:tc>
          <w:tcPr>
            <w:tcW w:w="1560" w:type="dxa"/>
            <w:tcBorders>
              <w:top w:val="single" w:sz="4" w:space="0" w:color="auto"/>
            </w:tcBorders>
            <w:vAlign w:val="center"/>
          </w:tcPr>
          <w:p w:rsidR="00DA549B" w:rsidRPr="005A3697" w:rsidRDefault="00DA549B" w:rsidP="004528E4">
            <w:pPr>
              <w:spacing w:line="360" w:lineRule="auto"/>
              <w:jc w:val="center"/>
              <w:rPr>
                <w:color w:val="000000"/>
              </w:rPr>
            </w:pPr>
            <w:r w:rsidRPr="005A3697">
              <w:rPr>
                <w:color w:val="000000"/>
              </w:rPr>
              <w:t>5.17</w:t>
            </w:r>
          </w:p>
        </w:tc>
        <w:tc>
          <w:tcPr>
            <w:tcW w:w="1701" w:type="dxa"/>
            <w:tcBorders>
              <w:top w:val="single" w:sz="4" w:space="0" w:color="auto"/>
            </w:tcBorders>
            <w:vAlign w:val="center"/>
          </w:tcPr>
          <w:p w:rsidR="00DA549B" w:rsidRPr="005A3697" w:rsidRDefault="00DA549B" w:rsidP="004528E4">
            <w:pPr>
              <w:spacing w:line="360" w:lineRule="auto"/>
              <w:jc w:val="center"/>
              <w:rPr>
                <w:color w:val="000000"/>
              </w:rPr>
            </w:pPr>
            <w:r w:rsidRPr="005A3697">
              <w:rPr>
                <w:color w:val="000000"/>
              </w:rPr>
              <w:t>0.027035</w:t>
            </w:r>
          </w:p>
        </w:tc>
        <w:tc>
          <w:tcPr>
            <w:tcW w:w="1984" w:type="dxa"/>
            <w:tcBorders>
              <w:top w:val="single" w:sz="4" w:space="0" w:color="auto"/>
            </w:tcBorders>
            <w:vAlign w:val="center"/>
          </w:tcPr>
          <w:p w:rsidR="00DA549B" w:rsidRPr="005A3697" w:rsidRDefault="00DA549B" w:rsidP="004528E4">
            <w:pPr>
              <w:spacing w:line="360" w:lineRule="auto"/>
              <w:jc w:val="center"/>
              <w:rPr>
                <w:color w:val="000000"/>
              </w:rPr>
            </w:pPr>
            <w:r w:rsidRPr="005A3697">
              <w:rPr>
                <w:color w:val="000000"/>
              </w:rPr>
              <w:t>0.02716</w:t>
            </w:r>
          </w:p>
        </w:tc>
        <w:tc>
          <w:tcPr>
            <w:tcW w:w="1701" w:type="dxa"/>
            <w:tcBorders>
              <w:top w:val="single" w:sz="4" w:space="0" w:color="auto"/>
            </w:tcBorders>
            <w:vAlign w:val="center"/>
          </w:tcPr>
          <w:p w:rsidR="00DA549B" w:rsidRPr="005A3697" w:rsidRDefault="00DA549B" w:rsidP="004528E4">
            <w:pPr>
              <w:spacing w:line="360" w:lineRule="auto"/>
              <w:jc w:val="center"/>
              <w:rPr>
                <w:color w:val="000000"/>
              </w:rPr>
            </w:pPr>
            <w:r w:rsidRPr="005A3697">
              <w:rPr>
                <w:color w:val="000000"/>
              </w:rPr>
              <w:t>0.019882</w:t>
            </w:r>
          </w:p>
        </w:tc>
      </w:tr>
      <w:tr w:rsidR="00DA549B" w:rsidRPr="005A3697" w:rsidTr="00DA549B">
        <w:trPr>
          <w:trHeight w:val="273"/>
        </w:trPr>
        <w:tc>
          <w:tcPr>
            <w:tcW w:w="1809" w:type="dxa"/>
            <w:vAlign w:val="center"/>
          </w:tcPr>
          <w:p w:rsidR="00DA549B" w:rsidRPr="005A3697" w:rsidRDefault="00DA549B" w:rsidP="004528E4">
            <w:pPr>
              <w:spacing w:line="360" w:lineRule="auto"/>
              <w:jc w:val="center"/>
            </w:pPr>
            <w:r w:rsidRPr="005A3697">
              <w:t>10.00</w:t>
            </w:r>
          </w:p>
        </w:tc>
        <w:tc>
          <w:tcPr>
            <w:tcW w:w="1560" w:type="dxa"/>
            <w:vAlign w:val="center"/>
          </w:tcPr>
          <w:p w:rsidR="00DA549B" w:rsidRPr="005A3697" w:rsidRDefault="00DA549B" w:rsidP="004528E4">
            <w:pPr>
              <w:spacing w:line="360" w:lineRule="auto"/>
              <w:jc w:val="center"/>
              <w:rPr>
                <w:color w:val="000000"/>
              </w:rPr>
            </w:pPr>
            <w:r w:rsidRPr="005A3697">
              <w:rPr>
                <w:color w:val="000000"/>
              </w:rPr>
              <w:t>7.85</w:t>
            </w:r>
          </w:p>
        </w:tc>
        <w:tc>
          <w:tcPr>
            <w:tcW w:w="1701" w:type="dxa"/>
            <w:vAlign w:val="center"/>
          </w:tcPr>
          <w:p w:rsidR="00DA549B" w:rsidRPr="005A3697" w:rsidRDefault="00DA549B" w:rsidP="004528E4">
            <w:pPr>
              <w:spacing w:line="360" w:lineRule="auto"/>
              <w:jc w:val="center"/>
              <w:rPr>
                <w:color w:val="000000"/>
              </w:rPr>
            </w:pPr>
            <w:r w:rsidRPr="005A3697">
              <w:rPr>
                <w:color w:val="000000"/>
              </w:rPr>
              <w:t>0.028156</w:t>
            </w:r>
          </w:p>
        </w:tc>
        <w:tc>
          <w:tcPr>
            <w:tcW w:w="1984" w:type="dxa"/>
            <w:vAlign w:val="center"/>
          </w:tcPr>
          <w:p w:rsidR="00DA549B" w:rsidRPr="005A3697" w:rsidRDefault="00DA549B" w:rsidP="004528E4">
            <w:pPr>
              <w:spacing w:line="360" w:lineRule="auto"/>
              <w:jc w:val="center"/>
              <w:rPr>
                <w:color w:val="000000"/>
              </w:rPr>
            </w:pPr>
            <w:r w:rsidRPr="005A3697">
              <w:rPr>
                <w:color w:val="000000"/>
              </w:rPr>
              <w:t>0.02775</w:t>
            </w:r>
          </w:p>
        </w:tc>
        <w:tc>
          <w:tcPr>
            <w:tcW w:w="1701" w:type="dxa"/>
            <w:vAlign w:val="center"/>
          </w:tcPr>
          <w:p w:rsidR="00DA549B" w:rsidRPr="005A3697" w:rsidRDefault="00DA549B" w:rsidP="004528E4">
            <w:pPr>
              <w:spacing w:line="360" w:lineRule="auto"/>
              <w:jc w:val="center"/>
              <w:rPr>
                <w:color w:val="000000"/>
              </w:rPr>
            </w:pPr>
            <w:r w:rsidRPr="005A3697">
              <w:rPr>
                <w:color w:val="000000"/>
              </w:rPr>
              <w:t>0.019459</w:t>
            </w:r>
          </w:p>
        </w:tc>
      </w:tr>
      <w:tr w:rsidR="00DA549B" w:rsidRPr="005A3697" w:rsidTr="00DA549B">
        <w:trPr>
          <w:trHeight w:val="273"/>
        </w:trPr>
        <w:tc>
          <w:tcPr>
            <w:tcW w:w="1809" w:type="dxa"/>
            <w:vAlign w:val="center"/>
          </w:tcPr>
          <w:p w:rsidR="00DA549B" w:rsidRPr="005A3697" w:rsidRDefault="00DA549B" w:rsidP="004528E4">
            <w:pPr>
              <w:spacing w:line="360" w:lineRule="auto"/>
              <w:jc w:val="center"/>
            </w:pPr>
            <w:r w:rsidRPr="005A3697">
              <w:t>15.00</w:t>
            </w:r>
          </w:p>
        </w:tc>
        <w:tc>
          <w:tcPr>
            <w:tcW w:w="1560" w:type="dxa"/>
            <w:vAlign w:val="center"/>
          </w:tcPr>
          <w:p w:rsidR="00DA549B" w:rsidRPr="005A3697" w:rsidRDefault="00DA549B" w:rsidP="004528E4">
            <w:pPr>
              <w:spacing w:line="360" w:lineRule="auto"/>
              <w:jc w:val="center"/>
              <w:rPr>
                <w:color w:val="000000"/>
              </w:rPr>
            </w:pPr>
            <w:r w:rsidRPr="005A3697">
              <w:rPr>
                <w:color w:val="000000"/>
              </w:rPr>
              <w:t>10.52</w:t>
            </w:r>
          </w:p>
        </w:tc>
        <w:tc>
          <w:tcPr>
            <w:tcW w:w="1701" w:type="dxa"/>
            <w:vAlign w:val="center"/>
          </w:tcPr>
          <w:p w:rsidR="00DA549B" w:rsidRPr="005A3697" w:rsidRDefault="00DA549B" w:rsidP="004528E4">
            <w:pPr>
              <w:spacing w:line="360" w:lineRule="auto"/>
              <w:jc w:val="center"/>
              <w:rPr>
                <w:color w:val="000000"/>
              </w:rPr>
            </w:pPr>
            <w:r w:rsidRPr="005A3697">
              <w:rPr>
                <w:color w:val="000000"/>
              </w:rPr>
              <w:t>0.029374</w:t>
            </w:r>
          </w:p>
        </w:tc>
        <w:tc>
          <w:tcPr>
            <w:tcW w:w="1984" w:type="dxa"/>
            <w:vAlign w:val="center"/>
          </w:tcPr>
          <w:p w:rsidR="00DA549B" w:rsidRPr="005A3697" w:rsidRDefault="00DA549B" w:rsidP="004528E4">
            <w:pPr>
              <w:spacing w:line="360" w:lineRule="auto"/>
              <w:jc w:val="center"/>
              <w:rPr>
                <w:color w:val="000000"/>
              </w:rPr>
            </w:pPr>
            <w:r w:rsidRPr="005A3697">
              <w:rPr>
                <w:color w:val="000000"/>
              </w:rPr>
              <w:t>0.02837</w:t>
            </w:r>
          </w:p>
        </w:tc>
        <w:tc>
          <w:tcPr>
            <w:tcW w:w="1701" w:type="dxa"/>
            <w:vAlign w:val="center"/>
          </w:tcPr>
          <w:p w:rsidR="00DA549B" w:rsidRPr="005A3697" w:rsidRDefault="00DA549B" w:rsidP="004528E4">
            <w:pPr>
              <w:spacing w:line="360" w:lineRule="auto"/>
              <w:jc w:val="center"/>
              <w:rPr>
                <w:color w:val="000000"/>
              </w:rPr>
            </w:pPr>
            <w:r w:rsidRPr="005A3697">
              <w:rPr>
                <w:color w:val="000000"/>
              </w:rPr>
              <w:t>0.019034</w:t>
            </w:r>
          </w:p>
        </w:tc>
      </w:tr>
      <w:tr w:rsidR="00DA549B" w:rsidRPr="005A3697" w:rsidTr="00DA549B">
        <w:trPr>
          <w:trHeight w:val="273"/>
        </w:trPr>
        <w:tc>
          <w:tcPr>
            <w:tcW w:w="1809" w:type="dxa"/>
            <w:vAlign w:val="center"/>
          </w:tcPr>
          <w:p w:rsidR="00DA549B" w:rsidRPr="005A3697" w:rsidRDefault="00DA549B" w:rsidP="004528E4">
            <w:pPr>
              <w:spacing w:line="360" w:lineRule="auto"/>
              <w:jc w:val="center"/>
            </w:pPr>
            <w:r w:rsidRPr="005A3697">
              <w:t>20.00</w:t>
            </w:r>
          </w:p>
        </w:tc>
        <w:tc>
          <w:tcPr>
            <w:tcW w:w="1560" w:type="dxa"/>
            <w:vAlign w:val="center"/>
          </w:tcPr>
          <w:p w:rsidR="00DA549B" w:rsidRPr="005A3697" w:rsidRDefault="00DA549B" w:rsidP="004528E4">
            <w:pPr>
              <w:spacing w:line="360" w:lineRule="auto"/>
              <w:jc w:val="center"/>
              <w:rPr>
                <w:color w:val="000000"/>
              </w:rPr>
            </w:pPr>
            <w:r w:rsidRPr="005A3697">
              <w:rPr>
                <w:color w:val="000000"/>
              </w:rPr>
              <w:t>13.20</w:t>
            </w:r>
          </w:p>
        </w:tc>
        <w:tc>
          <w:tcPr>
            <w:tcW w:w="1701" w:type="dxa"/>
            <w:vAlign w:val="center"/>
          </w:tcPr>
          <w:p w:rsidR="00DA549B" w:rsidRPr="005A3697" w:rsidRDefault="00DA549B" w:rsidP="004528E4">
            <w:pPr>
              <w:spacing w:line="360" w:lineRule="auto"/>
              <w:jc w:val="center"/>
              <w:rPr>
                <w:color w:val="000000"/>
              </w:rPr>
            </w:pPr>
            <w:r w:rsidRPr="005A3697">
              <w:rPr>
                <w:color w:val="000000"/>
              </w:rPr>
              <w:t>0.030702</w:t>
            </w:r>
          </w:p>
        </w:tc>
        <w:tc>
          <w:tcPr>
            <w:tcW w:w="1984" w:type="dxa"/>
            <w:vAlign w:val="center"/>
          </w:tcPr>
          <w:p w:rsidR="00DA549B" w:rsidRPr="005A3697" w:rsidRDefault="00DA549B" w:rsidP="004528E4">
            <w:pPr>
              <w:spacing w:line="360" w:lineRule="auto"/>
              <w:jc w:val="center"/>
              <w:rPr>
                <w:color w:val="000000"/>
              </w:rPr>
            </w:pPr>
            <w:r w:rsidRPr="005A3697">
              <w:rPr>
                <w:color w:val="000000"/>
              </w:rPr>
              <w:t>0.02905</w:t>
            </w:r>
          </w:p>
        </w:tc>
        <w:tc>
          <w:tcPr>
            <w:tcW w:w="1701" w:type="dxa"/>
            <w:vAlign w:val="center"/>
          </w:tcPr>
          <w:p w:rsidR="00DA549B" w:rsidRPr="005A3697" w:rsidRDefault="00DA549B" w:rsidP="004528E4">
            <w:pPr>
              <w:spacing w:line="360" w:lineRule="auto"/>
              <w:jc w:val="center"/>
              <w:rPr>
                <w:color w:val="000000"/>
              </w:rPr>
            </w:pPr>
            <w:r w:rsidRPr="005A3697">
              <w:rPr>
                <w:color w:val="000000"/>
              </w:rPr>
              <w:t>0.018589</w:t>
            </w:r>
          </w:p>
        </w:tc>
      </w:tr>
      <w:tr w:rsidR="00DA549B" w:rsidRPr="005A3697" w:rsidTr="00DA549B">
        <w:trPr>
          <w:trHeight w:val="273"/>
        </w:trPr>
        <w:tc>
          <w:tcPr>
            <w:tcW w:w="1809" w:type="dxa"/>
            <w:vAlign w:val="center"/>
          </w:tcPr>
          <w:p w:rsidR="00DA549B" w:rsidRPr="005A3697" w:rsidRDefault="00DA549B" w:rsidP="004528E4">
            <w:pPr>
              <w:spacing w:line="360" w:lineRule="auto"/>
              <w:jc w:val="center"/>
            </w:pPr>
            <w:r w:rsidRPr="005A3697">
              <w:t>25.112</w:t>
            </w:r>
          </w:p>
        </w:tc>
        <w:tc>
          <w:tcPr>
            <w:tcW w:w="1560" w:type="dxa"/>
            <w:vAlign w:val="center"/>
          </w:tcPr>
          <w:p w:rsidR="00DA549B" w:rsidRPr="005A3697" w:rsidRDefault="00DA549B" w:rsidP="004528E4">
            <w:pPr>
              <w:spacing w:line="360" w:lineRule="auto"/>
              <w:jc w:val="center"/>
              <w:rPr>
                <w:color w:val="000000"/>
              </w:rPr>
            </w:pPr>
            <w:r w:rsidRPr="005A3697">
              <w:rPr>
                <w:color w:val="000000"/>
              </w:rPr>
              <w:t>15.95</w:t>
            </w:r>
          </w:p>
        </w:tc>
        <w:tc>
          <w:tcPr>
            <w:tcW w:w="1701" w:type="dxa"/>
            <w:vAlign w:val="center"/>
          </w:tcPr>
          <w:p w:rsidR="00DA549B" w:rsidRPr="005A3697" w:rsidRDefault="00DA549B" w:rsidP="004528E4">
            <w:pPr>
              <w:spacing w:line="360" w:lineRule="auto"/>
              <w:jc w:val="center"/>
              <w:rPr>
                <w:color w:val="000000"/>
              </w:rPr>
            </w:pPr>
            <w:r w:rsidRPr="005A3697">
              <w:rPr>
                <w:color w:val="000000"/>
              </w:rPr>
              <w:t>0.03219</w:t>
            </w:r>
          </w:p>
        </w:tc>
        <w:tc>
          <w:tcPr>
            <w:tcW w:w="1984" w:type="dxa"/>
            <w:vAlign w:val="center"/>
          </w:tcPr>
          <w:p w:rsidR="00DA549B" w:rsidRPr="005A3697" w:rsidRDefault="00DA549B" w:rsidP="004528E4">
            <w:pPr>
              <w:spacing w:line="360" w:lineRule="auto"/>
              <w:jc w:val="center"/>
              <w:rPr>
                <w:color w:val="000000"/>
              </w:rPr>
            </w:pPr>
            <w:r w:rsidRPr="005A3697">
              <w:rPr>
                <w:color w:val="000000"/>
              </w:rPr>
              <w:t>0.02981</w:t>
            </w:r>
          </w:p>
        </w:tc>
        <w:tc>
          <w:tcPr>
            <w:tcW w:w="1701" w:type="dxa"/>
            <w:vAlign w:val="center"/>
          </w:tcPr>
          <w:p w:rsidR="00DA549B" w:rsidRPr="005A3697" w:rsidRDefault="00DA549B" w:rsidP="004528E4">
            <w:pPr>
              <w:spacing w:line="360" w:lineRule="auto"/>
              <w:jc w:val="center"/>
              <w:rPr>
                <w:color w:val="000000"/>
              </w:rPr>
            </w:pPr>
            <w:r w:rsidRPr="005A3697">
              <w:rPr>
                <w:color w:val="000000"/>
              </w:rPr>
              <w:t>0.018115</w:t>
            </w:r>
          </w:p>
        </w:tc>
      </w:tr>
    </w:tbl>
    <w:p w:rsidR="00DA549B" w:rsidRPr="006B7CED" w:rsidRDefault="00DA549B" w:rsidP="006B7CED">
      <w:pPr>
        <w:spacing w:line="480" w:lineRule="auto"/>
        <w:rPr>
          <w:lang w:eastAsia="en-US"/>
        </w:rPr>
      </w:pPr>
      <w:r w:rsidRPr="006B7CED">
        <w:rPr>
          <w:vertAlign w:val="superscript"/>
        </w:rPr>
        <w:t>*</w:t>
      </w:r>
      <w:r w:rsidRPr="006B7CED">
        <w:rPr>
          <w:position w:val="-14"/>
        </w:rPr>
        <w:object w:dxaOrig="400" w:dyaOrig="380">
          <v:shape id="_x0000_i1094" type="#_x0000_t75" style="width:22.5pt;height:18.75pt" o:ole="">
            <v:imagedata r:id="rId172" o:title=""/>
          </v:shape>
          <o:OLEObject Type="Embed" ProgID="Equation.3" ShapeID="_x0000_i1094" DrawAspect="Content" ObjectID="_1595405354" r:id="rId214"/>
        </w:object>
      </w:r>
      <w:r w:rsidRPr="006B7CED">
        <w:t xml:space="preserve"> calculated on the bases of transverse thermal conductivity of fibre</w:t>
      </w:r>
    </w:p>
    <w:p w:rsidR="004528E4" w:rsidRDefault="00DA549B" w:rsidP="004528E4">
      <w:pPr>
        <w:autoSpaceDE w:val="0"/>
        <w:autoSpaceDN w:val="0"/>
        <w:adjustRightInd w:val="0"/>
        <w:spacing w:line="480" w:lineRule="auto"/>
        <w:jc w:val="both"/>
        <w:rPr>
          <w:color w:val="00B0F0"/>
          <w:lang w:eastAsia="en-US"/>
        </w:rPr>
      </w:pPr>
      <w:r w:rsidRPr="0027380B">
        <w:rPr>
          <w:color w:val="00B0F0"/>
          <w:lang w:eastAsia="en-US"/>
        </w:rPr>
        <w:t xml:space="preserve">The validated model of sample-1 was </w:t>
      </w:r>
      <w:r w:rsidR="00D7228F">
        <w:rPr>
          <w:color w:val="00B0F0"/>
          <w:lang w:eastAsia="en-US"/>
        </w:rPr>
        <w:t>taken further</w:t>
      </w:r>
      <w:r w:rsidRPr="0027380B">
        <w:rPr>
          <w:color w:val="00B0F0"/>
          <w:lang w:eastAsia="en-US"/>
        </w:rPr>
        <w:t xml:space="preserve"> to analyse the effect of fibre thermal conductivity on heat transfer phenomena. For this purpose a transient heat transfer analysis has been conducted by considering two different</w:t>
      </w:r>
      <w:r w:rsidR="00D7228F">
        <w:rPr>
          <w:color w:val="00B0F0"/>
          <w:lang w:eastAsia="en-US"/>
        </w:rPr>
        <w:t xml:space="preserve"> types of</w:t>
      </w:r>
      <w:r w:rsidRPr="0027380B">
        <w:rPr>
          <w:color w:val="00B0F0"/>
          <w:lang w:eastAsia="en-US"/>
        </w:rPr>
        <w:t xml:space="preserve"> fibres polyester and polypropylene. Temperature specified boundary conditions were applied. At wall “A” 308.15 K was applied and the rest of the walls were considered as 298.15 K as shown in </w:t>
      </w:r>
      <w:r w:rsidR="00247030" w:rsidRPr="00247030">
        <w:rPr>
          <w:color w:val="00B0F0"/>
          <w:lang w:eastAsia="en-US"/>
        </w:rPr>
        <w:fldChar w:fldCharType="begin"/>
      </w:r>
      <w:r w:rsidR="00247030" w:rsidRPr="00247030">
        <w:rPr>
          <w:color w:val="00B0F0"/>
          <w:lang w:eastAsia="en-US"/>
        </w:rPr>
        <w:instrText xml:space="preserve"> REF _Ref484271676 \h  \* MERGEFORMAT </w:instrText>
      </w:r>
      <w:r w:rsidR="00247030" w:rsidRPr="00247030">
        <w:rPr>
          <w:color w:val="00B0F0"/>
          <w:lang w:eastAsia="en-US"/>
        </w:rPr>
      </w:r>
      <w:r w:rsidR="00247030" w:rsidRPr="00247030">
        <w:rPr>
          <w:color w:val="00B0F0"/>
          <w:lang w:eastAsia="en-US"/>
        </w:rPr>
        <w:fldChar w:fldCharType="separate"/>
      </w:r>
      <w:r w:rsidR="00D8490B" w:rsidRPr="00D8490B">
        <w:rPr>
          <w:color w:val="00B0F0"/>
        </w:rPr>
        <w:t xml:space="preserve">Fig. </w:t>
      </w:r>
      <w:r w:rsidR="00D8490B" w:rsidRPr="00D8490B">
        <w:rPr>
          <w:noProof/>
          <w:color w:val="00B0F0"/>
        </w:rPr>
        <w:t>24</w:t>
      </w:r>
      <w:r w:rsidR="00247030" w:rsidRPr="00247030">
        <w:rPr>
          <w:color w:val="00B0F0"/>
          <w:lang w:eastAsia="en-US"/>
        </w:rPr>
        <w:fldChar w:fldCharType="end"/>
      </w:r>
      <w:r w:rsidRPr="0027380B">
        <w:rPr>
          <w:color w:val="00B0F0"/>
          <w:lang w:eastAsia="en-US"/>
        </w:rPr>
        <w:t xml:space="preserve">. It clearly shows that the temperature of </w:t>
      </w:r>
      <w:r w:rsidR="00D7228F">
        <w:rPr>
          <w:color w:val="00B0F0"/>
          <w:lang w:eastAsia="en-US"/>
        </w:rPr>
        <w:t xml:space="preserve">the </w:t>
      </w:r>
      <w:r w:rsidRPr="0027380B">
        <w:rPr>
          <w:color w:val="00B0F0"/>
          <w:lang w:eastAsia="en-US"/>
        </w:rPr>
        <w:t xml:space="preserve">highlighted node </w:t>
      </w:r>
      <w:r w:rsidR="00D7228F">
        <w:rPr>
          <w:color w:val="00B0F0"/>
          <w:lang w:eastAsia="en-US"/>
        </w:rPr>
        <w:t>in the</w:t>
      </w:r>
      <w:r w:rsidRPr="0027380B">
        <w:rPr>
          <w:color w:val="00B0F0"/>
          <w:lang w:eastAsia="en-US"/>
        </w:rPr>
        <w:t xml:space="preserve"> fabric made of polyester fibre achieved temperature equilibrium faster than sample-1</w:t>
      </w:r>
      <w:r w:rsidR="00D7228F">
        <w:rPr>
          <w:color w:val="00B0F0"/>
          <w:lang w:eastAsia="en-US"/>
        </w:rPr>
        <w:t xml:space="preserve"> made of </w:t>
      </w:r>
      <w:r w:rsidRPr="0027380B">
        <w:rPr>
          <w:color w:val="00B0F0"/>
          <w:lang w:eastAsia="en-US"/>
        </w:rPr>
        <w:t>polypropylene fibre</w:t>
      </w:r>
      <w:r w:rsidR="00D7228F">
        <w:rPr>
          <w:color w:val="00B0F0"/>
          <w:lang w:eastAsia="en-US"/>
        </w:rPr>
        <w:t>.</w:t>
      </w:r>
      <w:r w:rsidRPr="0027380B">
        <w:rPr>
          <w:color w:val="00B0F0"/>
          <w:lang w:eastAsia="en-US"/>
        </w:rPr>
        <w:t xml:space="preserve"> </w:t>
      </w:r>
      <w:r w:rsidR="00D7228F">
        <w:rPr>
          <w:color w:val="00B0F0"/>
          <w:lang w:eastAsia="en-US"/>
        </w:rPr>
        <w:t>This</w:t>
      </w:r>
      <w:r w:rsidRPr="0027380B">
        <w:rPr>
          <w:color w:val="00B0F0"/>
          <w:lang w:eastAsia="en-US"/>
        </w:rPr>
        <w:t xml:space="preserve"> agreed well with the fact that polyester fibre has higher thermal conductivity</w:t>
      </w:r>
      <w:r w:rsidR="0027380B" w:rsidRPr="0027380B">
        <w:rPr>
          <w:color w:val="00B0F0"/>
          <w:lang w:eastAsia="en-US"/>
        </w:rPr>
        <w:t xml:space="preserve"> (</w:t>
      </w:r>
      <w:r w:rsidR="0027380B" w:rsidRPr="0027380B">
        <w:rPr>
          <w:color w:val="00B0F0"/>
        </w:rPr>
        <w:t>0.157</w:t>
      </w:r>
      <w:r w:rsidR="0027380B" w:rsidRPr="0027380B">
        <w:rPr>
          <w:color w:val="00B0F0"/>
          <w:lang w:eastAsia="en-US"/>
        </w:rPr>
        <w:t>)</w:t>
      </w:r>
      <w:r w:rsidRPr="0027380B">
        <w:rPr>
          <w:color w:val="00B0F0"/>
          <w:lang w:eastAsia="en-US"/>
        </w:rPr>
        <w:t xml:space="preserve"> than polypropylene fibre</w:t>
      </w:r>
      <w:r w:rsidR="0027380B" w:rsidRPr="0027380B">
        <w:rPr>
          <w:color w:val="00B0F0"/>
          <w:lang w:eastAsia="en-US"/>
        </w:rPr>
        <w:t xml:space="preserve"> (0.11)</w:t>
      </w:r>
      <w:r w:rsidRPr="0027380B">
        <w:rPr>
          <w:color w:val="00B0F0"/>
          <w:lang w:eastAsia="en-US"/>
        </w:rPr>
        <w:t>.</w:t>
      </w:r>
    </w:p>
    <w:p w:rsidR="00247030" w:rsidRDefault="00DA549B" w:rsidP="004528E4">
      <w:pPr>
        <w:autoSpaceDE w:val="0"/>
        <w:autoSpaceDN w:val="0"/>
        <w:adjustRightInd w:val="0"/>
        <w:jc w:val="center"/>
      </w:pPr>
      <w:r>
        <w:rPr>
          <w:noProof/>
          <w:lang w:eastAsia="zh-CN"/>
        </w:rPr>
        <w:drawing>
          <wp:inline distT="0" distB="0" distL="0" distR="0" wp14:anchorId="72FC898A" wp14:editId="5D3577FB">
            <wp:extent cx="5389124" cy="3745149"/>
            <wp:effectExtent l="0" t="0" r="21590" b="27305"/>
            <wp:docPr id="1706" name="Chart 17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rsidR="00DE4AC7" w:rsidRPr="00247030" w:rsidRDefault="00247030" w:rsidP="004528E4">
      <w:pPr>
        <w:pStyle w:val="Caption"/>
        <w:spacing w:after="0" w:line="480" w:lineRule="auto"/>
        <w:jc w:val="center"/>
        <w:rPr>
          <w:b w:val="0"/>
          <w:color w:val="auto"/>
          <w:sz w:val="20"/>
          <w:szCs w:val="20"/>
        </w:rPr>
      </w:pPr>
      <w:bookmarkStart w:id="39" w:name="_Ref484271676"/>
      <w:r w:rsidRPr="00247030">
        <w:rPr>
          <w:b w:val="0"/>
          <w:color w:val="auto"/>
          <w:sz w:val="20"/>
          <w:szCs w:val="20"/>
        </w:rPr>
        <w:t xml:space="preserve">Fig. </w:t>
      </w:r>
      <w:r w:rsidRPr="00247030">
        <w:rPr>
          <w:b w:val="0"/>
          <w:color w:val="auto"/>
          <w:sz w:val="20"/>
          <w:szCs w:val="20"/>
        </w:rPr>
        <w:fldChar w:fldCharType="begin"/>
      </w:r>
      <w:r w:rsidRPr="00247030">
        <w:rPr>
          <w:b w:val="0"/>
          <w:color w:val="auto"/>
          <w:sz w:val="20"/>
          <w:szCs w:val="20"/>
        </w:rPr>
        <w:instrText xml:space="preserve"> SEQ Fig_ \* ARABIC </w:instrText>
      </w:r>
      <w:r w:rsidRPr="00247030">
        <w:rPr>
          <w:b w:val="0"/>
          <w:color w:val="auto"/>
          <w:sz w:val="20"/>
          <w:szCs w:val="20"/>
        </w:rPr>
        <w:fldChar w:fldCharType="separate"/>
      </w:r>
      <w:r w:rsidR="00D8490B">
        <w:rPr>
          <w:b w:val="0"/>
          <w:noProof/>
          <w:color w:val="auto"/>
          <w:sz w:val="20"/>
          <w:szCs w:val="20"/>
        </w:rPr>
        <w:t>24</w:t>
      </w:r>
      <w:r w:rsidRPr="00247030">
        <w:rPr>
          <w:b w:val="0"/>
          <w:color w:val="auto"/>
          <w:sz w:val="20"/>
          <w:szCs w:val="20"/>
        </w:rPr>
        <w:fldChar w:fldCharType="end"/>
      </w:r>
      <w:bookmarkEnd w:id="39"/>
      <w:r w:rsidRPr="00247030">
        <w:rPr>
          <w:b w:val="0"/>
          <w:color w:val="auto"/>
          <w:sz w:val="20"/>
          <w:szCs w:val="20"/>
        </w:rPr>
        <w:t>. Temperature profile of highlighted node of polypropylene and polyester sample-1.</w:t>
      </w:r>
    </w:p>
    <w:p w:rsidR="00DA549B" w:rsidRPr="00FE6A95" w:rsidRDefault="00DA549B" w:rsidP="00DA549B">
      <w:pPr>
        <w:pStyle w:val="Heading1"/>
      </w:pPr>
      <w:r w:rsidRPr="00FE6A95">
        <w:lastRenderedPageBreak/>
        <w:t>Conclusion</w:t>
      </w:r>
      <w:r>
        <w:t>s</w:t>
      </w:r>
    </w:p>
    <w:p w:rsidR="00DA549B" w:rsidRPr="006B7CED" w:rsidRDefault="00961DA9" w:rsidP="006B7CED">
      <w:pPr>
        <w:autoSpaceDE w:val="0"/>
        <w:autoSpaceDN w:val="0"/>
        <w:adjustRightInd w:val="0"/>
        <w:spacing w:line="480" w:lineRule="auto"/>
        <w:jc w:val="both"/>
      </w:pPr>
      <w:r w:rsidRPr="006B7CED">
        <w:t>Research</w:t>
      </w:r>
      <w:r w:rsidR="00DA549B" w:rsidRPr="006B7CED">
        <w:t xml:space="preserve"> techniques have been successfully developed to predict the effective thermal conductivity and thermal resistance of thermally bonded nonwoven fabrics by using two different unit cell models. </w:t>
      </w:r>
    </w:p>
    <w:p w:rsidR="00DA549B" w:rsidRPr="006B7CED" w:rsidRDefault="00DA549B" w:rsidP="006B7CED">
      <w:pPr>
        <w:autoSpaceDE w:val="0"/>
        <w:autoSpaceDN w:val="0"/>
        <w:adjustRightInd w:val="0"/>
        <w:spacing w:line="480" w:lineRule="auto"/>
        <w:jc w:val="both"/>
      </w:pPr>
      <w:r w:rsidRPr="006B7CED">
        <w:t xml:space="preserve"> A good correlation coefficient and coefficient determination show the applicability of the developed techniques for the prediction of effective thermal conductivity and thermal resistance of thermally bonded nonwoven fabric</w:t>
      </w:r>
      <w:r w:rsidR="00961DA9" w:rsidRPr="006B7CED">
        <w:t>s</w:t>
      </w:r>
      <w:r w:rsidRPr="006B7CED">
        <w:t>.</w:t>
      </w:r>
    </w:p>
    <w:p w:rsidR="00DA549B" w:rsidRPr="006B7CED" w:rsidRDefault="00DA549B" w:rsidP="006B7CED">
      <w:pPr>
        <w:autoSpaceDE w:val="0"/>
        <w:autoSpaceDN w:val="0"/>
        <w:adjustRightInd w:val="0"/>
        <w:spacing w:line="480" w:lineRule="auto"/>
        <w:jc w:val="both"/>
      </w:pPr>
      <w:r w:rsidRPr="006B7CED">
        <w:t xml:space="preserve">Mean absolute error between experimental and predicted results shows that the thermal anisotropy and fibre orientation have significant influence on the effective thermal conductivity and thermal resistance of nonwoven fabrics and they should be considered for </w:t>
      </w:r>
      <w:r w:rsidR="00961DA9" w:rsidRPr="006B7CED">
        <w:t xml:space="preserve">successful </w:t>
      </w:r>
      <w:r w:rsidRPr="006B7CED">
        <w:t>FE model development.</w:t>
      </w:r>
    </w:p>
    <w:p w:rsidR="00DA549B" w:rsidRDefault="00DA549B" w:rsidP="006B7CED">
      <w:pPr>
        <w:spacing w:line="480" w:lineRule="auto"/>
      </w:pPr>
      <w:r w:rsidRPr="006B7CED">
        <w:t>The validated model</w:t>
      </w:r>
      <w:r w:rsidR="00961DA9" w:rsidRPr="006B7CED">
        <w:t>s</w:t>
      </w:r>
      <w:r w:rsidRPr="006B7CED">
        <w:t xml:space="preserve"> have been further used to study the effect of fibre volume fraction and thermal conductivity of fibre on the effective thermal conductivity and thermal resistance of thermally bonded nonwoven fabric</w:t>
      </w:r>
      <w:r w:rsidR="00896E9C" w:rsidRPr="006B7CED">
        <w:t>s</w:t>
      </w:r>
      <w:r w:rsidRPr="006B7CED">
        <w:t xml:space="preserve"> which cannot be directly tested through practice.</w:t>
      </w:r>
    </w:p>
    <w:p w:rsidR="00B95EDD" w:rsidRPr="00830AFB" w:rsidRDefault="00B95EDD" w:rsidP="004528E4">
      <w:pPr>
        <w:pStyle w:val="Heading1"/>
        <w:numPr>
          <w:ilvl w:val="0"/>
          <w:numId w:val="0"/>
        </w:numPr>
        <w:ind w:left="360" w:hanging="360"/>
      </w:pPr>
      <w:r w:rsidRPr="00830AFB">
        <w:t xml:space="preserve">Acknowledgement </w:t>
      </w:r>
    </w:p>
    <w:p w:rsidR="00B95EDD" w:rsidRDefault="00B95EDD" w:rsidP="00B95EDD">
      <w:pPr>
        <w:pStyle w:val="Paragraph"/>
        <w:spacing w:before="0"/>
        <w:rPr>
          <w:rFonts w:eastAsiaTheme="minorHAnsi"/>
          <w:sz w:val="20"/>
          <w:szCs w:val="20"/>
          <w:lang w:eastAsia="en-US"/>
        </w:rPr>
      </w:pPr>
      <w:r w:rsidRPr="00B95EDD">
        <w:rPr>
          <w:rFonts w:eastAsiaTheme="minorHAnsi"/>
          <w:sz w:val="20"/>
          <w:szCs w:val="20"/>
          <w:lang w:eastAsia="en-US"/>
        </w:rPr>
        <w:t>This research is financially supported by NED University of Engineering and Technology, Karachi, Pakistan.</w:t>
      </w:r>
    </w:p>
    <w:p w:rsidR="004528E4" w:rsidRPr="004528E4" w:rsidRDefault="004528E4" w:rsidP="004528E4">
      <w:pPr>
        <w:rPr>
          <w:lang w:eastAsia="en-US"/>
        </w:rPr>
      </w:pPr>
    </w:p>
    <w:p w:rsidR="00DA549B" w:rsidRDefault="00DA549B" w:rsidP="004528E4">
      <w:pPr>
        <w:pStyle w:val="Heading1"/>
        <w:numPr>
          <w:ilvl w:val="0"/>
          <w:numId w:val="0"/>
        </w:numPr>
        <w:tabs>
          <w:tab w:val="left" w:pos="720"/>
          <w:tab w:val="left" w:pos="1965"/>
        </w:tabs>
        <w:spacing w:before="0" w:after="0"/>
        <w:ind w:left="630" w:hanging="630"/>
        <w:rPr>
          <w:szCs w:val="24"/>
          <w:lang w:eastAsia="en-US"/>
        </w:rPr>
      </w:pPr>
      <w:r>
        <w:t>References</w:t>
      </w:r>
    </w:p>
    <w:p w:rsidR="00DA549B" w:rsidRPr="00DA549B" w:rsidRDefault="00DA549B" w:rsidP="009C4679">
      <w:pPr>
        <w:tabs>
          <w:tab w:val="left" w:pos="720"/>
        </w:tabs>
        <w:spacing w:line="480" w:lineRule="auto"/>
        <w:ind w:left="720" w:hanging="720"/>
        <w:jc w:val="both"/>
        <w:rPr>
          <w:lang w:eastAsia="en-US"/>
        </w:rPr>
      </w:pPr>
    </w:p>
    <w:p w:rsidR="00737F8A" w:rsidRPr="00737F8A" w:rsidRDefault="00DA549B" w:rsidP="009C4679">
      <w:pPr>
        <w:pStyle w:val="EndNoteBibliography"/>
        <w:tabs>
          <w:tab w:val="left" w:pos="720"/>
        </w:tabs>
        <w:spacing w:line="480" w:lineRule="auto"/>
        <w:ind w:left="720" w:hanging="720"/>
        <w:jc w:val="both"/>
      </w:pPr>
      <w:r w:rsidRPr="006B7CED">
        <w:fldChar w:fldCharType="begin"/>
      </w:r>
      <w:r w:rsidRPr="006B7CED">
        <w:instrText xml:space="preserve"> ADDIN EN.REFLIST </w:instrText>
      </w:r>
      <w:r w:rsidRPr="006B7CED">
        <w:fldChar w:fldCharType="separate"/>
      </w:r>
      <w:bookmarkStart w:id="40" w:name="_ENREF_1"/>
      <w:r w:rsidR="00737F8A" w:rsidRPr="00737F8A">
        <w:t>1.</w:t>
      </w:r>
      <w:r w:rsidR="00737F8A" w:rsidRPr="00737F8A">
        <w:tab/>
        <w:t xml:space="preserve">EDANA. What are nonwovens?, </w:t>
      </w:r>
      <w:hyperlink r:id="rId216" w:history="1">
        <w:r w:rsidR="00737F8A" w:rsidRPr="00737F8A">
          <w:rPr>
            <w:rStyle w:val="Hyperlink"/>
          </w:rPr>
          <w:t>http://www.edana.org/discover-nonwovens/what-are-nonwovens-</w:t>
        </w:r>
      </w:hyperlink>
      <w:r w:rsidR="00737F8A" w:rsidRPr="00737F8A">
        <w:t xml:space="preserve"> (accessed 2015 28 February).</w:t>
      </w:r>
      <w:bookmarkEnd w:id="40"/>
    </w:p>
    <w:p w:rsidR="00737F8A" w:rsidRPr="00737F8A" w:rsidRDefault="00737F8A" w:rsidP="009C4679">
      <w:pPr>
        <w:pStyle w:val="EndNoteBibliography"/>
        <w:tabs>
          <w:tab w:val="left" w:pos="720"/>
        </w:tabs>
        <w:spacing w:line="480" w:lineRule="auto"/>
        <w:ind w:left="720" w:hanging="720"/>
        <w:jc w:val="both"/>
      </w:pPr>
      <w:bookmarkStart w:id="41" w:name="_ENREF_2"/>
      <w:r w:rsidRPr="00737F8A">
        <w:t>2.</w:t>
      </w:r>
      <w:r w:rsidRPr="00737F8A">
        <w:tab/>
        <w:t xml:space="preserve">Bogaty H, Hollies NRS and Harris M. Some Thermal properties of fabrics: part I: The effect of fiber arrangement. </w:t>
      </w:r>
      <w:r w:rsidRPr="00737F8A">
        <w:rPr>
          <w:i/>
        </w:rPr>
        <w:t>Textile Research Journal</w:t>
      </w:r>
      <w:r w:rsidRPr="00737F8A">
        <w:t xml:space="preserve"> 1957; 27: 445-449. DOI: 10.1177/004051755702700605.</w:t>
      </w:r>
      <w:bookmarkEnd w:id="41"/>
    </w:p>
    <w:p w:rsidR="00737F8A" w:rsidRPr="00737F8A" w:rsidRDefault="00737F8A" w:rsidP="009C4679">
      <w:pPr>
        <w:pStyle w:val="EndNoteBibliography"/>
        <w:tabs>
          <w:tab w:val="left" w:pos="720"/>
        </w:tabs>
        <w:spacing w:line="480" w:lineRule="auto"/>
        <w:ind w:left="720" w:hanging="720"/>
        <w:jc w:val="both"/>
      </w:pPr>
      <w:bookmarkStart w:id="42" w:name="_ENREF_3"/>
      <w:r w:rsidRPr="00737F8A">
        <w:t>3.</w:t>
      </w:r>
      <w:r w:rsidRPr="00737F8A">
        <w:tab/>
        <w:t xml:space="preserve">Imakoma H, Sang H and Okazaki M. Effective thermal conductivity of fibrous insulations. </w:t>
      </w:r>
      <w:r w:rsidRPr="00737F8A">
        <w:rPr>
          <w:i/>
        </w:rPr>
        <w:t>International chemical Engineering</w:t>
      </w:r>
      <w:r w:rsidRPr="00737F8A">
        <w:t xml:space="preserve"> 1990; 30: 738-746.</w:t>
      </w:r>
      <w:bookmarkEnd w:id="42"/>
    </w:p>
    <w:p w:rsidR="00737F8A" w:rsidRPr="00737F8A" w:rsidRDefault="00737F8A" w:rsidP="009C4679">
      <w:pPr>
        <w:pStyle w:val="EndNoteBibliography"/>
        <w:tabs>
          <w:tab w:val="left" w:pos="720"/>
        </w:tabs>
        <w:spacing w:line="480" w:lineRule="auto"/>
        <w:ind w:left="720" w:hanging="720"/>
        <w:jc w:val="both"/>
      </w:pPr>
      <w:bookmarkStart w:id="43" w:name="_ENREF_4"/>
      <w:r w:rsidRPr="00737F8A">
        <w:t>4.</w:t>
      </w:r>
      <w:r w:rsidRPr="00737F8A">
        <w:tab/>
        <w:t xml:space="preserve">Naka S and Kamata Y. Thermal conductivity of wet fabrics </w:t>
      </w:r>
      <w:r w:rsidRPr="00737F8A">
        <w:rPr>
          <w:i/>
        </w:rPr>
        <w:t xml:space="preserve">Journal of the Textile Machinery Society of Japan </w:t>
      </w:r>
      <w:r w:rsidRPr="00737F8A">
        <w:t>1976; 29: T114-T119.</w:t>
      </w:r>
      <w:bookmarkEnd w:id="43"/>
    </w:p>
    <w:p w:rsidR="00737F8A" w:rsidRPr="00737F8A" w:rsidRDefault="00737F8A" w:rsidP="009C4679">
      <w:pPr>
        <w:pStyle w:val="EndNoteBibliography"/>
        <w:tabs>
          <w:tab w:val="left" w:pos="720"/>
        </w:tabs>
        <w:spacing w:line="480" w:lineRule="auto"/>
        <w:ind w:left="720" w:hanging="720"/>
        <w:jc w:val="both"/>
      </w:pPr>
      <w:bookmarkStart w:id="44" w:name="_ENREF_5"/>
      <w:r w:rsidRPr="00737F8A">
        <w:t>5.</w:t>
      </w:r>
      <w:r w:rsidRPr="00737F8A">
        <w:tab/>
        <w:t xml:space="preserve">Kawabata S. Measurement of anisotropic thermal conductivity of single fiber. </w:t>
      </w:r>
      <w:r w:rsidRPr="00737F8A">
        <w:rPr>
          <w:i/>
        </w:rPr>
        <w:t xml:space="preserve">Journal of the Textile Machinery Society of Japan </w:t>
      </w:r>
      <w:r w:rsidRPr="00737F8A">
        <w:t>1986; 39: T184-T186.</w:t>
      </w:r>
      <w:bookmarkEnd w:id="44"/>
    </w:p>
    <w:p w:rsidR="00737F8A" w:rsidRPr="00737F8A" w:rsidRDefault="00737F8A" w:rsidP="009C4679">
      <w:pPr>
        <w:pStyle w:val="EndNoteBibliography"/>
        <w:tabs>
          <w:tab w:val="left" w:pos="720"/>
        </w:tabs>
        <w:spacing w:line="480" w:lineRule="auto"/>
        <w:ind w:left="720" w:hanging="720"/>
        <w:jc w:val="both"/>
      </w:pPr>
      <w:bookmarkStart w:id="45" w:name="_ENREF_6"/>
      <w:r w:rsidRPr="00737F8A">
        <w:t>6.</w:t>
      </w:r>
      <w:r w:rsidRPr="00737F8A">
        <w:tab/>
        <w:t xml:space="preserve">Woo SS, Shalev I and Barker RL. Heat and moisture transfer through nonwoven fabrics: Part I: Heat transfer. </w:t>
      </w:r>
      <w:r w:rsidRPr="00737F8A">
        <w:rPr>
          <w:i/>
        </w:rPr>
        <w:t>Textile Research Journal</w:t>
      </w:r>
      <w:r w:rsidRPr="00737F8A">
        <w:t xml:space="preserve"> 1994; 64: 149-162. DOI: 10.1177/004051759406400305.</w:t>
      </w:r>
      <w:bookmarkEnd w:id="45"/>
    </w:p>
    <w:p w:rsidR="00737F8A" w:rsidRPr="00737F8A" w:rsidRDefault="00737F8A" w:rsidP="009C4679">
      <w:pPr>
        <w:pStyle w:val="EndNoteBibliography"/>
        <w:tabs>
          <w:tab w:val="left" w:pos="720"/>
        </w:tabs>
        <w:spacing w:line="480" w:lineRule="auto"/>
        <w:ind w:left="720" w:hanging="720"/>
        <w:jc w:val="both"/>
      </w:pPr>
      <w:bookmarkStart w:id="46" w:name="_ENREF_7"/>
      <w:r w:rsidRPr="00737F8A">
        <w:lastRenderedPageBreak/>
        <w:t>7.</w:t>
      </w:r>
      <w:r w:rsidRPr="00737F8A">
        <w:tab/>
        <w:t xml:space="preserve">Smith PA. Technical fabric structures – 3. Nonwoven fabrics. In: Horrocks AR and Anand SC (eds) </w:t>
      </w:r>
      <w:r w:rsidRPr="00737F8A">
        <w:rPr>
          <w:i/>
        </w:rPr>
        <w:t>Handbook of technical textiles</w:t>
      </w:r>
      <w:r w:rsidRPr="00737F8A">
        <w:t>. North and South America: Woodhead Publishing Limited, 2000, pp.130-151.</w:t>
      </w:r>
      <w:bookmarkEnd w:id="46"/>
    </w:p>
    <w:p w:rsidR="00737F8A" w:rsidRPr="00CD7D30" w:rsidRDefault="00737F8A" w:rsidP="009C4679">
      <w:pPr>
        <w:pStyle w:val="EndNoteBibliography"/>
        <w:tabs>
          <w:tab w:val="left" w:pos="720"/>
        </w:tabs>
        <w:spacing w:line="480" w:lineRule="auto"/>
        <w:ind w:left="720" w:hanging="720"/>
        <w:jc w:val="both"/>
        <w:rPr>
          <w:color w:val="00B0F0"/>
        </w:rPr>
      </w:pPr>
      <w:bookmarkStart w:id="47" w:name="_ENREF_8"/>
      <w:r w:rsidRPr="00737F8A">
        <w:t>8.</w:t>
      </w:r>
      <w:r w:rsidRPr="00737F8A">
        <w:tab/>
      </w:r>
      <w:r w:rsidRPr="00CD7D30">
        <w:rPr>
          <w:color w:val="00B0F0"/>
        </w:rPr>
        <w:t xml:space="preserve">Zhu Q, Xie M, Yang J, et al. A fractal model for the coupled heat and mass transfer in porous fibrous media. </w:t>
      </w:r>
      <w:r w:rsidRPr="00CD7D30">
        <w:rPr>
          <w:i/>
          <w:color w:val="00B0F0"/>
        </w:rPr>
        <w:t>International Journal of Heat and Mass Transfer</w:t>
      </w:r>
      <w:r w:rsidRPr="00CD7D30">
        <w:rPr>
          <w:color w:val="00B0F0"/>
        </w:rPr>
        <w:t xml:space="preserve"> 2011; 54: 1400-1409.</w:t>
      </w:r>
      <w:bookmarkEnd w:id="47"/>
    </w:p>
    <w:p w:rsidR="00737F8A" w:rsidRPr="00CD7D30" w:rsidRDefault="00737F8A" w:rsidP="009C4679">
      <w:pPr>
        <w:pStyle w:val="EndNoteBibliography"/>
        <w:tabs>
          <w:tab w:val="left" w:pos="720"/>
        </w:tabs>
        <w:spacing w:line="480" w:lineRule="auto"/>
        <w:ind w:left="720" w:hanging="720"/>
        <w:jc w:val="both"/>
        <w:rPr>
          <w:color w:val="00B0F0"/>
        </w:rPr>
      </w:pPr>
      <w:bookmarkStart w:id="48" w:name="_ENREF_9"/>
      <w:r w:rsidRPr="00CD7D30">
        <w:rPr>
          <w:color w:val="00B0F0"/>
        </w:rPr>
        <w:t>9.</w:t>
      </w:r>
      <w:r w:rsidRPr="00CD7D30">
        <w:rPr>
          <w:color w:val="00B0F0"/>
        </w:rPr>
        <w:tab/>
        <w:t xml:space="preserve">Zhu G, Kremenakova D, Wang Y, et al. An analysis of effective thermal conductivity of heterogeneous materials. </w:t>
      </w:r>
      <w:r w:rsidRPr="00CD7D30">
        <w:rPr>
          <w:i/>
          <w:color w:val="00B0F0"/>
        </w:rPr>
        <w:t>AUTEX Research Journal</w:t>
      </w:r>
      <w:r w:rsidRPr="00CD7D30">
        <w:rPr>
          <w:color w:val="00B0F0"/>
        </w:rPr>
        <w:t xml:space="preserve"> 2014; 14: 14-21.</w:t>
      </w:r>
      <w:bookmarkEnd w:id="48"/>
    </w:p>
    <w:p w:rsidR="00737F8A" w:rsidRPr="00CD7D30" w:rsidRDefault="00737F8A" w:rsidP="009C4679">
      <w:pPr>
        <w:pStyle w:val="EndNoteBibliography"/>
        <w:tabs>
          <w:tab w:val="left" w:pos="720"/>
        </w:tabs>
        <w:spacing w:line="480" w:lineRule="auto"/>
        <w:ind w:left="720" w:hanging="720"/>
        <w:jc w:val="both"/>
        <w:rPr>
          <w:color w:val="00B0F0"/>
        </w:rPr>
      </w:pPr>
      <w:bookmarkStart w:id="49" w:name="_ENREF_10"/>
      <w:r w:rsidRPr="00CD7D30">
        <w:rPr>
          <w:color w:val="00B0F0"/>
        </w:rPr>
        <w:t>10.</w:t>
      </w:r>
      <w:r w:rsidRPr="00CD7D30">
        <w:rPr>
          <w:color w:val="00B0F0"/>
        </w:rPr>
        <w:tab/>
        <w:t xml:space="preserve">Venkataraman M, Mishra R, Jasikova D, et al. Thermodynamics of aerogel-treated nonwoven fabrics at subzero temperatures. </w:t>
      </w:r>
      <w:r w:rsidRPr="00CD7D30">
        <w:rPr>
          <w:i/>
          <w:color w:val="00B0F0"/>
        </w:rPr>
        <w:t>Journal of Industrial Textiles</w:t>
      </w:r>
      <w:r w:rsidRPr="00CD7D30">
        <w:rPr>
          <w:color w:val="00B0F0"/>
        </w:rPr>
        <w:t xml:space="preserve"> 2015; 45: 387-404.</w:t>
      </w:r>
      <w:bookmarkEnd w:id="49"/>
    </w:p>
    <w:p w:rsidR="00737F8A" w:rsidRPr="00CD7D30" w:rsidRDefault="00737F8A" w:rsidP="009C4679">
      <w:pPr>
        <w:pStyle w:val="EndNoteBibliography"/>
        <w:tabs>
          <w:tab w:val="left" w:pos="720"/>
        </w:tabs>
        <w:spacing w:line="480" w:lineRule="auto"/>
        <w:ind w:left="720" w:hanging="720"/>
        <w:jc w:val="both"/>
        <w:rPr>
          <w:color w:val="00B0F0"/>
        </w:rPr>
      </w:pPr>
      <w:bookmarkStart w:id="50" w:name="_ENREF_11"/>
      <w:r w:rsidRPr="00CD7D30">
        <w:rPr>
          <w:color w:val="00B0F0"/>
        </w:rPr>
        <w:t>11.</w:t>
      </w:r>
      <w:r w:rsidRPr="00CD7D30">
        <w:rPr>
          <w:color w:val="00B0F0"/>
        </w:rPr>
        <w:tab/>
        <w:t xml:space="preserve">Zhang H, Hu J, Yang X, et al. Evaluation on Heat Transferring Performance of Fabric Heat Sink by Finite Element Modeling. </w:t>
      </w:r>
      <w:r w:rsidRPr="00CD7D30">
        <w:rPr>
          <w:i/>
          <w:color w:val="00B0F0"/>
        </w:rPr>
        <w:t>Journal of Textile Science and Technology</w:t>
      </w:r>
      <w:r w:rsidRPr="00CD7D30">
        <w:rPr>
          <w:color w:val="00B0F0"/>
        </w:rPr>
        <w:t xml:space="preserve"> 2015; 1: 25.</w:t>
      </w:r>
      <w:bookmarkEnd w:id="50"/>
    </w:p>
    <w:p w:rsidR="00737F8A" w:rsidRPr="00CD7D30" w:rsidRDefault="00737F8A" w:rsidP="009C4679">
      <w:pPr>
        <w:pStyle w:val="EndNoteBibliography"/>
        <w:tabs>
          <w:tab w:val="left" w:pos="720"/>
        </w:tabs>
        <w:spacing w:line="480" w:lineRule="auto"/>
        <w:ind w:left="720" w:hanging="720"/>
        <w:jc w:val="both"/>
        <w:rPr>
          <w:color w:val="00B0F0"/>
        </w:rPr>
      </w:pPr>
      <w:bookmarkStart w:id="51" w:name="_ENREF_12"/>
      <w:r w:rsidRPr="00CD7D30">
        <w:rPr>
          <w:color w:val="00B0F0"/>
        </w:rPr>
        <w:t>12.</w:t>
      </w:r>
      <w:r w:rsidRPr="00CD7D30">
        <w:rPr>
          <w:color w:val="00B0F0"/>
        </w:rPr>
        <w:tab/>
        <w:t xml:space="preserve">Venkataraman M, Mishra R, Militky J, et al. Modelling and simulation of heat transfer by convection in aerogel treated nonwovens. </w:t>
      </w:r>
      <w:r w:rsidRPr="00CD7D30">
        <w:rPr>
          <w:i/>
          <w:color w:val="00B0F0"/>
        </w:rPr>
        <w:t>The Journal of The Textile Institute</w:t>
      </w:r>
      <w:r w:rsidRPr="00CD7D30">
        <w:rPr>
          <w:color w:val="00B0F0"/>
        </w:rPr>
        <w:t xml:space="preserve"> 2017; 108: 1442-1453.</w:t>
      </w:r>
      <w:bookmarkEnd w:id="51"/>
    </w:p>
    <w:p w:rsidR="00737F8A" w:rsidRPr="00737F8A" w:rsidRDefault="00737F8A" w:rsidP="009C4679">
      <w:pPr>
        <w:pStyle w:val="EndNoteBibliography"/>
        <w:tabs>
          <w:tab w:val="left" w:pos="720"/>
        </w:tabs>
        <w:spacing w:line="480" w:lineRule="auto"/>
        <w:ind w:left="720" w:hanging="720"/>
        <w:jc w:val="both"/>
      </w:pPr>
      <w:bookmarkStart w:id="52" w:name="_ENREF_13"/>
      <w:r w:rsidRPr="00737F8A">
        <w:t>13.</w:t>
      </w:r>
      <w:r w:rsidRPr="00737F8A">
        <w:tab/>
        <w:t xml:space="preserve">EDANA (2012), "EDANA 2012 nonwoven production statistics", </w:t>
      </w:r>
      <w:hyperlink r:id="rId217" w:history="1">
        <w:r w:rsidRPr="00737F8A">
          <w:rPr>
            <w:rStyle w:val="Hyperlink"/>
          </w:rPr>
          <w:t>http://www.edana.org/newsroom/news-announcements/news-article/2013/04/19/edana-2012-nonwoven-production-statistics</w:t>
        </w:r>
      </w:hyperlink>
      <w:r w:rsidRPr="00737F8A">
        <w:t xml:space="preserve"> (accessed July 2015).</w:t>
      </w:r>
      <w:bookmarkEnd w:id="52"/>
    </w:p>
    <w:p w:rsidR="00737F8A" w:rsidRPr="00737F8A" w:rsidRDefault="00737F8A" w:rsidP="009C4679">
      <w:pPr>
        <w:pStyle w:val="EndNoteBibliography"/>
        <w:tabs>
          <w:tab w:val="left" w:pos="720"/>
        </w:tabs>
        <w:spacing w:line="480" w:lineRule="auto"/>
        <w:ind w:left="720" w:hanging="720"/>
        <w:jc w:val="both"/>
      </w:pPr>
      <w:bookmarkStart w:id="53" w:name="_ENREF_14"/>
      <w:r w:rsidRPr="00737F8A">
        <w:t>14.</w:t>
      </w:r>
      <w:r w:rsidRPr="00737F8A">
        <w:tab/>
        <w:t xml:space="preserve">Hearle JW and Morton WE. </w:t>
      </w:r>
      <w:r w:rsidRPr="00737F8A">
        <w:rPr>
          <w:i/>
        </w:rPr>
        <w:t xml:space="preserve">Physical properties of textile fibres </w:t>
      </w:r>
      <w:r w:rsidRPr="00737F8A">
        <w:t>4th ed.: Woodhead, 2008.</w:t>
      </w:r>
      <w:bookmarkEnd w:id="53"/>
    </w:p>
    <w:p w:rsidR="00737F8A" w:rsidRPr="00737F8A" w:rsidRDefault="00737F8A" w:rsidP="009C4679">
      <w:pPr>
        <w:pStyle w:val="EndNoteBibliography"/>
        <w:tabs>
          <w:tab w:val="left" w:pos="720"/>
        </w:tabs>
        <w:spacing w:line="480" w:lineRule="auto"/>
        <w:ind w:left="720" w:hanging="720"/>
        <w:jc w:val="both"/>
      </w:pPr>
      <w:bookmarkStart w:id="54" w:name="_ENREF_15"/>
      <w:r w:rsidRPr="00737F8A">
        <w:t>15.</w:t>
      </w:r>
      <w:r w:rsidRPr="00737F8A">
        <w:tab/>
        <w:t xml:space="preserve">Ostadi-Valiabad H. </w:t>
      </w:r>
      <w:r w:rsidRPr="00737F8A">
        <w:rPr>
          <w:i/>
        </w:rPr>
        <w:t>Micro and nano scale three-dimensional reconstruction of polymer electrolyte fuel cell porous layers</w:t>
      </w:r>
      <w:r w:rsidRPr="00737F8A">
        <w:t>. University of Birmingham, 2012.</w:t>
      </w:r>
      <w:bookmarkEnd w:id="54"/>
    </w:p>
    <w:p w:rsidR="00737F8A" w:rsidRPr="00737F8A" w:rsidRDefault="00737F8A" w:rsidP="009C4679">
      <w:pPr>
        <w:pStyle w:val="EndNoteBibliography"/>
        <w:tabs>
          <w:tab w:val="left" w:pos="720"/>
        </w:tabs>
        <w:spacing w:line="480" w:lineRule="auto"/>
        <w:ind w:left="720" w:hanging="720"/>
        <w:jc w:val="both"/>
      </w:pPr>
      <w:bookmarkStart w:id="55" w:name="_ENREF_16"/>
      <w:r w:rsidRPr="00737F8A">
        <w:t>16.</w:t>
      </w:r>
      <w:r w:rsidRPr="00737F8A">
        <w:tab/>
        <w:t>ImageVis3D 3.0.0. NIH/NIGMS Center for Integrative Biomedical Computing (CIBC).</w:t>
      </w:r>
      <w:bookmarkEnd w:id="55"/>
    </w:p>
    <w:p w:rsidR="00737F8A" w:rsidRPr="00737F8A" w:rsidRDefault="00737F8A" w:rsidP="009C4679">
      <w:pPr>
        <w:pStyle w:val="EndNoteBibliography"/>
        <w:tabs>
          <w:tab w:val="left" w:pos="720"/>
        </w:tabs>
        <w:spacing w:line="480" w:lineRule="auto"/>
        <w:ind w:left="720" w:hanging="720"/>
        <w:jc w:val="both"/>
      </w:pPr>
      <w:bookmarkStart w:id="56" w:name="_ENREF_17"/>
      <w:r w:rsidRPr="00737F8A">
        <w:t>17.</w:t>
      </w:r>
      <w:r w:rsidRPr="00737F8A">
        <w:tab/>
        <w:t>Rasband W. ImageJ. 1.48V ed. USA: National Institute of Helath, 2013.</w:t>
      </w:r>
      <w:bookmarkEnd w:id="56"/>
    </w:p>
    <w:p w:rsidR="00737F8A" w:rsidRPr="00737F8A" w:rsidRDefault="00737F8A" w:rsidP="009C4679">
      <w:pPr>
        <w:pStyle w:val="EndNoteBibliography"/>
        <w:tabs>
          <w:tab w:val="left" w:pos="720"/>
        </w:tabs>
        <w:spacing w:line="480" w:lineRule="auto"/>
        <w:ind w:left="720" w:hanging="720"/>
        <w:jc w:val="both"/>
      </w:pPr>
      <w:bookmarkStart w:id="57" w:name="_ENREF_18"/>
      <w:r w:rsidRPr="00737F8A">
        <w:t>18.</w:t>
      </w:r>
      <w:r w:rsidRPr="00737F8A">
        <w:tab/>
        <w:t xml:space="preserve">Otsu N. A threshold selection method from gray-level histograms. </w:t>
      </w:r>
      <w:r w:rsidRPr="00737F8A">
        <w:rPr>
          <w:i/>
        </w:rPr>
        <w:t>Systems, Man and Cybernetics, IEEE Transactions on</w:t>
      </w:r>
      <w:r w:rsidRPr="00737F8A">
        <w:t xml:space="preserve"> 1979; 9: 62-66. DOI: 10.1109/TSMC.1979.4310076.</w:t>
      </w:r>
      <w:bookmarkEnd w:id="57"/>
    </w:p>
    <w:p w:rsidR="00737F8A" w:rsidRPr="00737F8A" w:rsidRDefault="00737F8A" w:rsidP="009C4679">
      <w:pPr>
        <w:pStyle w:val="EndNoteBibliography"/>
        <w:tabs>
          <w:tab w:val="left" w:pos="720"/>
        </w:tabs>
        <w:spacing w:line="480" w:lineRule="auto"/>
        <w:ind w:left="720" w:hanging="720"/>
        <w:jc w:val="both"/>
      </w:pPr>
      <w:bookmarkStart w:id="58" w:name="_ENREF_19"/>
      <w:r w:rsidRPr="00737F8A">
        <w:t>19.</w:t>
      </w:r>
      <w:r w:rsidRPr="00737F8A">
        <w:tab/>
        <w:t xml:space="preserve">Schmid B, Schindelin J, Cardona A, et al. A high-level 3D visualization API for Java and ImageJ. </w:t>
      </w:r>
      <w:r w:rsidRPr="00737F8A">
        <w:rPr>
          <w:i/>
        </w:rPr>
        <w:t>BMC Bioinformatics</w:t>
      </w:r>
      <w:r w:rsidRPr="00737F8A">
        <w:t xml:space="preserve"> 2010; 11: 274.</w:t>
      </w:r>
      <w:bookmarkEnd w:id="58"/>
    </w:p>
    <w:p w:rsidR="00737F8A" w:rsidRPr="00737F8A" w:rsidRDefault="00737F8A" w:rsidP="009C4679">
      <w:pPr>
        <w:pStyle w:val="EndNoteBibliography"/>
        <w:tabs>
          <w:tab w:val="left" w:pos="720"/>
        </w:tabs>
        <w:spacing w:line="480" w:lineRule="auto"/>
        <w:ind w:left="720" w:hanging="720"/>
        <w:jc w:val="both"/>
      </w:pPr>
      <w:bookmarkStart w:id="59" w:name="_ENREF_20"/>
      <w:r w:rsidRPr="00737F8A">
        <w:t>20.</w:t>
      </w:r>
      <w:r w:rsidRPr="00737F8A">
        <w:tab/>
        <w:t>Cignoni P. MesLab. 1.3.2 ed.: Visual Computing Lab-ISTI-CNR, 2012.</w:t>
      </w:r>
      <w:bookmarkEnd w:id="59"/>
    </w:p>
    <w:p w:rsidR="00737F8A" w:rsidRPr="00737F8A" w:rsidRDefault="00737F8A" w:rsidP="009C4679">
      <w:pPr>
        <w:pStyle w:val="EndNoteBibliography"/>
        <w:tabs>
          <w:tab w:val="left" w:pos="720"/>
        </w:tabs>
        <w:spacing w:line="480" w:lineRule="auto"/>
        <w:ind w:left="720" w:hanging="720"/>
        <w:jc w:val="both"/>
      </w:pPr>
      <w:bookmarkStart w:id="60" w:name="_ENREF_21"/>
      <w:r w:rsidRPr="00737F8A">
        <w:t>21.</w:t>
      </w:r>
      <w:r w:rsidRPr="00737F8A">
        <w:tab/>
        <w:t xml:space="preserve">Siddiqui MOR and Sun D. Automated model generation of knitted fabric for thermal conductivity prediction using finite element analysis and its applications in composites. </w:t>
      </w:r>
      <w:r w:rsidRPr="00737F8A">
        <w:rPr>
          <w:i/>
        </w:rPr>
        <w:t>Journal of Industrial Textiles</w:t>
      </w:r>
      <w:r w:rsidRPr="00737F8A">
        <w:t xml:space="preserve"> 2014. DOI: 10.1177/1528083714551440.</w:t>
      </w:r>
      <w:bookmarkEnd w:id="60"/>
    </w:p>
    <w:p w:rsidR="00737F8A" w:rsidRPr="00737F8A" w:rsidRDefault="00737F8A" w:rsidP="009C4679">
      <w:pPr>
        <w:pStyle w:val="EndNoteBibliography"/>
        <w:tabs>
          <w:tab w:val="left" w:pos="720"/>
        </w:tabs>
        <w:spacing w:line="480" w:lineRule="auto"/>
        <w:ind w:left="720" w:hanging="720"/>
        <w:jc w:val="both"/>
      </w:pPr>
      <w:bookmarkStart w:id="61" w:name="_ENREF_22"/>
      <w:r w:rsidRPr="00737F8A">
        <w:lastRenderedPageBreak/>
        <w:t>22.</w:t>
      </w:r>
      <w:r w:rsidRPr="00737F8A">
        <w:tab/>
        <w:t xml:space="preserve">Ayres CE, Jha BS, Meredith H, et al. Measuring fiber alignment in electrospun scaffolds: a user's guide to the 2D fast Fourier transform approach. </w:t>
      </w:r>
      <w:r w:rsidRPr="00737F8A">
        <w:rPr>
          <w:i/>
        </w:rPr>
        <w:t>Journal of Biomaterials Science, Polymer Edition</w:t>
      </w:r>
      <w:r w:rsidRPr="00737F8A">
        <w:t xml:space="preserve"> 2008; 19: 603-621. DOI: 10.1163/156856208784089643.</w:t>
      </w:r>
      <w:bookmarkEnd w:id="61"/>
    </w:p>
    <w:p w:rsidR="006A3781" w:rsidRPr="003F0961" w:rsidRDefault="00DA549B" w:rsidP="009C4679">
      <w:pPr>
        <w:pStyle w:val="EndNoteBibliography"/>
        <w:tabs>
          <w:tab w:val="left" w:pos="720"/>
        </w:tabs>
        <w:spacing w:line="480" w:lineRule="auto"/>
        <w:ind w:left="720" w:hanging="720"/>
        <w:jc w:val="both"/>
      </w:pPr>
      <w:r w:rsidRPr="006B7CED">
        <w:fldChar w:fldCharType="end"/>
      </w:r>
    </w:p>
    <w:p w:rsidR="000071A1" w:rsidRPr="003F0961" w:rsidRDefault="000071A1">
      <w:pPr>
        <w:pStyle w:val="EndNoteBibliography"/>
        <w:tabs>
          <w:tab w:val="left" w:pos="720"/>
        </w:tabs>
        <w:spacing w:line="480" w:lineRule="auto"/>
        <w:ind w:left="630" w:hanging="630"/>
        <w:jc w:val="both"/>
      </w:pPr>
    </w:p>
    <w:sectPr w:rsidR="000071A1" w:rsidRPr="003F0961" w:rsidSect="00DA549B">
      <w:headerReference w:type="default" r:id="rId218"/>
      <w:pgSz w:w="11907" w:h="16840"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1C3C" w:rsidRDefault="00DE1C3C">
      <w:r>
        <w:separator/>
      </w:r>
    </w:p>
  </w:endnote>
  <w:endnote w:type="continuationSeparator" w:id="0">
    <w:p w:rsidR="00DE1C3C" w:rsidRDefault="00DE1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TimesTen-Bold">
    <w:panose1 w:val="00000000000000000000"/>
    <w:charset w:val="00"/>
    <w:family w:val="roman"/>
    <w:notTrueType/>
    <w:pitch w:val="default"/>
    <w:sig w:usb0="00000003" w:usb1="00000000" w:usb2="00000000" w:usb3="00000000" w:csb0="00000001" w:csb1="00000000"/>
  </w:font>
  <w:font w:name="Viner Hand ITC">
    <w:panose1 w:val="03070502030502020203"/>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1C3C" w:rsidRDefault="00DE1C3C">
      <w:r>
        <w:separator/>
      </w:r>
    </w:p>
  </w:footnote>
  <w:footnote w:type="continuationSeparator" w:id="0">
    <w:p w:rsidR="00DE1C3C" w:rsidRDefault="00DE1C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1218" w:rsidRDefault="003C1218" w:rsidP="003C1218">
    <w:pPr>
      <w:pStyle w:val="Header"/>
      <w:jc w:val="right"/>
    </w:pPr>
    <w:hyperlink r:id="rId1" w:history="1">
      <w:r w:rsidRPr="00F3254C">
        <w:rPr>
          <w:rStyle w:val="Hyperlink"/>
        </w:rPr>
        <w:t>http://journals.sagepub.com/doi/abs/10.1177/1528083717725913</w:t>
      </w:r>
    </w:hyperlink>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BE44E120"/>
    <w:lvl w:ilvl="0">
      <w:start w:val="1"/>
      <w:numFmt w:val="lowerRoman"/>
      <w:pStyle w:val="ListNumber"/>
      <w:lvlText w:val="(%1)"/>
      <w:lvlJc w:val="left"/>
      <w:pPr>
        <w:tabs>
          <w:tab w:val="num" w:pos="1021"/>
        </w:tabs>
        <w:ind w:left="1021" w:hanging="624"/>
      </w:pPr>
      <w:rPr>
        <w:rFonts w:hint="default"/>
      </w:rPr>
    </w:lvl>
  </w:abstractNum>
  <w:abstractNum w:abstractNumId="1" w15:restartNumberingAfterBreak="0">
    <w:nsid w:val="0AE051D9"/>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88505D"/>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7D2675"/>
    <w:multiLevelType w:val="hybridMultilevel"/>
    <w:tmpl w:val="FA147C9C"/>
    <w:lvl w:ilvl="0" w:tplc="1376142C">
      <w:start w:val="1"/>
      <w:numFmt w:val="decimal"/>
      <w:lvlText w:val="%1)"/>
      <w:lvlJc w:val="left"/>
      <w:pPr>
        <w:ind w:left="720" w:hanging="360"/>
      </w:pPr>
      <w:rPr>
        <w:rFonts w:ascii="Times New Roman" w:hAnsi="Times New Roman" w:cs="Times New Roman"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653C66"/>
    <w:multiLevelType w:val="multilevel"/>
    <w:tmpl w:val="4D30AEC6"/>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37"/>
        </w:tabs>
        <w:ind w:left="737" w:hanging="737"/>
      </w:pPr>
    </w:lvl>
    <w:lvl w:ilvl="3">
      <w:start w:val="1"/>
      <w:numFmt w:val="decimal"/>
      <w:pStyle w:val="Heading4"/>
      <w:lvlText w:val="%1.%2.%3.%4"/>
      <w:lvlJc w:val="left"/>
      <w:pPr>
        <w:tabs>
          <w:tab w:val="num" w:pos="1021"/>
        </w:tabs>
        <w:ind w:left="1021" w:hanging="1021"/>
      </w:pPr>
    </w:lvl>
    <w:lvl w:ilvl="4">
      <w:start w:val="1"/>
      <w:numFmt w:val="decimal"/>
      <w:pStyle w:val="Heading5"/>
      <w:lvlText w:val="%1.%2.%3.%4.%5"/>
      <w:lvlJc w:val="left"/>
      <w:pPr>
        <w:tabs>
          <w:tab w:val="num" w:pos="1247"/>
        </w:tabs>
        <w:ind w:left="1247" w:hanging="1247"/>
      </w:pPr>
    </w:lvl>
    <w:lvl w:ilvl="5">
      <w:start w:val="1"/>
      <w:numFmt w:val="decimal"/>
      <w:pStyle w:val="Heading6"/>
      <w:lvlText w:val="%1.%2.%3.%4.%5.%6"/>
      <w:lvlJc w:val="left"/>
      <w:pPr>
        <w:tabs>
          <w:tab w:val="num" w:pos="1440"/>
        </w:tabs>
        <w:ind w:left="1304" w:hanging="1304"/>
      </w:pPr>
    </w:lvl>
    <w:lvl w:ilvl="6">
      <w:start w:val="1"/>
      <w:numFmt w:val="decimal"/>
      <w:pStyle w:val="Heading7"/>
      <w:lvlText w:val="%1.%2.%3.%4.%5.%6.%7"/>
      <w:lvlJc w:val="left"/>
      <w:pPr>
        <w:tabs>
          <w:tab w:val="num" w:pos="1800"/>
        </w:tabs>
        <w:ind w:left="1361" w:hanging="1361"/>
      </w:pPr>
    </w:lvl>
    <w:lvl w:ilvl="7">
      <w:start w:val="1"/>
      <w:numFmt w:val="decimal"/>
      <w:pStyle w:val="Heading8"/>
      <w:lvlText w:val="%1.%2.%3.%4.%5.%6.%7.%8"/>
      <w:lvlJc w:val="left"/>
      <w:pPr>
        <w:tabs>
          <w:tab w:val="num" w:pos="1800"/>
        </w:tabs>
        <w:ind w:left="1588" w:hanging="1588"/>
      </w:pPr>
    </w:lvl>
    <w:lvl w:ilvl="8">
      <w:start w:val="1"/>
      <w:numFmt w:val="decimal"/>
      <w:pStyle w:val="Heading9"/>
      <w:lvlText w:val="%1.%2.%3.%4.%5.%6.%7.%8.%9"/>
      <w:lvlJc w:val="left"/>
      <w:pPr>
        <w:tabs>
          <w:tab w:val="num" w:pos="2160"/>
        </w:tabs>
        <w:ind w:left="1701" w:hanging="1701"/>
      </w:pPr>
    </w:lvl>
  </w:abstractNum>
  <w:abstractNum w:abstractNumId="5" w15:restartNumberingAfterBreak="0">
    <w:nsid w:val="2AEC4A2B"/>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017ABE"/>
    <w:multiLevelType w:val="hybridMultilevel"/>
    <w:tmpl w:val="B5E0E034"/>
    <w:lvl w:ilvl="0" w:tplc="D2B637A0">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E358DD"/>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9E3FC2"/>
    <w:multiLevelType w:val="multilevel"/>
    <w:tmpl w:val="0809001D"/>
    <w:styleLink w:val="Style1"/>
    <w:lvl w:ilvl="0">
      <w:start w:val="1"/>
      <w:numFmt w:val="decimal"/>
      <w:lvlText w:val="%1)"/>
      <w:lvlJc w:val="left"/>
      <w:pPr>
        <w:ind w:left="360" w:hanging="360"/>
      </w:pPr>
    </w:lvl>
    <w:lvl w:ilvl="1">
      <w:start w:val="1"/>
      <w:numFmt w:val="decimal"/>
      <w:lvlText w:val="%2)"/>
      <w:lvlJc w:val="left"/>
      <w:pPr>
        <w:ind w:left="36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30A607A"/>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CD4676"/>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240B00"/>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D34655"/>
    <w:multiLevelType w:val="multilevel"/>
    <w:tmpl w:val="1AB6F7C4"/>
    <w:lvl w:ilvl="0">
      <w:start w:val="1"/>
      <w:numFmt w:val="upperLetter"/>
      <w:pStyle w:val="AppendixHeading1"/>
      <w:suff w:val="nothing"/>
      <w:lvlText w:val="Appendix %1"/>
      <w:lvlJc w:val="left"/>
      <w:pPr>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737"/>
        </w:tabs>
        <w:ind w:left="737" w:hanging="737"/>
      </w:pPr>
    </w:lvl>
    <w:lvl w:ilvl="3">
      <w:start w:val="1"/>
      <w:numFmt w:val="decimal"/>
      <w:lvlText w:val="%1.%2.%3.%4"/>
      <w:lvlJc w:val="left"/>
      <w:pPr>
        <w:tabs>
          <w:tab w:val="num" w:pos="1021"/>
        </w:tabs>
        <w:ind w:left="1021" w:hanging="1021"/>
      </w:pPr>
    </w:lvl>
    <w:lvl w:ilvl="4">
      <w:start w:val="1"/>
      <w:numFmt w:val="decimal"/>
      <w:lvlText w:val="%1.%2.%3.%4.%5"/>
      <w:lvlJc w:val="left"/>
      <w:pPr>
        <w:tabs>
          <w:tab w:val="num" w:pos="1247"/>
        </w:tabs>
        <w:ind w:left="1247" w:hanging="1247"/>
      </w:pPr>
    </w:lvl>
    <w:lvl w:ilvl="5">
      <w:start w:val="1"/>
      <w:numFmt w:val="decimal"/>
      <w:lvlText w:val="%1.%2.%3.%4.%5.%6"/>
      <w:lvlJc w:val="left"/>
      <w:pPr>
        <w:tabs>
          <w:tab w:val="num" w:pos="1440"/>
        </w:tabs>
        <w:ind w:left="1304" w:hanging="1304"/>
      </w:pPr>
    </w:lvl>
    <w:lvl w:ilvl="6">
      <w:start w:val="1"/>
      <w:numFmt w:val="decimal"/>
      <w:lvlText w:val="%1.%2.%3.%4.%5.%6.%7"/>
      <w:lvlJc w:val="left"/>
      <w:pPr>
        <w:tabs>
          <w:tab w:val="num" w:pos="1800"/>
        </w:tabs>
        <w:ind w:left="1361" w:hanging="1361"/>
      </w:pPr>
    </w:lvl>
    <w:lvl w:ilvl="7">
      <w:start w:val="1"/>
      <w:numFmt w:val="decimal"/>
      <w:lvlText w:val="%1.%2.%3.%4.%5.%6.%7.%8"/>
      <w:lvlJc w:val="left"/>
      <w:pPr>
        <w:tabs>
          <w:tab w:val="num" w:pos="1800"/>
        </w:tabs>
        <w:ind w:left="1588" w:hanging="1588"/>
      </w:pPr>
    </w:lvl>
    <w:lvl w:ilvl="8">
      <w:start w:val="1"/>
      <w:numFmt w:val="decimal"/>
      <w:lvlText w:val="%1.%2.%3.%4.%5.%6.%7.%8.%9"/>
      <w:lvlJc w:val="left"/>
      <w:pPr>
        <w:tabs>
          <w:tab w:val="num" w:pos="2160"/>
        </w:tabs>
        <w:ind w:left="1701" w:hanging="1701"/>
      </w:pPr>
    </w:lvl>
  </w:abstractNum>
  <w:abstractNum w:abstractNumId="13" w15:restartNumberingAfterBreak="0">
    <w:nsid w:val="69A70414"/>
    <w:multiLevelType w:val="hybridMultilevel"/>
    <w:tmpl w:val="A906D5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E22694E"/>
    <w:multiLevelType w:val="hybridMultilevel"/>
    <w:tmpl w:val="074C502C"/>
    <w:lvl w:ilvl="0" w:tplc="3B08EFCA">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D20545"/>
    <w:multiLevelType w:val="multilevel"/>
    <w:tmpl w:val="C1FEA9D2"/>
    <w:styleLink w:val="Style2"/>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9"/>
  </w:num>
  <w:num w:numId="3">
    <w:abstractNumId w:val="13"/>
  </w:num>
  <w:num w:numId="4">
    <w:abstractNumId w:val="1"/>
  </w:num>
  <w:num w:numId="5">
    <w:abstractNumId w:val="0"/>
  </w:num>
  <w:num w:numId="6">
    <w:abstractNumId w:val="12"/>
  </w:num>
  <w:num w:numId="7">
    <w:abstractNumId w:val="3"/>
  </w:num>
  <w:num w:numId="8">
    <w:abstractNumId w:val="5"/>
  </w:num>
  <w:num w:numId="9">
    <w:abstractNumId w:val="11"/>
  </w:num>
  <w:num w:numId="10">
    <w:abstractNumId w:val="14"/>
  </w:num>
  <w:num w:numId="11">
    <w:abstractNumId w:val="2"/>
  </w:num>
  <w:num w:numId="12">
    <w:abstractNumId w:val="7"/>
  </w:num>
  <w:num w:numId="13">
    <w:abstractNumId w:val="8"/>
  </w:num>
  <w:num w:numId="14">
    <w:abstractNumId w:val="6"/>
  </w:num>
  <w:num w:numId="15">
    <w:abstractNumId w:val="15"/>
  </w:num>
  <w:num w:numId="16">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_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afvdfzg5zp5lezwwb5f29sw2ze0ap5dpvr&quot;&gt;non wove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6E28AE"/>
    <w:rsid w:val="00000B2A"/>
    <w:rsid w:val="00003346"/>
    <w:rsid w:val="00005831"/>
    <w:rsid w:val="00006AE8"/>
    <w:rsid w:val="00006C5E"/>
    <w:rsid w:val="000071A1"/>
    <w:rsid w:val="00007721"/>
    <w:rsid w:val="00010CF2"/>
    <w:rsid w:val="000139D1"/>
    <w:rsid w:val="00017D76"/>
    <w:rsid w:val="00020854"/>
    <w:rsid w:val="000235FD"/>
    <w:rsid w:val="00024BE5"/>
    <w:rsid w:val="0003232A"/>
    <w:rsid w:val="00032A86"/>
    <w:rsid w:val="00033B7A"/>
    <w:rsid w:val="000351BC"/>
    <w:rsid w:val="000368DC"/>
    <w:rsid w:val="00037E8D"/>
    <w:rsid w:val="00037EEC"/>
    <w:rsid w:val="00040801"/>
    <w:rsid w:val="000429D9"/>
    <w:rsid w:val="0004333F"/>
    <w:rsid w:val="00045D6A"/>
    <w:rsid w:val="0004672F"/>
    <w:rsid w:val="00047417"/>
    <w:rsid w:val="00047799"/>
    <w:rsid w:val="00047F78"/>
    <w:rsid w:val="000510EA"/>
    <w:rsid w:val="0005171E"/>
    <w:rsid w:val="0005445D"/>
    <w:rsid w:val="00054C33"/>
    <w:rsid w:val="00056736"/>
    <w:rsid w:val="00060490"/>
    <w:rsid w:val="00062754"/>
    <w:rsid w:val="000629C6"/>
    <w:rsid w:val="00062ABF"/>
    <w:rsid w:val="00062E22"/>
    <w:rsid w:val="00063C6B"/>
    <w:rsid w:val="000657E9"/>
    <w:rsid w:val="0006619C"/>
    <w:rsid w:val="000673E1"/>
    <w:rsid w:val="00067A3E"/>
    <w:rsid w:val="00067DE3"/>
    <w:rsid w:val="000701E0"/>
    <w:rsid w:val="00080C3A"/>
    <w:rsid w:val="00081D40"/>
    <w:rsid w:val="00081E48"/>
    <w:rsid w:val="00082A7B"/>
    <w:rsid w:val="00084D17"/>
    <w:rsid w:val="00086E5A"/>
    <w:rsid w:val="000921F9"/>
    <w:rsid w:val="0009293A"/>
    <w:rsid w:val="00096FB6"/>
    <w:rsid w:val="00097299"/>
    <w:rsid w:val="000A28C0"/>
    <w:rsid w:val="000A3B61"/>
    <w:rsid w:val="000A61CA"/>
    <w:rsid w:val="000A7C23"/>
    <w:rsid w:val="000A7DB1"/>
    <w:rsid w:val="000B0031"/>
    <w:rsid w:val="000B4C1F"/>
    <w:rsid w:val="000B6802"/>
    <w:rsid w:val="000C0549"/>
    <w:rsid w:val="000C11D2"/>
    <w:rsid w:val="000C16C4"/>
    <w:rsid w:val="000C4232"/>
    <w:rsid w:val="000C55F3"/>
    <w:rsid w:val="000C56D1"/>
    <w:rsid w:val="000D2EF6"/>
    <w:rsid w:val="000D64B7"/>
    <w:rsid w:val="000D7D82"/>
    <w:rsid w:val="000E0E88"/>
    <w:rsid w:val="000E1175"/>
    <w:rsid w:val="000E253E"/>
    <w:rsid w:val="000E2A78"/>
    <w:rsid w:val="000E5C79"/>
    <w:rsid w:val="000E6F63"/>
    <w:rsid w:val="000F0B94"/>
    <w:rsid w:val="000F1946"/>
    <w:rsid w:val="000F1F0B"/>
    <w:rsid w:val="000F45BC"/>
    <w:rsid w:val="000F659F"/>
    <w:rsid w:val="000F798E"/>
    <w:rsid w:val="000F7ACB"/>
    <w:rsid w:val="0010012D"/>
    <w:rsid w:val="00103CDE"/>
    <w:rsid w:val="001061C8"/>
    <w:rsid w:val="00110200"/>
    <w:rsid w:val="00110603"/>
    <w:rsid w:val="00110D8D"/>
    <w:rsid w:val="001113D1"/>
    <w:rsid w:val="00113A4F"/>
    <w:rsid w:val="00115507"/>
    <w:rsid w:val="00117B67"/>
    <w:rsid w:val="00120D8D"/>
    <w:rsid w:val="0012650F"/>
    <w:rsid w:val="00126E62"/>
    <w:rsid w:val="0013041E"/>
    <w:rsid w:val="001335BB"/>
    <w:rsid w:val="001365EC"/>
    <w:rsid w:val="00137D39"/>
    <w:rsid w:val="001405BA"/>
    <w:rsid w:val="00142ABB"/>
    <w:rsid w:val="00143168"/>
    <w:rsid w:val="001440D2"/>
    <w:rsid w:val="0014624F"/>
    <w:rsid w:val="00147686"/>
    <w:rsid w:val="00150823"/>
    <w:rsid w:val="00154350"/>
    <w:rsid w:val="0015629D"/>
    <w:rsid w:val="001573DA"/>
    <w:rsid w:val="0015775A"/>
    <w:rsid w:val="00157EDA"/>
    <w:rsid w:val="001655BB"/>
    <w:rsid w:val="00171ECD"/>
    <w:rsid w:val="00173252"/>
    <w:rsid w:val="00174F8A"/>
    <w:rsid w:val="00175993"/>
    <w:rsid w:val="001770B3"/>
    <w:rsid w:val="00180AC1"/>
    <w:rsid w:val="001810D3"/>
    <w:rsid w:val="0018493E"/>
    <w:rsid w:val="00184FF9"/>
    <w:rsid w:val="001851FE"/>
    <w:rsid w:val="00185FE3"/>
    <w:rsid w:val="00191807"/>
    <w:rsid w:val="00191E2F"/>
    <w:rsid w:val="001954F7"/>
    <w:rsid w:val="0019764A"/>
    <w:rsid w:val="001A2A4D"/>
    <w:rsid w:val="001A66CB"/>
    <w:rsid w:val="001A79C9"/>
    <w:rsid w:val="001A7A5B"/>
    <w:rsid w:val="001A7ABC"/>
    <w:rsid w:val="001B0DB0"/>
    <w:rsid w:val="001B40F3"/>
    <w:rsid w:val="001B5947"/>
    <w:rsid w:val="001B61D6"/>
    <w:rsid w:val="001B75F0"/>
    <w:rsid w:val="001C0622"/>
    <w:rsid w:val="001C1FD0"/>
    <w:rsid w:val="001C41AD"/>
    <w:rsid w:val="001C70D7"/>
    <w:rsid w:val="001D0342"/>
    <w:rsid w:val="001D144B"/>
    <w:rsid w:val="001D204B"/>
    <w:rsid w:val="001D40C4"/>
    <w:rsid w:val="001D51C2"/>
    <w:rsid w:val="001D59C4"/>
    <w:rsid w:val="001E2609"/>
    <w:rsid w:val="001E4318"/>
    <w:rsid w:val="001E5029"/>
    <w:rsid w:val="001E7458"/>
    <w:rsid w:val="0020030A"/>
    <w:rsid w:val="002003BA"/>
    <w:rsid w:val="00200D7E"/>
    <w:rsid w:val="002014DD"/>
    <w:rsid w:val="00203119"/>
    <w:rsid w:val="00205CDF"/>
    <w:rsid w:val="002062BA"/>
    <w:rsid w:val="00206A2D"/>
    <w:rsid w:val="00207D2A"/>
    <w:rsid w:val="0021012E"/>
    <w:rsid w:val="00210A73"/>
    <w:rsid w:val="00220D06"/>
    <w:rsid w:val="0022119A"/>
    <w:rsid w:val="00222DB2"/>
    <w:rsid w:val="002245EF"/>
    <w:rsid w:val="00227DF2"/>
    <w:rsid w:val="00234F0A"/>
    <w:rsid w:val="00235990"/>
    <w:rsid w:val="00236095"/>
    <w:rsid w:val="00237811"/>
    <w:rsid w:val="0024031B"/>
    <w:rsid w:val="0024087A"/>
    <w:rsid w:val="00241AAA"/>
    <w:rsid w:val="00242D14"/>
    <w:rsid w:val="00242E22"/>
    <w:rsid w:val="00243D39"/>
    <w:rsid w:val="002452E1"/>
    <w:rsid w:val="00246745"/>
    <w:rsid w:val="002467AD"/>
    <w:rsid w:val="00246DF7"/>
    <w:rsid w:val="00247030"/>
    <w:rsid w:val="00252FFE"/>
    <w:rsid w:val="002574F7"/>
    <w:rsid w:val="00257982"/>
    <w:rsid w:val="00257DC9"/>
    <w:rsid w:val="00261AE7"/>
    <w:rsid w:val="00261D38"/>
    <w:rsid w:val="00262BE1"/>
    <w:rsid w:val="00263BE5"/>
    <w:rsid w:val="00267706"/>
    <w:rsid w:val="00267AE8"/>
    <w:rsid w:val="002707BF"/>
    <w:rsid w:val="002720C7"/>
    <w:rsid w:val="00272783"/>
    <w:rsid w:val="0027380B"/>
    <w:rsid w:val="002822F4"/>
    <w:rsid w:val="00282AB6"/>
    <w:rsid w:val="00291254"/>
    <w:rsid w:val="00294F2B"/>
    <w:rsid w:val="0029572B"/>
    <w:rsid w:val="002966AD"/>
    <w:rsid w:val="002A164E"/>
    <w:rsid w:val="002A39D9"/>
    <w:rsid w:val="002A3E65"/>
    <w:rsid w:val="002A53C2"/>
    <w:rsid w:val="002A5CA1"/>
    <w:rsid w:val="002A6893"/>
    <w:rsid w:val="002B01F4"/>
    <w:rsid w:val="002B1B5D"/>
    <w:rsid w:val="002B25F0"/>
    <w:rsid w:val="002B3F0F"/>
    <w:rsid w:val="002C06D5"/>
    <w:rsid w:val="002C1D6F"/>
    <w:rsid w:val="002C2922"/>
    <w:rsid w:val="002D096C"/>
    <w:rsid w:val="002D28D5"/>
    <w:rsid w:val="002D6898"/>
    <w:rsid w:val="002E46CB"/>
    <w:rsid w:val="002E4F86"/>
    <w:rsid w:val="002E632E"/>
    <w:rsid w:val="002E7CDB"/>
    <w:rsid w:val="002F28E8"/>
    <w:rsid w:val="002F6AC0"/>
    <w:rsid w:val="00301083"/>
    <w:rsid w:val="0030310C"/>
    <w:rsid w:val="00305D78"/>
    <w:rsid w:val="00307952"/>
    <w:rsid w:val="00310776"/>
    <w:rsid w:val="00313CDF"/>
    <w:rsid w:val="003148FF"/>
    <w:rsid w:val="00317131"/>
    <w:rsid w:val="00320C68"/>
    <w:rsid w:val="00320F0C"/>
    <w:rsid w:val="00321BA5"/>
    <w:rsid w:val="0032745C"/>
    <w:rsid w:val="003278B8"/>
    <w:rsid w:val="003300CE"/>
    <w:rsid w:val="003348F7"/>
    <w:rsid w:val="00336D59"/>
    <w:rsid w:val="0035377C"/>
    <w:rsid w:val="00354A7F"/>
    <w:rsid w:val="00356BD8"/>
    <w:rsid w:val="00356CAC"/>
    <w:rsid w:val="00356CE4"/>
    <w:rsid w:val="00361372"/>
    <w:rsid w:val="00361D33"/>
    <w:rsid w:val="003642F2"/>
    <w:rsid w:val="00364468"/>
    <w:rsid w:val="003650E3"/>
    <w:rsid w:val="003729DE"/>
    <w:rsid w:val="0037609F"/>
    <w:rsid w:val="00381061"/>
    <w:rsid w:val="003827DB"/>
    <w:rsid w:val="003848FC"/>
    <w:rsid w:val="00386D20"/>
    <w:rsid w:val="0038714D"/>
    <w:rsid w:val="003901A4"/>
    <w:rsid w:val="00391411"/>
    <w:rsid w:val="0039162E"/>
    <w:rsid w:val="00391D3C"/>
    <w:rsid w:val="003924A8"/>
    <w:rsid w:val="00392556"/>
    <w:rsid w:val="003944DE"/>
    <w:rsid w:val="00394626"/>
    <w:rsid w:val="00396DE7"/>
    <w:rsid w:val="00396F8C"/>
    <w:rsid w:val="003975F2"/>
    <w:rsid w:val="003A1483"/>
    <w:rsid w:val="003A37FC"/>
    <w:rsid w:val="003A7DB8"/>
    <w:rsid w:val="003B058D"/>
    <w:rsid w:val="003B0A50"/>
    <w:rsid w:val="003B20B9"/>
    <w:rsid w:val="003B363D"/>
    <w:rsid w:val="003B407C"/>
    <w:rsid w:val="003B4E33"/>
    <w:rsid w:val="003B5502"/>
    <w:rsid w:val="003B6624"/>
    <w:rsid w:val="003B6771"/>
    <w:rsid w:val="003B704A"/>
    <w:rsid w:val="003C1218"/>
    <w:rsid w:val="003C1B9B"/>
    <w:rsid w:val="003C5684"/>
    <w:rsid w:val="003C5879"/>
    <w:rsid w:val="003D2017"/>
    <w:rsid w:val="003D3227"/>
    <w:rsid w:val="003D3F88"/>
    <w:rsid w:val="003D4F12"/>
    <w:rsid w:val="003D6BE4"/>
    <w:rsid w:val="003E3ACB"/>
    <w:rsid w:val="003E4331"/>
    <w:rsid w:val="003E50F8"/>
    <w:rsid w:val="003F0961"/>
    <w:rsid w:val="003F0AC0"/>
    <w:rsid w:val="003F0EDD"/>
    <w:rsid w:val="003F0F67"/>
    <w:rsid w:val="003F390A"/>
    <w:rsid w:val="003F50C8"/>
    <w:rsid w:val="003F549D"/>
    <w:rsid w:val="003F7D89"/>
    <w:rsid w:val="00400D46"/>
    <w:rsid w:val="00401776"/>
    <w:rsid w:val="00401FBA"/>
    <w:rsid w:val="004020B2"/>
    <w:rsid w:val="00402112"/>
    <w:rsid w:val="00404C1E"/>
    <w:rsid w:val="00405804"/>
    <w:rsid w:val="00411489"/>
    <w:rsid w:val="00412409"/>
    <w:rsid w:val="00412AFA"/>
    <w:rsid w:val="00414C1A"/>
    <w:rsid w:val="004161F8"/>
    <w:rsid w:val="00416243"/>
    <w:rsid w:val="00422E36"/>
    <w:rsid w:val="00426DE6"/>
    <w:rsid w:val="00427EAD"/>
    <w:rsid w:val="00432B23"/>
    <w:rsid w:val="00434374"/>
    <w:rsid w:val="00435DB1"/>
    <w:rsid w:val="00440212"/>
    <w:rsid w:val="00442303"/>
    <w:rsid w:val="00443203"/>
    <w:rsid w:val="004438E4"/>
    <w:rsid w:val="004528E4"/>
    <w:rsid w:val="00453582"/>
    <w:rsid w:val="00454B06"/>
    <w:rsid w:val="00455659"/>
    <w:rsid w:val="004567A9"/>
    <w:rsid w:val="00457310"/>
    <w:rsid w:val="004659EB"/>
    <w:rsid w:val="00467CE3"/>
    <w:rsid w:val="00467E7F"/>
    <w:rsid w:val="004726CA"/>
    <w:rsid w:val="004742EA"/>
    <w:rsid w:val="004746DC"/>
    <w:rsid w:val="00476B39"/>
    <w:rsid w:val="0048441E"/>
    <w:rsid w:val="00490461"/>
    <w:rsid w:val="0049094E"/>
    <w:rsid w:val="00492F50"/>
    <w:rsid w:val="004936B8"/>
    <w:rsid w:val="004956A5"/>
    <w:rsid w:val="004A1F45"/>
    <w:rsid w:val="004A37BD"/>
    <w:rsid w:val="004A4EE2"/>
    <w:rsid w:val="004A6010"/>
    <w:rsid w:val="004A6474"/>
    <w:rsid w:val="004A6DCC"/>
    <w:rsid w:val="004A78BF"/>
    <w:rsid w:val="004B01A0"/>
    <w:rsid w:val="004B064F"/>
    <w:rsid w:val="004B0BE8"/>
    <w:rsid w:val="004B2EAE"/>
    <w:rsid w:val="004B571B"/>
    <w:rsid w:val="004B7620"/>
    <w:rsid w:val="004C008D"/>
    <w:rsid w:val="004C13CE"/>
    <w:rsid w:val="004C7E54"/>
    <w:rsid w:val="004D1854"/>
    <w:rsid w:val="004D5077"/>
    <w:rsid w:val="004D54E2"/>
    <w:rsid w:val="004D6CE3"/>
    <w:rsid w:val="004D76E8"/>
    <w:rsid w:val="004D7BB7"/>
    <w:rsid w:val="004E200B"/>
    <w:rsid w:val="004E2984"/>
    <w:rsid w:val="004E4A1D"/>
    <w:rsid w:val="004E5CC3"/>
    <w:rsid w:val="004E7397"/>
    <w:rsid w:val="004F2698"/>
    <w:rsid w:val="004F637B"/>
    <w:rsid w:val="004F6EB7"/>
    <w:rsid w:val="00500F23"/>
    <w:rsid w:val="00502F2E"/>
    <w:rsid w:val="00503AC0"/>
    <w:rsid w:val="00505F55"/>
    <w:rsid w:val="005106BE"/>
    <w:rsid w:val="00512A02"/>
    <w:rsid w:val="00512A05"/>
    <w:rsid w:val="0051381A"/>
    <w:rsid w:val="0051477E"/>
    <w:rsid w:val="00515865"/>
    <w:rsid w:val="005164B0"/>
    <w:rsid w:val="005178CD"/>
    <w:rsid w:val="00520B71"/>
    <w:rsid w:val="00523B5C"/>
    <w:rsid w:val="00524A11"/>
    <w:rsid w:val="00530298"/>
    <w:rsid w:val="00530672"/>
    <w:rsid w:val="00531714"/>
    <w:rsid w:val="005323CD"/>
    <w:rsid w:val="00532E21"/>
    <w:rsid w:val="00536971"/>
    <w:rsid w:val="00537118"/>
    <w:rsid w:val="005371EB"/>
    <w:rsid w:val="00542D75"/>
    <w:rsid w:val="00546D68"/>
    <w:rsid w:val="00550771"/>
    <w:rsid w:val="00550F68"/>
    <w:rsid w:val="00551ED6"/>
    <w:rsid w:val="00561253"/>
    <w:rsid w:val="005703E3"/>
    <w:rsid w:val="0057272D"/>
    <w:rsid w:val="0057432E"/>
    <w:rsid w:val="00576EF9"/>
    <w:rsid w:val="005812E7"/>
    <w:rsid w:val="005832B6"/>
    <w:rsid w:val="0058551A"/>
    <w:rsid w:val="00585717"/>
    <w:rsid w:val="00591648"/>
    <w:rsid w:val="005927D1"/>
    <w:rsid w:val="0059293C"/>
    <w:rsid w:val="005966C6"/>
    <w:rsid w:val="00596DF5"/>
    <w:rsid w:val="00597585"/>
    <w:rsid w:val="0059775E"/>
    <w:rsid w:val="0059798D"/>
    <w:rsid w:val="005A046C"/>
    <w:rsid w:val="005A069C"/>
    <w:rsid w:val="005A3697"/>
    <w:rsid w:val="005A6633"/>
    <w:rsid w:val="005A7FF6"/>
    <w:rsid w:val="005B1C04"/>
    <w:rsid w:val="005B3848"/>
    <w:rsid w:val="005B3BFF"/>
    <w:rsid w:val="005B7114"/>
    <w:rsid w:val="005C24EC"/>
    <w:rsid w:val="005C3F27"/>
    <w:rsid w:val="005C4668"/>
    <w:rsid w:val="005C59F8"/>
    <w:rsid w:val="005D1110"/>
    <w:rsid w:val="005D4137"/>
    <w:rsid w:val="005E3428"/>
    <w:rsid w:val="005E35A0"/>
    <w:rsid w:val="005E4281"/>
    <w:rsid w:val="005E55F1"/>
    <w:rsid w:val="005E6D63"/>
    <w:rsid w:val="005E7325"/>
    <w:rsid w:val="005F05B9"/>
    <w:rsid w:val="00600145"/>
    <w:rsid w:val="00600D87"/>
    <w:rsid w:val="00601DCC"/>
    <w:rsid w:val="006027FD"/>
    <w:rsid w:val="00603BB0"/>
    <w:rsid w:val="00610C1B"/>
    <w:rsid w:val="0061178E"/>
    <w:rsid w:val="00611DC5"/>
    <w:rsid w:val="006124B8"/>
    <w:rsid w:val="00612623"/>
    <w:rsid w:val="00613E7C"/>
    <w:rsid w:val="00621373"/>
    <w:rsid w:val="00623A79"/>
    <w:rsid w:val="006270D5"/>
    <w:rsid w:val="00630411"/>
    <w:rsid w:val="00631A60"/>
    <w:rsid w:val="00634808"/>
    <w:rsid w:val="0064010A"/>
    <w:rsid w:val="006404F8"/>
    <w:rsid w:val="00641AD9"/>
    <w:rsid w:val="0064326A"/>
    <w:rsid w:val="00643727"/>
    <w:rsid w:val="00643E17"/>
    <w:rsid w:val="00644871"/>
    <w:rsid w:val="00647E18"/>
    <w:rsid w:val="00651143"/>
    <w:rsid w:val="00654391"/>
    <w:rsid w:val="0065762F"/>
    <w:rsid w:val="00657A06"/>
    <w:rsid w:val="0066045F"/>
    <w:rsid w:val="00660B40"/>
    <w:rsid w:val="00662003"/>
    <w:rsid w:val="0066281E"/>
    <w:rsid w:val="0066463B"/>
    <w:rsid w:val="006662F5"/>
    <w:rsid w:val="0066667D"/>
    <w:rsid w:val="006667FC"/>
    <w:rsid w:val="00672CD8"/>
    <w:rsid w:val="00676831"/>
    <w:rsid w:val="00681EFD"/>
    <w:rsid w:val="006835AF"/>
    <w:rsid w:val="00687EF3"/>
    <w:rsid w:val="00691472"/>
    <w:rsid w:val="00691D30"/>
    <w:rsid w:val="00692877"/>
    <w:rsid w:val="006933C7"/>
    <w:rsid w:val="00693D67"/>
    <w:rsid w:val="00694946"/>
    <w:rsid w:val="00695529"/>
    <w:rsid w:val="006A217B"/>
    <w:rsid w:val="006A3781"/>
    <w:rsid w:val="006A47FA"/>
    <w:rsid w:val="006A6842"/>
    <w:rsid w:val="006A700F"/>
    <w:rsid w:val="006A75CD"/>
    <w:rsid w:val="006B10F2"/>
    <w:rsid w:val="006B6785"/>
    <w:rsid w:val="006B7CED"/>
    <w:rsid w:val="006C10C1"/>
    <w:rsid w:val="006C6BEB"/>
    <w:rsid w:val="006D0600"/>
    <w:rsid w:val="006D17CD"/>
    <w:rsid w:val="006D1E61"/>
    <w:rsid w:val="006D27E9"/>
    <w:rsid w:val="006D505B"/>
    <w:rsid w:val="006D50E1"/>
    <w:rsid w:val="006D5E25"/>
    <w:rsid w:val="006D6F82"/>
    <w:rsid w:val="006E0388"/>
    <w:rsid w:val="006E11CE"/>
    <w:rsid w:val="006E28AE"/>
    <w:rsid w:val="006E4089"/>
    <w:rsid w:val="006E6B86"/>
    <w:rsid w:val="006E7439"/>
    <w:rsid w:val="006E7522"/>
    <w:rsid w:val="006F3A8A"/>
    <w:rsid w:val="006F60CA"/>
    <w:rsid w:val="007040AA"/>
    <w:rsid w:val="00704EC6"/>
    <w:rsid w:val="00705F99"/>
    <w:rsid w:val="0070613A"/>
    <w:rsid w:val="007061BE"/>
    <w:rsid w:val="007154DA"/>
    <w:rsid w:val="00715DBA"/>
    <w:rsid w:val="007172CA"/>
    <w:rsid w:val="00721934"/>
    <w:rsid w:val="007228DE"/>
    <w:rsid w:val="0073064B"/>
    <w:rsid w:val="00730976"/>
    <w:rsid w:val="00732152"/>
    <w:rsid w:val="00732DE2"/>
    <w:rsid w:val="00733124"/>
    <w:rsid w:val="0073392C"/>
    <w:rsid w:val="00735B32"/>
    <w:rsid w:val="0073607B"/>
    <w:rsid w:val="00736E40"/>
    <w:rsid w:val="007370F7"/>
    <w:rsid w:val="0073755C"/>
    <w:rsid w:val="00737F8A"/>
    <w:rsid w:val="0074221C"/>
    <w:rsid w:val="00742CB5"/>
    <w:rsid w:val="00744D3C"/>
    <w:rsid w:val="00744E4D"/>
    <w:rsid w:val="0074553A"/>
    <w:rsid w:val="00745870"/>
    <w:rsid w:val="007507DA"/>
    <w:rsid w:val="007541B2"/>
    <w:rsid w:val="00756723"/>
    <w:rsid w:val="00756CE5"/>
    <w:rsid w:val="007600C9"/>
    <w:rsid w:val="00760884"/>
    <w:rsid w:val="00760C4C"/>
    <w:rsid w:val="00763B74"/>
    <w:rsid w:val="00763FDF"/>
    <w:rsid w:val="00764FE2"/>
    <w:rsid w:val="00775BAE"/>
    <w:rsid w:val="00776BCF"/>
    <w:rsid w:val="00784090"/>
    <w:rsid w:val="007860EB"/>
    <w:rsid w:val="00791A0A"/>
    <w:rsid w:val="00791E2A"/>
    <w:rsid w:val="007921D2"/>
    <w:rsid w:val="00792622"/>
    <w:rsid w:val="00794D45"/>
    <w:rsid w:val="007957B7"/>
    <w:rsid w:val="00795EA6"/>
    <w:rsid w:val="00796861"/>
    <w:rsid w:val="007A028A"/>
    <w:rsid w:val="007A1A5E"/>
    <w:rsid w:val="007A321A"/>
    <w:rsid w:val="007A397A"/>
    <w:rsid w:val="007A3A6B"/>
    <w:rsid w:val="007A3F69"/>
    <w:rsid w:val="007B0164"/>
    <w:rsid w:val="007B2147"/>
    <w:rsid w:val="007B50AD"/>
    <w:rsid w:val="007B5D6D"/>
    <w:rsid w:val="007B6002"/>
    <w:rsid w:val="007C0374"/>
    <w:rsid w:val="007C1B69"/>
    <w:rsid w:val="007C2BBA"/>
    <w:rsid w:val="007C433B"/>
    <w:rsid w:val="007C43CC"/>
    <w:rsid w:val="007D1807"/>
    <w:rsid w:val="007D7C47"/>
    <w:rsid w:val="007E0013"/>
    <w:rsid w:val="007E0543"/>
    <w:rsid w:val="007E2227"/>
    <w:rsid w:val="007E257C"/>
    <w:rsid w:val="007E25C9"/>
    <w:rsid w:val="007E333A"/>
    <w:rsid w:val="007F1582"/>
    <w:rsid w:val="007F1ED4"/>
    <w:rsid w:val="007F41A6"/>
    <w:rsid w:val="008009FE"/>
    <w:rsid w:val="00803214"/>
    <w:rsid w:val="00803963"/>
    <w:rsid w:val="00805831"/>
    <w:rsid w:val="008063CA"/>
    <w:rsid w:val="0080664A"/>
    <w:rsid w:val="00807F9C"/>
    <w:rsid w:val="00811D72"/>
    <w:rsid w:val="008172E7"/>
    <w:rsid w:val="00817601"/>
    <w:rsid w:val="00820E4B"/>
    <w:rsid w:val="0082191E"/>
    <w:rsid w:val="0082357D"/>
    <w:rsid w:val="00825B92"/>
    <w:rsid w:val="00831FFD"/>
    <w:rsid w:val="00835E6F"/>
    <w:rsid w:val="00836E85"/>
    <w:rsid w:val="008400E8"/>
    <w:rsid w:val="008417CA"/>
    <w:rsid w:val="00843530"/>
    <w:rsid w:val="008467D0"/>
    <w:rsid w:val="00852F27"/>
    <w:rsid w:val="0085336D"/>
    <w:rsid w:val="00856D79"/>
    <w:rsid w:val="0086065E"/>
    <w:rsid w:val="0086091E"/>
    <w:rsid w:val="00862FCF"/>
    <w:rsid w:val="00863E84"/>
    <w:rsid w:val="0086463A"/>
    <w:rsid w:val="00865666"/>
    <w:rsid w:val="00867076"/>
    <w:rsid w:val="00873868"/>
    <w:rsid w:val="008750B8"/>
    <w:rsid w:val="00876880"/>
    <w:rsid w:val="00880F4F"/>
    <w:rsid w:val="008831F4"/>
    <w:rsid w:val="00884723"/>
    <w:rsid w:val="00886030"/>
    <w:rsid w:val="0088657F"/>
    <w:rsid w:val="00891F90"/>
    <w:rsid w:val="008952B8"/>
    <w:rsid w:val="008956BE"/>
    <w:rsid w:val="00896E9C"/>
    <w:rsid w:val="008A19AF"/>
    <w:rsid w:val="008A253E"/>
    <w:rsid w:val="008A51AA"/>
    <w:rsid w:val="008A546B"/>
    <w:rsid w:val="008A6BE0"/>
    <w:rsid w:val="008A79F1"/>
    <w:rsid w:val="008B0523"/>
    <w:rsid w:val="008B0FA3"/>
    <w:rsid w:val="008B2BB2"/>
    <w:rsid w:val="008B6DDD"/>
    <w:rsid w:val="008C1F34"/>
    <w:rsid w:val="008C401C"/>
    <w:rsid w:val="008D0116"/>
    <w:rsid w:val="008D0D96"/>
    <w:rsid w:val="008E0AFF"/>
    <w:rsid w:val="008E138C"/>
    <w:rsid w:val="008E1F24"/>
    <w:rsid w:val="008E3994"/>
    <w:rsid w:val="008E62F0"/>
    <w:rsid w:val="008E7942"/>
    <w:rsid w:val="008F3F97"/>
    <w:rsid w:val="008F4189"/>
    <w:rsid w:val="008F4AA2"/>
    <w:rsid w:val="008F6363"/>
    <w:rsid w:val="008F65D8"/>
    <w:rsid w:val="008F7E88"/>
    <w:rsid w:val="009007FD"/>
    <w:rsid w:val="00903E8D"/>
    <w:rsid w:val="009043EA"/>
    <w:rsid w:val="009075F1"/>
    <w:rsid w:val="00912332"/>
    <w:rsid w:val="00913294"/>
    <w:rsid w:val="009167AD"/>
    <w:rsid w:val="009200DC"/>
    <w:rsid w:val="00921D01"/>
    <w:rsid w:val="00923423"/>
    <w:rsid w:val="00924207"/>
    <w:rsid w:val="00924419"/>
    <w:rsid w:val="00924486"/>
    <w:rsid w:val="0092575C"/>
    <w:rsid w:val="009268D7"/>
    <w:rsid w:val="00927C90"/>
    <w:rsid w:val="009307FA"/>
    <w:rsid w:val="009315E8"/>
    <w:rsid w:val="0093198B"/>
    <w:rsid w:val="009320C0"/>
    <w:rsid w:val="00932944"/>
    <w:rsid w:val="00933BB4"/>
    <w:rsid w:val="00940475"/>
    <w:rsid w:val="009404F9"/>
    <w:rsid w:val="00944D19"/>
    <w:rsid w:val="009457BF"/>
    <w:rsid w:val="00951DE5"/>
    <w:rsid w:val="00953410"/>
    <w:rsid w:val="009536C3"/>
    <w:rsid w:val="00954EAD"/>
    <w:rsid w:val="00954FA9"/>
    <w:rsid w:val="00956288"/>
    <w:rsid w:val="00956375"/>
    <w:rsid w:val="00960475"/>
    <w:rsid w:val="009609DA"/>
    <w:rsid w:val="00960F41"/>
    <w:rsid w:val="00961DA9"/>
    <w:rsid w:val="00961FDA"/>
    <w:rsid w:val="00963EEB"/>
    <w:rsid w:val="00967234"/>
    <w:rsid w:val="00967568"/>
    <w:rsid w:val="009744DF"/>
    <w:rsid w:val="009748F2"/>
    <w:rsid w:val="0097727C"/>
    <w:rsid w:val="00983129"/>
    <w:rsid w:val="00985CC4"/>
    <w:rsid w:val="00986F18"/>
    <w:rsid w:val="00987189"/>
    <w:rsid w:val="009912D2"/>
    <w:rsid w:val="00992880"/>
    <w:rsid w:val="009A1B50"/>
    <w:rsid w:val="009A273C"/>
    <w:rsid w:val="009A2DBB"/>
    <w:rsid w:val="009A35E1"/>
    <w:rsid w:val="009A4677"/>
    <w:rsid w:val="009A5D34"/>
    <w:rsid w:val="009A70D0"/>
    <w:rsid w:val="009A7117"/>
    <w:rsid w:val="009A7811"/>
    <w:rsid w:val="009B2F2D"/>
    <w:rsid w:val="009B4F53"/>
    <w:rsid w:val="009B6D2C"/>
    <w:rsid w:val="009B7C84"/>
    <w:rsid w:val="009C12F8"/>
    <w:rsid w:val="009C4679"/>
    <w:rsid w:val="009C6730"/>
    <w:rsid w:val="009D071D"/>
    <w:rsid w:val="009D3B4C"/>
    <w:rsid w:val="009D5D94"/>
    <w:rsid w:val="009E27D3"/>
    <w:rsid w:val="009E3C2B"/>
    <w:rsid w:val="009E4790"/>
    <w:rsid w:val="009F09DD"/>
    <w:rsid w:val="009F42C3"/>
    <w:rsid w:val="009F507A"/>
    <w:rsid w:val="009F5CE4"/>
    <w:rsid w:val="009F60AB"/>
    <w:rsid w:val="00A016AA"/>
    <w:rsid w:val="00A023CF"/>
    <w:rsid w:val="00A036AB"/>
    <w:rsid w:val="00A050E6"/>
    <w:rsid w:val="00A060DC"/>
    <w:rsid w:val="00A065A2"/>
    <w:rsid w:val="00A06B64"/>
    <w:rsid w:val="00A1004E"/>
    <w:rsid w:val="00A17AFF"/>
    <w:rsid w:val="00A206AE"/>
    <w:rsid w:val="00A25A59"/>
    <w:rsid w:val="00A25A9A"/>
    <w:rsid w:val="00A2748C"/>
    <w:rsid w:val="00A307F1"/>
    <w:rsid w:val="00A30F3E"/>
    <w:rsid w:val="00A31F78"/>
    <w:rsid w:val="00A32769"/>
    <w:rsid w:val="00A3290A"/>
    <w:rsid w:val="00A37BE8"/>
    <w:rsid w:val="00A40615"/>
    <w:rsid w:val="00A418BD"/>
    <w:rsid w:val="00A4345D"/>
    <w:rsid w:val="00A44CF6"/>
    <w:rsid w:val="00A4668A"/>
    <w:rsid w:val="00A47162"/>
    <w:rsid w:val="00A47C3E"/>
    <w:rsid w:val="00A52A01"/>
    <w:rsid w:val="00A52F32"/>
    <w:rsid w:val="00A552F9"/>
    <w:rsid w:val="00A567F3"/>
    <w:rsid w:val="00A5685B"/>
    <w:rsid w:val="00A5781D"/>
    <w:rsid w:val="00A60844"/>
    <w:rsid w:val="00A616B8"/>
    <w:rsid w:val="00A61A34"/>
    <w:rsid w:val="00A62115"/>
    <w:rsid w:val="00A63B81"/>
    <w:rsid w:val="00A65DEB"/>
    <w:rsid w:val="00A65E4A"/>
    <w:rsid w:val="00A66984"/>
    <w:rsid w:val="00A7319C"/>
    <w:rsid w:val="00A73550"/>
    <w:rsid w:val="00A7567E"/>
    <w:rsid w:val="00A777CD"/>
    <w:rsid w:val="00A81101"/>
    <w:rsid w:val="00A8126D"/>
    <w:rsid w:val="00A839CF"/>
    <w:rsid w:val="00A854DD"/>
    <w:rsid w:val="00A85597"/>
    <w:rsid w:val="00A85B7E"/>
    <w:rsid w:val="00A86487"/>
    <w:rsid w:val="00A94640"/>
    <w:rsid w:val="00A95DD3"/>
    <w:rsid w:val="00AA00F6"/>
    <w:rsid w:val="00AA0C49"/>
    <w:rsid w:val="00AA1E3D"/>
    <w:rsid w:val="00AA30D9"/>
    <w:rsid w:val="00AA3DC8"/>
    <w:rsid w:val="00AA4DBF"/>
    <w:rsid w:val="00AA5007"/>
    <w:rsid w:val="00AB0C0E"/>
    <w:rsid w:val="00AB26CD"/>
    <w:rsid w:val="00AB5493"/>
    <w:rsid w:val="00AC1237"/>
    <w:rsid w:val="00AC229C"/>
    <w:rsid w:val="00AC2DA1"/>
    <w:rsid w:val="00AC32EB"/>
    <w:rsid w:val="00AC4FE1"/>
    <w:rsid w:val="00AC52B9"/>
    <w:rsid w:val="00AC5945"/>
    <w:rsid w:val="00AD02B0"/>
    <w:rsid w:val="00AD1FBE"/>
    <w:rsid w:val="00AD2613"/>
    <w:rsid w:val="00AD3918"/>
    <w:rsid w:val="00AD4495"/>
    <w:rsid w:val="00AD4D7B"/>
    <w:rsid w:val="00AD68A6"/>
    <w:rsid w:val="00AD69D8"/>
    <w:rsid w:val="00AD6B81"/>
    <w:rsid w:val="00AE1D1B"/>
    <w:rsid w:val="00AE2BAC"/>
    <w:rsid w:val="00AE407B"/>
    <w:rsid w:val="00AE6410"/>
    <w:rsid w:val="00AF1BCD"/>
    <w:rsid w:val="00AF61A7"/>
    <w:rsid w:val="00AF62DD"/>
    <w:rsid w:val="00AF6D01"/>
    <w:rsid w:val="00B011B2"/>
    <w:rsid w:val="00B01D18"/>
    <w:rsid w:val="00B02CA5"/>
    <w:rsid w:val="00B031C8"/>
    <w:rsid w:val="00B034BC"/>
    <w:rsid w:val="00B03C1E"/>
    <w:rsid w:val="00B06743"/>
    <w:rsid w:val="00B14061"/>
    <w:rsid w:val="00B254FA"/>
    <w:rsid w:val="00B27456"/>
    <w:rsid w:val="00B30950"/>
    <w:rsid w:val="00B32295"/>
    <w:rsid w:val="00B32BF7"/>
    <w:rsid w:val="00B352ED"/>
    <w:rsid w:val="00B358AF"/>
    <w:rsid w:val="00B3596D"/>
    <w:rsid w:val="00B35C1E"/>
    <w:rsid w:val="00B35D15"/>
    <w:rsid w:val="00B36231"/>
    <w:rsid w:val="00B42F17"/>
    <w:rsid w:val="00B5417E"/>
    <w:rsid w:val="00B646A8"/>
    <w:rsid w:val="00B64B91"/>
    <w:rsid w:val="00B675C4"/>
    <w:rsid w:val="00B704D8"/>
    <w:rsid w:val="00B70ED6"/>
    <w:rsid w:val="00B73422"/>
    <w:rsid w:val="00B77A84"/>
    <w:rsid w:val="00B802FD"/>
    <w:rsid w:val="00B80A46"/>
    <w:rsid w:val="00B91E0E"/>
    <w:rsid w:val="00B9293B"/>
    <w:rsid w:val="00B93500"/>
    <w:rsid w:val="00B95EDD"/>
    <w:rsid w:val="00B96DF9"/>
    <w:rsid w:val="00B97587"/>
    <w:rsid w:val="00B97B97"/>
    <w:rsid w:val="00BA53A2"/>
    <w:rsid w:val="00BB231D"/>
    <w:rsid w:val="00BB55B5"/>
    <w:rsid w:val="00BB6881"/>
    <w:rsid w:val="00BC17E6"/>
    <w:rsid w:val="00BC253F"/>
    <w:rsid w:val="00BC3538"/>
    <w:rsid w:val="00BC3BD7"/>
    <w:rsid w:val="00BC5A8E"/>
    <w:rsid w:val="00BC6FE5"/>
    <w:rsid w:val="00BD01B8"/>
    <w:rsid w:val="00BD0D99"/>
    <w:rsid w:val="00BD3441"/>
    <w:rsid w:val="00BD567B"/>
    <w:rsid w:val="00BE4609"/>
    <w:rsid w:val="00BF31C6"/>
    <w:rsid w:val="00BF40F8"/>
    <w:rsid w:val="00BF431A"/>
    <w:rsid w:val="00BF44CD"/>
    <w:rsid w:val="00BF7A72"/>
    <w:rsid w:val="00C053F2"/>
    <w:rsid w:val="00C06E85"/>
    <w:rsid w:val="00C1288E"/>
    <w:rsid w:val="00C20C15"/>
    <w:rsid w:val="00C2539D"/>
    <w:rsid w:val="00C26E82"/>
    <w:rsid w:val="00C3124E"/>
    <w:rsid w:val="00C3522B"/>
    <w:rsid w:val="00C402CB"/>
    <w:rsid w:val="00C40CF9"/>
    <w:rsid w:val="00C41BF8"/>
    <w:rsid w:val="00C44468"/>
    <w:rsid w:val="00C44A70"/>
    <w:rsid w:val="00C5140C"/>
    <w:rsid w:val="00C52B3A"/>
    <w:rsid w:val="00C547D7"/>
    <w:rsid w:val="00C561B5"/>
    <w:rsid w:val="00C56B8C"/>
    <w:rsid w:val="00C56F89"/>
    <w:rsid w:val="00C6063E"/>
    <w:rsid w:val="00C611CB"/>
    <w:rsid w:val="00C63246"/>
    <w:rsid w:val="00C63E64"/>
    <w:rsid w:val="00C64EFC"/>
    <w:rsid w:val="00C65EF7"/>
    <w:rsid w:val="00C66CD6"/>
    <w:rsid w:val="00C70137"/>
    <w:rsid w:val="00C70524"/>
    <w:rsid w:val="00C722A0"/>
    <w:rsid w:val="00C7489F"/>
    <w:rsid w:val="00C75581"/>
    <w:rsid w:val="00C75C68"/>
    <w:rsid w:val="00C80578"/>
    <w:rsid w:val="00C82EB0"/>
    <w:rsid w:val="00C837C0"/>
    <w:rsid w:val="00C83DB7"/>
    <w:rsid w:val="00C91EA7"/>
    <w:rsid w:val="00C93ACC"/>
    <w:rsid w:val="00C93DF3"/>
    <w:rsid w:val="00C96927"/>
    <w:rsid w:val="00CA0FCF"/>
    <w:rsid w:val="00CA1919"/>
    <w:rsid w:val="00CA36B1"/>
    <w:rsid w:val="00CA5C34"/>
    <w:rsid w:val="00CA6582"/>
    <w:rsid w:val="00CA733C"/>
    <w:rsid w:val="00CB0812"/>
    <w:rsid w:val="00CB2290"/>
    <w:rsid w:val="00CB3F7E"/>
    <w:rsid w:val="00CB55E7"/>
    <w:rsid w:val="00CB62C3"/>
    <w:rsid w:val="00CC04F2"/>
    <w:rsid w:val="00CC0ABB"/>
    <w:rsid w:val="00CC0E11"/>
    <w:rsid w:val="00CC12BB"/>
    <w:rsid w:val="00CC26AE"/>
    <w:rsid w:val="00CC48D4"/>
    <w:rsid w:val="00CC583B"/>
    <w:rsid w:val="00CC5D74"/>
    <w:rsid w:val="00CD13D3"/>
    <w:rsid w:val="00CD1F7A"/>
    <w:rsid w:val="00CD65EB"/>
    <w:rsid w:val="00CD6D99"/>
    <w:rsid w:val="00CD7D30"/>
    <w:rsid w:val="00CD7F61"/>
    <w:rsid w:val="00CE3EB0"/>
    <w:rsid w:val="00CE5D8A"/>
    <w:rsid w:val="00CE6EF5"/>
    <w:rsid w:val="00CE7360"/>
    <w:rsid w:val="00CE79DB"/>
    <w:rsid w:val="00CF1489"/>
    <w:rsid w:val="00CF1EF8"/>
    <w:rsid w:val="00CF289F"/>
    <w:rsid w:val="00CF5146"/>
    <w:rsid w:val="00D00DC3"/>
    <w:rsid w:val="00D078A3"/>
    <w:rsid w:val="00D10189"/>
    <w:rsid w:val="00D12A8E"/>
    <w:rsid w:val="00D13193"/>
    <w:rsid w:val="00D1392F"/>
    <w:rsid w:val="00D158AB"/>
    <w:rsid w:val="00D179BA"/>
    <w:rsid w:val="00D17CF9"/>
    <w:rsid w:val="00D21E98"/>
    <w:rsid w:val="00D226C1"/>
    <w:rsid w:val="00D23404"/>
    <w:rsid w:val="00D24378"/>
    <w:rsid w:val="00D301FF"/>
    <w:rsid w:val="00D30A73"/>
    <w:rsid w:val="00D3406C"/>
    <w:rsid w:val="00D34ACD"/>
    <w:rsid w:val="00D369F7"/>
    <w:rsid w:val="00D40140"/>
    <w:rsid w:val="00D41138"/>
    <w:rsid w:val="00D41CEA"/>
    <w:rsid w:val="00D4267C"/>
    <w:rsid w:val="00D455FF"/>
    <w:rsid w:val="00D50395"/>
    <w:rsid w:val="00D510B2"/>
    <w:rsid w:val="00D52043"/>
    <w:rsid w:val="00D537AC"/>
    <w:rsid w:val="00D54281"/>
    <w:rsid w:val="00D66DCC"/>
    <w:rsid w:val="00D71500"/>
    <w:rsid w:val="00D7228F"/>
    <w:rsid w:val="00D727D7"/>
    <w:rsid w:val="00D753D5"/>
    <w:rsid w:val="00D754C5"/>
    <w:rsid w:val="00D75D0A"/>
    <w:rsid w:val="00D7647A"/>
    <w:rsid w:val="00D76C23"/>
    <w:rsid w:val="00D77B85"/>
    <w:rsid w:val="00D8071A"/>
    <w:rsid w:val="00D81CFE"/>
    <w:rsid w:val="00D82DAD"/>
    <w:rsid w:val="00D8490B"/>
    <w:rsid w:val="00D8685B"/>
    <w:rsid w:val="00D90B1D"/>
    <w:rsid w:val="00D920E2"/>
    <w:rsid w:val="00D925D6"/>
    <w:rsid w:val="00D960E4"/>
    <w:rsid w:val="00D9640C"/>
    <w:rsid w:val="00D9646E"/>
    <w:rsid w:val="00D967A2"/>
    <w:rsid w:val="00DA0B8F"/>
    <w:rsid w:val="00DA549B"/>
    <w:rsid w:val="00DA7371"/>
    <w:rsid w:val="00DA7ECE"/>
    <w:rsid w:val="00DB0116"/>
    <w:rsid w:val="00DB4AF4"/>
    <w:rsid w:val="00DC038B"/>
    <w:rsid w:val="00DC161F"/>
    <w:rsid w:val="00DC4530"/>
    <w:rsid w:val="00DC5A5C"/>
    <w:rsid w:val="00DC5DD6"/>
    <w:rsid w:val="00DC76A1"/>
    <w:rsid w:val="00DD1BFE"/>
    <w:rsid w:val="00DD596F"/>
    <w:rsid w:val="00DD5B9A"/>
    <w:rsid w:val="00DE06FA"/>
    <w:rsid w:val="00DE1C3C"/>
    <w:rsid w:val="00DE271B"/>
    <w:rsid w:val="00DE304F"/>
    <w:rsid w:val="00DE3C29"/>
    <w:rsid w:val="00DE4972"/>
    <w:rsid w:val="00DE4AC7"/>
    <w:rsid w:val="00DE4CD7"/>
    <w:rsid w:val="00DE7582"/>
    <w:rsid w:val="00DF0E54"/>
    <w:rsid w:val="00DF14E6"/>
    <w:rsid w:val="00DF158B"/>
    <w:rsid w:val="00DF219C"/>
    <w:rsid w:val="00DF33EE"/>
    <w:rsid w:val="00DF3B0A"/>
    <w:rsid w:val="00DF6180"/>
    <w:rsid w:val="00DF65FF"/>
    <w:rsid w:val="00DF726C"/>
    <w:rsid w:val="00E0033E"/>
    <w:rsid w:val="00E011D5"/>
    <w:rsid w:val="00E0253D"/>
    <w:rsid w:val="00E119E9"/>
    <w:rsid w:val="00E1218E"/>
    <w:rsid w:val="00E1325F"/>
    <w:rsid w:val="00E14208"/>
    <w:rsid w:val="00E1511D"/>
    <w:rsid w:val="00E16D4C"/>
    <w:rsid w:val="00E2203B"/>
    <w:rsid w:val="00E257F6"/>
    <w:rsid w:val="00E26A5C"/>
    <w:rsid w:val="00E27DA8"/>
    <w:rsid w:val="00E3111D"/>
    <w:rsid w:val="00E3161B"/>
    <w:rsid w:val="00E31E7F"/>
    <w:rsid w:val="00E36AC1"/>
    <w:rsid w:val="00E37AB9"/>
    <w:rsid w:val="00E50C1B"/>
    <w:rsid w:val="00E511BE"/>
    <w:rsid w:val="00E514A4"/>
    <w:rsid w:val="00E525A5"/>
    <w:rsid w:val="00E54FCC"/>
    <w:rsid w:val="00E553F4"/>
    <w:rsid w:val="00E56AFB"/>
    <w:rsid w:val="00E56DAA"/>
    <w:rsid w:val="00E56EB8"/>
    <w:rsid w:val="00E57841"/>
    <w:rsid w:val="00E62D8B"/>
    <w:rsid w:val="00E62D92"/>
    <w:rsid w:val="00E633C5"/>
    <w:rsid w:val="00E63A90"/>
    <w:rsid w:val="00E64301"/>
    <w:rsid w:val="00E71E24"/>
    <w:rsid w:val="00E73E8E"/>
    <w:rsid w:val="00E742BD"/>
    <w:rsid w:val="00E76E21"/>
    <w:rsid w:val="00E805BE"/>
    <w:rsid w:val="00E8286E"/>
    <w:rsid w:val="00E8329C"/>
    <w:rsid w:val="00E85132"/>
    <w:rsid w:val="00E8690A"/>
    <w:rsid w:val="00E87A0B"/>
    <w:rsid w:val="00E908B7"/>
    <w:rsid w:val="00E91B44"/>
    <w:rsid w:val="00E91F80"/>
    <w:rsid w:val="00E93308"/>
    <w:rsid w:val="00EA0967"/>
    <w:rsid w:val="00EA12E9"/>
    <w:rsid w:val="00EB13FF"/>
    <w:rsid w:val="00EB3059"/>
    <w:rsid w:val="00EB3275"/>
    <w:rsid w:val="00EB46A0"/>
    <w:rsid w:val="00EB5717"/>
    <w:rsid w:val="00EB57E6"/>
    <w:rsid w:val="00EB78A4"/>
    <w:rsid w:val="00EC120C"/>
    <w:rsid w:val="00EC1F1D"/>
    <w:rsid w:val="00EC3B58"/>
    <w:rsid w:val="00EC5739"/>
    <w:rsid w:val="00EC6894"/>
    <w:rsid w:val="00EC6EAE"/>
    <w:rsid w:val="00ED012B"/>
    <w:rsid w:val="00ED2EDA"/>
    <w:rsid w:val="00ED406A"/>
    <w:rsid w:val="00ED4880"/>
    <w:rsid w:val="00ED4B0D"/>
    <w:rsid w:val="00EE1CA8"/>
    <w:rsid w:val="00EE20D1"/>
    <w:rsid w:val="00EE2431"/>
    <w:rsid w:val="00EE4D18"/>
    <w:rsid w:val="00EE5B50"/>
    <w:rsid w:val="00EE6132"/>
    <w:rsid w:val="00EE6190"/>
    <w:rsid w:val="00EF0ADC"/>
    <w:rsid w:val="00EF114F"/>
    <w:rsid w:val="00EF2A94"/>
    <w:rsid w:val="00EF4D0F"/>
    <w:rsid w:val="00EF5253"/>
    <w:rsid w:val="00EF5396"/>
    <w:rsid w:val="00EF6B23"/>
    <w:rsid w:val="00EF6D44"/>
    <w:rsid w:val="00EF7658"/>
    <w:rsid w:val="00F03274"/>
    <w:rsid w:val="00F04527"/>
    <w:rsid w:val="00F05034"/>
    <w:rsid w:val="00F06245"/>
    <w:rsid w:val="00F11A36"/>
    <w:rsid w:val="00F13E97"/>
    <w:rsid w:val="00F169B2"/>
    <w:rsid w:val="00F17942"/>
    <w:rsid w:val="00F24CE7"/>
    <w:rsid w:val="00F253CA"/>
    <w:rsid w:val="00F3330F"/>
    <w:rsid w:val="00F33F3B"/>
    <w:rsid w:val="00F33F97"/>
    <w:rsid w:val="00F417BB"/>
    <w:rsid w:val="00F44B7D"/>
    <w:rsid w:val="00F464DC"/>
    <w:rsid w:val="00F47678"/>
    <w:rsid w:val="00F50577"/>
    <w:rsid w:val="00F51999"/>
    <w:rsid w:val="00F54429"/>
    <w:rsid w:val="00F6170F"/>
    <w:rsid w:val="00F617C6"/>
    <w:rsid w:val="00F61D86"/>
    <w:rsid w:val="00F61DEE"/>
    <w:rsid w:val="00F62DDE"/>
    <w:rsid w:val="00F6323E"/>
    <w:rsid w:val="00F657FB"/>
    <w:rsid w:val="00F67732"/>
    <w:rsid w:val="00F67B63"/>
    <w:rsid w:val="00F7003A"/>
    <w:rsid w:val="00F703B9"/>
    <w:rsid w:val="00F70D97"/>
    <w:rsid w:val="00F71E2F"/>
    <w:rsid w:val="00F735D4"/>
    <w:rsid w:val="00F75F52"/>
    <w:rsid w:val="00F77691"/>
    <w:rsid w:val="00F77EA3"/>
    <w:rsid w:val="00F809D8"/>
    <w:rsid w:val="00F82DE3"/>
    <w:rsid w:val="00F868D6"/>
    <w:rsid w:val="00F87B38"/>
    <w:rsid w:val="00F959DD"/>
    <w:rsid w:val="00F96313"/>
    <w:rsid w:val="00FA0EF1"/>
    <w:rsid w:val="00FA21CF"/>
    <w:rsid w:val="00FA416B"/>
    <w:rsid w:val="00FA542B"/>
    <w:rsid w:val="00FA6538"/>
    <w:rsid w:val="00FB19E2"/>
    <w:rsid w:val="00FB2518"/>
    <w:rsid w:val="00FB31F7"/>
    <w:rsid w:val="00FB52FE"/>
    <w:rsid w:val="00FB619B"/>
    <w:rsid w:val="00FB6905"/>
    <w:rsid w:val="00FC3729"/>
    <w:rsid w:val="00FC393A"/>
    <w:rsid w:val="00FC5103"/>
    <w:rsid w:val="00FC55D5"/>
    <w:rsid w:val="00FC78B1"/>
    <w:rsid w:val="00FD2E12"/>
    <w:rsid w:val="00FD31DC"/>
    <w:rsid w:val="00FD7298"/>
    <w:rsid w:val="00FD7705"/>
    <w:rsid w:val="00FE0600"/>
    <w:rsid w:val="00FE0FAA"/>
    <w:rsid w:val="00FE17C4"/>
    <w:rsid w:val="00FE36E1"/>
    <w:rsid w:val="00FE44DB"/>
    <w:rsid w:val="00FE58DF"/>
    <w:rsid w:val="00FF04DB"/>
    <w:rsid w:val="00FF2FDA"/>
    <w:rsid w:val="00FF67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96"/>
    <o:shapelayout v:ext="edit">
      <o:idmap v:ext="edit" data="1"/>
    </o:shapelayout>
  </w:shapeDefaults>
  <w:decimalSymbol w:val="."/>
  <w:listSeparator w:val=","/>
  <w14:docId w14:val="627B0ED0"/>
  <w15:docId w15:val="{9194A8B0-7CFE-4AFC-A167-9B05E1332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8AE"/>
    <w:pPr>
      <w:spacing w:after="0" w:line="240" w:lineRule="auto"/>
    </w:pPr>
    <w:rPr>
      <w:rFonts w:ascii="Times New Roman" w:eastAsia="Times New Roman" w:hAnsi="Times New Roman" w:cs="Times New Roman"/>
      <w:sz w:val="20"/>
      <w:szCs w:val="20"/>
      <w:lang w:val="en-GB" w:eastAsia="en-GB"/>
    </w:rPr>
  </w:style>
  <w:style w:type="paragraph" w:styleId="Heading1">
    <w:name w:val="heading 1"/>
    <w:basedOn w:val="Normal"/>
    <w:next w:val="Normal"/>
    <w:link w:val="Heading1Char"/>
    <w:qFormat/>
    <w:rsid w:val="00DA549B"/>
    <w:pPr>
      <w:keepNext/>
      <w:numPr>
        <w:numId w:val="1"/>
      </w:numPr>
      <w:spacing w:before="240" w:after="240" w:line="360" w:lineRule="auto"/>
      <w:outlineLvl w:val="0"/>
    </w:pPr>
    <w:rPr>
      <w:b/>
      <w:kern w:val="28"/>
      <w:sz w:val="24"/>
    </w:rPr>
  </w:style>
  <w:style w:type="paragraph" w:styleId="Heading2">
    <w:name w:val="heading 2"/>
    <w:basedOn w:val="Normal"/>
    <w:next w:val="BodyText"/>
    <w:link w:val="Heading2Char"/>
    <w:qFormat/>
    <w:rsid w:val="006E28AE"/>
    <w:pPr>
      <w:keepNext/>
      <w:numPr>
        <w:ilvl w:val="1"/>
        <w:numId w:val="1"/>
      </w:numPr>
      <w:spacing w:before="240" w:line="360" w:lineRule="auto"/>
      <w:outlineLvl w:val="1"/>
    </w:pPr>
    <w:rPr>
      <w:b/>
      <w:snapToGrid w:val="0"/>
      <w:sz w:val="24"/>
      <w:lang w:eastAsia="en-US"/>
    </w:rPr>
  </w:style>
  <w:style w:type="paragraph" w:styleId="Heading3">
    <w:name w:val="heading 3"/>
    <w:basedOn w:val="Normal"/>
    <w:next w:val="BodyText"/>
    <w:link w:val="Heading3Char"/>
    <w:qFormat/>
    <w:rsid w:val="006E28AE"/>
    <w:pPr>
      <w:keepNext/>
      <w:numPr>
        <w:ilvl w:val="2"/>
        <w:numId w:val="1"/>
      </w:numPr>
      <w:spacing w:before="240" w:line="360" w:lineRule="auto"/>
      <w:outlineLvl w:val="2"/>
    </w:pPr>
    <w:rPr>
      <w:b/>
      <w:i/>
      <w:snapToGrid w:val="0"/>
      <w:sz w:val="24"/>
      <w:lang w:eastAsia="en-US"/>
    </w:rPr>
  </w:style>
  <w:style w:type="paragraph" w:styleId="Heading4">
    <w:name w:val="heading 4"/>
    <w:basedOn w:val="Normal"/>
    <w:next w:val="Normal"/>
    <w:link w:val="Heading4Char"/>
    <w:qFormat/>
    <w:rsid w:val="006E28AE"/>
    <w:pPr>
      <w:keepNext/>
      <w:numPr>
        <w:ilvl w:val="3"/>
        <w:numId w:val="1"/>
      </w:numPr>
      <w:spacing w:line="360" w:lineRule="auto"/>
      <w:outlineLvl w:val="3"/>
    </w:pPr>
    <w:rPr>
      <w:b/>
      <w:i/>
      <w:snapToGrid w:val="0"/>
      <w:sz w:val="24"/>
    </w:rPr>
  </w:style>
  <w:style w:type="paragraph" w:styleId="Heading5">
    <w:name w:val="heading 5"/>
    <w:basedOn w:val="Normal"/>
    <w:next w:val="Normal"/>
    <w:link w:val="Heading5Char"/>
    <w:qFormat/>
    <w:rsid w:val="006E28AE"/>
    <w:pPr>
      <w:numPr>
        <w:ilvl w:val="4"/>
        <w:numId w:val="1"/>
      </w:numPr>
      <w:spacing w:line="360" w:lineRule="auto"/>
      <w:outlineLvl w:val="4"/>
    </w:pPr>
    <w:rPr>
      <w:b/>
      <w:i/>
      <w:sz w:val="24"/>
      <w:lang w:eastAsia="en-US"/>
    </w:rPr>
  </w:style>
  <w:style w:type="paragraph" w:styleId="Heading6">
    <w:name w:val="heading 6"/>
    <w:basedOn w:val="Normal"/>
    <w:next w:val="Normal"/>
    <w:link w:val="Heading6Char"/>
    <w:qFormat/>
    <w:rsid w:val="006E28AE"/>
    <w:pPr>
      <w:keepNext/>
      <w:numPr>
        <w:ilvl w:val="5"/>
        <w:numId w:val="1"/>
      </w:numPr>
      <w:spacing w:line="360" w:lineRule="auto"/>
      <w:outlineLvl w:val="5"/>
    </w:pPr>
    <w:rPr>
      <w:b/>
      <w:i/>
      <w:sz w:val="24"/>
    </w:rPr>
  </w:style>
  <w:style w:type="paragraph" w:styleId="Heading7">
    <w:name w:val="heading 7"/>
    <w:basedOn w:val="Normal"/>
    <w:next w:val="Normal"/>
    <w:link w:val="Heading7Char"/>
    <w:qFormat/>
    <w:rsid w:val="006E28AE"/>
    <w:pPr>
      <w:numPr>
        <w:ilvl w:val="6"/>
        <w:numId w:val="1"/>
      </w:numPr>
      <w:spacing w:line="360" w:lineRule="auto"/>
      <w:outlineLvl w:val="6"/>
    </w:pPr>
    <w:rPr>
      <w:b/>
      <w:i/>
      <w:sz w:val="24"/>
      <w:lang w:eastAsia="en-US"/>
    </w:rPr>
  </w:style>
  <w:style w:type="paragraph" w:styleId="Heading8">
    <w:name w:val="heading 8"/>
    <w:basedOn w:val="Normal"/>
    <w:next w:val="Normal"/>
    <w:link w:val="Heading8Char"/>
    <w:qFormat/>
    <w:rsid w:val="006E28AE"/>
    <w:pPr>
      <w:numPr>
        <w:ilvl w:val="7"/>
        <w:numId w:val="1"/>
      </w:numPr>
      <w:spacing w:line="360" w:lineRule="auto"/>
      <w:outlineLvl w:val="7"/>
    </w:pPr>
    <w:rPr>
      <w:b/>
      <w:i/>
      <w:sz w:val="24"/>
    </w:rPr>
  </w:style>
  <w:style w:type="paragraph" w:styleId="Heading9">
    <w:name w:val="heading 9"/>
    <w:basedOn w:val="Normal"/>
    <w:next w:val="Normal"/>
    <w:link w:val="Heading9Char"/>
    <w:qFormat/>
    <w:rsid w:val="006E28AE"/>
    <w:pPr>
      <w:numPr>
        <w:ilvl w:val="8"/>
        <w:numId w:val="1"/>
      </w:numPr>
      <w:spacing w:line="360" w:lineRule="auto"/>
      <w:outlineLvl w:val="8"/>
    </w:pPr>
    <w:rPr>
      <w:b/>
      <w:i/>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549B"/>
    <w:rPr>
      <w:rFonts w:ascii="Times New Roman" w:eastAsia="Times New Roman" w:hAnsi="Times New Roman" w:cs="Times New Roman"/>
      <w:b/>
      <w:kern w:val="28"/>
      <w:sz w:val="24"/>
      <w:szCs w:val="20"/>
      <w:lang w:val="en-GB" w:eastAsia="en-GB"/>
    </w:rPr>
  </w:style>
  <w:style w:type="character" w:customStyle="1" w:styleId="Heading2Char">
    <w:name w:val="Heading 2 Char"/>
    <w:basedOn w:val="DefaultParagraphFont"/>
    <w:link w:val="Heading2"/>
    <w:rsid w:val="006E28AE"/>
    <w:rPr>
      <w:rFonts w:ascii="Times New Roman" w:eastAsia="Times New Roman" w:hAnsi="Times New Roman" w:cs="Times New Roman"/>
      <w:b/>
      <w:snapToGrid w:val="0"/>
      <w:sz w:val="24"/>
      <w:szCs w:val="20"/>
      <w:lang w:val="en-GB"/>
    </w:rPr>
  </w:style>
  <w:style w:type="character" w:customStyle="1" w:styleId="Heading3Char">
    <w:name w:val="Heading 3 Char"/>
    <w:basedOn w:val="DefaultParagraphFont"/>
    <w:link w:val="Heading3"/>
    <w:rsid w:val="006E28AE"/>
    <w:rPr>
      <w:rFonts w:ascii="Times New Roman" w:eastAsia="Times New Roman" w:hAnsi="Times New Roman" w:cs="Times New Roman"/>
      <w:b/>
      <w:i/>
      <w:snapToGrid w:val="0"/>
      <w:sz w:val="24"/>
      <w:szCs w:val="20"/>
      <w:lang w:val="en-GB"/>
    </w:rPr>
  </w:style>
  <w:style w:type="character" w:customStyle="1" w:styleId="Heading4Char">
    <w:name w:val="Heading 4 Char"/>
    <w:basedOn w:val="DefaultParagraphFont"/>
    <w:link w:val="Heading4"/>
    <w:rsid w:val="006E28AE"/>
    <w:rPr>
      <w:rFonts w:ascii="Times New Roman" w:eastAsia="Times New Roman" w:hAnsi="Times New Roman" w:cs="Times New Roman"/>
      <w:b/>
      <w:i/>
      <w:snapToGrid w:val="0"/>
      <w:sz w:val="24"/>
      <w:szCs w:val="20"/>
      <w:lang w:val="en-GB" w:eastAsia="en-GB"/>
    </w:rPr>
  </w:style>
  <w:style w:type="character" w:customStyle="1" w:styleId="Heading5Char">
    <w:name w:val="Heading 5 Char"/>
    <w:basedOn w:val="DefaultParagraphFont"/>
    <w:link w:val="Heading5"/>
    <w:rsid w:val="006E28AE"/>
    <w:rPr>
      <w:rFonts w:ascii="Times New Roman" w:eastAsia="Times New Roman" w:hAnsi="Times New Roman" w:cs="Times New Roman"/>
      <w:b/>
      <w:i/>
      <w:sz w:val="24"/>
      <w:szCs w:val="20"/>
      <w:lang w:val="en-GB"/>
    </w:rPr>
  </w:style>
  <w:style w:type="character" w:customStyle="1" w:styleId="Heading6Char">
    <w:name w:val="Heading 6 Char"/>
    <w:basedOn w:val="DefaultParagraphFont"/>
    <w:link w:val="Heading6"/>
    <w:rsid w:val="006E28AE"/>
    <w:rPr>
      <w:rFonts w:ascii="Times New Roman" w:eastAsia="Times New Roman" w:hAnsi="Times New Roman" w:cs="Times New Roman"/>
      <w:b/>
      <w:i/>
      <w:sz w:val="24"/>
      <w:szCs w:val="20"/>
      <w:lang w:val="en-GB" w:eastAsia="en-GB"/>
    </w:rPr>
  </w:style>
  <w:style w:type="character" w:customStyle="1" w:styleId="Heading7Char">
    <w:name w:val="Heading 7 Char"/>
    <w:basedOn w:val="DefaultParagraphFont"/>
    <w:link w:val="Heading7"/>
    <w:rsid w:val="006E28AE"/>
    <w:rPr>
      <w:rFonts w:ascii="Times New Roman" w:eastAsia="Times New Roman" w:hAnsi="Times New Roman" w:cs="Times New Roman"/>
      <w:b/>
      <w:i/>
      <w:sz w:val="24"/>
      <w:szCs w:val="20"/>
      <w:lang w:val="en-GB"/>
    </w:rPr>
  </w:style>
  <w:style w:type="character" w:customStyle="1" w:styleId="Heading8Char">
    <w:name w:val="Heading 8 Char"/>
    <w:basedOn w:val="DefaultParagraphFont"/>
    <w:link w:val="Heading8"/>
    <w:rsid w:val="006E28AE"/>
    <w:rPr>
      <w:rFonts w:ascii="Times New Roman" w:eastAsia="Times New Roman" w:hAnsi="Times New Roman" w:cs="Times New Roman"/>
      <w:b/>
      <w:i/>
      <w:sz w:val="24"/>
      <w:szCs w:val="20"/>
      <w:lang w:val="en-GB" w:eastAsia="en-GB"/>
    </w:rPr>
  </w:style>
  <w:style w:type="character" w:customStyle="1" w:styleId="Heading9Char">
    <w:name w:val="Heading 9 Char"/>
    <w:basedOn w:val="DefaultParagraphFont"/>
    <w:link w:val="Heading9"/>
    <w:rsid w:val="006E28AE"/>
    <w:rPr>
      <w:rFonts w:ascii="Times New Roman" w:eastAsia="Times New Roman" w:hAnsi="Times New Roman" w:cs="Times New Roman"/>
      <w:b/>
      <w:i/>
      <w:sz w:val="24"/>
      <w:szCs w:val="20"/>
      <w:lang w:val="en-GB"/>
    </w:rPr>
  </w:style>
  <w:style w:type="paragraph" w:styleId="BodyText">
    <w:name w:val="Body Text"/>
    <w:basedOn w:val="Normal"/>
    <w:link w:val="BodyTextChar"/>
    <w:rsid w:val="006E28AE"/>
    <w:pPr>
      <w:tabs>
        <w:tab w:val="left" w:pos="8505"/>
      </w:tabs>
      <w:spacing w:after="480" w:line="360" w:lineRule="auto"/>
      <w:jc w:val="both"/>
    </w:pPr>
    <w:rPr>
      <w:sz w:val="24"/>
    </w:rPr>
  </w:style>
  <w:style w:type="character" w:customStyle="1" w:styleId="BodyTextChar">
    <w:name w:val="Body Text Char"/>
    <w:basedOn w:val="DefaultParagraphFont"/>
    <w:link w:val="BodyText"/>
    <w:rsid w:val="006E28AE"/>
    <w:rPr>
      <w:rFonts w:ascii="Times New Roman" w:eastAsia="Times New Roman" w:hAnsi="Times New Roman" w:cs="Times New Roman"/>
      <w:sz w:val="24"/>
      <w:szCs w:val="20"/>
      <w:lang w:val="en-GB" w:eastAsia="en-GB"/>
    </w:rPr>
  </w:style>
  <w:style w:type="paragraph" w:styleId="ListParagraph">
    <w:name w:val="List Paragraph"/>
    <w:basedOn w:val="Normal"/>
    <w:uiPriority w:val="34"/>
    <w:qFormat/>
    <w:rsid w:val="006E28AE"/>
    <w:pPr>
      <w:spacing w:after="200" w:line="276" w:lineRule="auto"/>
      <w:ind w:left="720"/>
      <w:contextualSpacing/>
    </w:pPr>
    <w:rPr>
      <w:rFonts w:ascii="Calibri" w:eastAsia="Calibri" w:hAnsi="Calibri"/>
      <w:sz w:val="22"/>
      <w:szCs w:val="22"/>
      <w:lang w:eastAsia="en-US"/>
    </w:rPr>
  </w:style>
  <w:style w:type="paragraph" w:styleId="Caption">
    <w:name w:val="caption"/>
    <w:basedOn w:val="Normal"/>
    <w:next w:val="Normal"/>
    <w:unhideWhenUsed/>
    <w:qFormat/>
    <w:rsid w:val="006E28AE"/>
    <w:pPr>
      <w:spacing w:after="200"/>
    </w:pPr>
    <w:rPr>
      <w:b/>
      <w:bCs/>
      <w:color w:val="4F81BD"/>
      <w:sz w:val="18"/>
      <w:szCs w:val="18"/>
    </w:rPr>
  </w:style>
  <w:style w:type="character" w:styleId="Hyperlink">
    <w:name w:val="Hyperlink"/>
    <w:basedOn w:val="DefaultParagraphFont"/>
    <w:unhideWhenUsed/>
    <w:rsid w:val="007C43CC"/>
    <w:rPr>
      <w:color w:val="0000FF" w:themeColor="hyperlink"/>
      <w:u w:val="single"/>
    </w:rPr>
  </w:style>
  <w:style w:type="paragraph" w:styleId="BalloonText">
    <w:name w:val="Balloon Text"/>
    <w:basedOn w:val="Normal"/>
    <w:link w:val="BalloonTextChar"/>
    <w:unhideWhenUsed/>
    <w:rsid w:val="0074553A"/>
    <w:rPr>
      <w:rFonts w:ascii="Tahoma" w:hAnsi="Tahoma" w:cs="Tahoma"/>
      <w:sz w:val="16"/>
      <w:szCs w:val="16"/>
    </w:rPr>
  </w:style>
  <w:style w:type="character" w:customStyle="1" w:styleId="BalloonTextChar">
    <w:name w:val="Balloon Text Char"/>
    <w:basedOn w:val="DefaultParagraphFont"/>
    <w:link w:val="BalloonText"/>
    <w:rsid w:val="0074553A"/>
    <w:rPr>
      <w:rFonts w:ascii="Tahoma" w:eastAsia="Times New Roman" w:hAnsi="Tahoma" w:cs="Tahoma"/>
      <w:sz w:val="16"/>
      <w:szCs w:val="16"/>
      <w:lang w:val="en-GB" w:eastAsia="en-GB"/>
    </w:rPr>
  </w:style>
  <w:style w:type="paragraph" w:customStyle="1" w:styleId="Default">
    <w:name w:val="Default"/>
    <w:rsid w:val="002574F7"/>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AppendixHeading3">
    <w:name w:val="Appendix Heading3"/>
    <w:basedOn w:val="Normal"/>
    <w:next w:val="BodyText"/>
    <w:rsid w:val="00467CE3"/>
    <w:pPr>
      <w:numPr>
        <w:ilvl w:val="2"/>
      </w:numPr>
      <w:tabs>
        <w:tab w:val="num" w:pos="567"/>
        <w:tab w:val="left" w:pos="8505"/>
      </w:tabs>
      <w:spacing w:before="240" w:line="360" w:lineRule="auto"/>
      <w:ind w:left="567" w:hanging="567"/>
      <w:jc w:val="both"/>
    </w:pPr>
    <w:rPr>
      <w:b/>
      <w:i/>
      <w:sz w:val="24"/>
    </w:rPr>
  </w:style>
  <w:style w:type="character" w:styleId="CommentReference">
    <w:name w:val="annotation reference"/>
    <w:basedOn w:val="DefaultParagraphFont"/>
    <w:unhideWhenUsed/>
    <w:rsid w:val="00A81101"/>
    <w:rPr>
      <w:sz w:val="16"/>
      <w:szCs w:val="16"/>
    </w:rPr>
  </w:style>
  <w:style w:type="paragraph" w:styleId="CommentText">
    <w:name w:val="annotation text"/>
    <w:basedOn w:val="Normal"/>
    <w:link w:val="CommentTextChar"/>
    <w:unhideWhenUsed/>
    <w:rsid w:val="00A81101"/>
  </w:style>
  <w:style w:type="character" w:customStyle="1" w:styleId="CommentTextChar">
    <w:name w:val="Comment Text Char"/>
    <w:basedOn w:val="DefaultParagraphFont"/>
    <w:link w:val="CommentText"/>
    <w:rsid w:val="00A81101"/>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nhideWhenUsed/>
    <w:rsid w:val="00A81101"/>
    <w:rPr>
      <w:b/>
      <w:bCs/>
    </w:rPr>
  </w:style>
  <w:style w:type="character" w:customStyle="1" w:styleId="CommentSubjectChar">
    <w:name w:val="Comment Subject Char"/>
    <w:basedOn w:val="CommentTextChar"/>
    <w:link w:val="CommentSubject"/>
    <w:rsid w:val="00A81101"/>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3D4F12"/>
    <w:pPr>
      <w:spacing w:after="0" w:line="240" w:lineRule="auto"/>
    </w:pPr>
    <w:rPr>
      <w:rFonts w:ascii="Times New Roman" w:eastAsia="Times New Roman" w:hAnsi="Times New Roman" w:cs="Times New Roman"/>
      <w:sz w:val="20"/>
      <w:szCs w:val="20"/>
      <w:lang w:val="en-GB" w:eastAsia="en-GB"/>
    </w:rPr>
  </w:style>
  <w:style w:type="paragraph" w:styleId="TableofFigures">
    <w:name w:val="table of figures"/>
    <w:basedOn w:val="Normal"/>
    <w:next w:val="Normal"/>
    <w:uiPriority w:val="99"/>
    <w:unhideWhenUsed/>
    <w:rsid w:val="00CF289F"/>
  </w:style>
  <w:style w:type="paragraph" w:styleId="TOCHeading">
    <w:name w:val="TOC Heading"/>
    <w:basedOn w:val="Heading1"/>
    <w:next w:val="Normal"/>
    <w:uiPriority w:val="39"/>
    <w:semiHidden/>
    <w:unhideWhenUsed/>
    <w:qFormat/>
    <w:rsid w:val="00CF289F"/>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1">
    <w:name w:val="toc 1"/>
    <w:basedOn w:val="Normal"/>
    <w:next w:val="Normal"/>
    <w:autoRedefine/>
    <w:uiPriority w:val="39"/>
    <w:unhideWhenUsed/>
    <w:rsid w:val="00CF289F"/>
    <w:pPr>
      <w:spacing w:after="100"/>
    </w:pPr>
  </w:style>
  <w:style w:type="paragraph" w:styleId="TOC2">
    <w:name w:val="toc 2"/>
    <w:basedOn w:val="Normal"/>
    <w:next w:val="Normal"/>
    <w:autoRedefine/>
    <w:uiPriority w:val="39"/>
    <w:unhideWhenUsed/>
    <w:rsid w:val="00CF289F"/>
    <w:pPr>
      <w:spacing w:after="100"/>
      <w:ind w:left="200"/>
    </w:pPr>
  </w:style>
  <w:style w:type="paragraph" w:styleId="TOC3">
    <w:name w:val="toc 3"/>
    <w:basedOn w:val="Normal"/>
    <w:next w:val="Normal"/>
    <w:autoRedefine/>
    <w:uiPriority w:val="39"/>
    <w:unhideWhenUsed/>
    <w:rsid w:val="00CF289F"/>
    <w:pPr>
      <w:spacing w:after="100"/>
      <w:ind w:left="400"/>
    </w:pPr>
  </w:style>
  <w:style w:type="character" w:customStyle="1" w:styleId="tgc">
    <w:name w:val="_tgc"/>
    <w:basedOn w:val="DefaultParagraphFont"/>
    <w:rsid w:val="002062BA"/>
  </w:style>
  <w:style w:type="paragraph" w:styleId="Title">
    <w:name w:val="Title"/>
    <w:basedOn w:val="Normal"/>
    <w:link w:val="TitleChar"/>
    <w:qFormat/>
    <w:rsid w:val="00F417BB"/>
    <w:pPr>
      <w:spacing w:before="240" w:line="360" w:lineRule="auto"/>
      <w:jc w:val="center"/>
      <w:outlineLvl w:val="0"/>
    </w:pPr>
    <w:rPr>
      <w:kern w:val="28"/>
      <w:sz w:val="28"/>
    </w:rPr>
  </w:style>
  <w:style w:type="character" w:customStyle="1" w:styleId="TitleChar">
    <w:name w:val="Title Char"/>
    <w:basedOn w:val="DefaultParagraphFont"/>
    <w:link w:val="Title"/>
    <w:rsid w:val="00F417BB"/>
    <w:rPr>
      <w:rFonts w:ascii="Times New Roman" w:eastAsia="Times New Roman" w:hAnsi="Times New Roman" w:cs="Times New Roman"/>
      <w:kern w:val="28"/>
      <w:sz w:val="28"/>
      <w:szCs w:val="20"/>
      <w:lang w:val="en-GB" w:eastAsia="en-GB"/>
    </w:rPr>
  </w:style>
  <w:style w:type="paragraph" w:styleId="BodyText2">
    <w:name w:val="Body Text 2"/>
    <w:basedOn w:val="Normal"/>
    <w:link w:val="BodyText2Char"/>
    <w:rsid w:val="00F417BB"/>
    <w:pPr>
      <w:tabs>
        <w:tab w:val="left" w:pos="8505"/>
      </w:tabs>
      <w:spacing w:line="360" w:lineRule="auto"/>
      <w:jc w:val="center"/>
    </w:pPr>
    <w:rPr>
      <w:sz w:val="24"/>
    </w:rPr>
  </w:style>
  <w:style w:type="character" w:customStyle="1" w:styleId="BodyText2Char">
    <w:name w:val="Body Text 2 Char"/>
    <w:basedOn w:val="DefaultParagraphFont"/>
    <w:link w:val="BodyText2"/>
    <w:rsid w:val="00F417BB"/>
    <w:rPr>
      <w:rFonts w:ascii="Times New Roman" w:eastAsia="Times New Roman" w:hAnsi="Times New Roman" w:cs="Times New Roman"/>
      <w:sz w:val="24"/>
      <w:szCs w:val="20"/>
      <w:lang w:val="en-GB" w:eastAsia="en-GB"/>
    </w:rPr>
  </w:style>
  <w:style w:type="paragraph" w:styleId="Header">
    <w:name w:val="header"/>
    <w:basedOn w:val="Normal"/>
    <w:link w:val="HeaderChar"/>
    <w:rsid w:val="00F417BB"/>
    <w:pPr>
      <w:tabs>
        <w:tab w:val="center" w:pos="4153"/>
        <w:tab w:val="right" w:pos="8306"/>
      </w:tabs>
    </w:pPr>
  </w:style>
  <w:style w:type="character" w:customStyle="1" w:styleId="HeaderChar">
    <w:name w:val="Header Char"/>
    <w:basedOn w:val="DefaultParagraphFont"/>
    <w:link w:val="Header"/>
    <w:uiPriority w:val="99"/>
    <w:rsid w:val="00F417BB"/>
    <w:rPr>
      <w:rFonts w:ascii="Times New Roman" w:eastAsia="Times New Roman" w:hAnsi="Times New Roman" w:cs="Times New Roman"/>
      <w:sz w:val="20"/>
      <w:szCs w:val="20"/>
      <w:lang w:val="en-GB" w:eastAsia="en-GB"/>
    </w:rPr>
  </w:style>
  <w:style w:type="paragraph" w:customStyle="1" w:styleId="ChapterHeading">
    <w:name w:val="Chapter Heading"/>
    <w:basedOn w:val="Title"/>
    <w:next w:val="BodyText"/>
    <w:rsid w:val="00F417BB"/>
    <w:pPr>
      <w:spacing w:after="240"/>
    </w:pPr>
    <w:rPr>
      <w:b/>
    </w:rPr>
  </w:style>
  <w:style w:type="paragraph" w:styleId="ListNumber">
    <w:name w:val="List Number"/>
    <w:basedOn w:val="Normal"/>
    <w:rsid w:val="00F417BB"/>
    <w:pPr>
      <w:numPr>
        <w:numId w:val="5"/>
      </w:numPr>
      <w:spacing w:line="360" w:lineRule="auto"/>
    </w:pPr>
    <w:rPr>
      <w:snapToGrid w:val="0"/>
      <w:sz w:val="24"/>
      <w:lang w:eastAsia="en-US"/>
    </w:rPr>
  </w:style>
  <w:style w:type="paragraph" w:customStyle="1" w:styleId="BodyTextnoparaspaceafter">
    <w:name w:val="Body Text no para space after"/>
    <w:basedOn w:val="BodyText"/>
    <w:rsid w:val="00F417BB"/>
    <w:pPr>
      <w:spacing w:after="0"/>
    </w:pPr>
    <w:rPr>
      <w:snapToGrid w:val="0"/>
      <w:lang w:eastAsia="en-US"/>
    </w:rPr>
  </w:style>
  <w:style w:type="paragraph" w:styleId="Footer">
    <w:name w:val="footer"/>
    <w:basedOn w:val="Normal"/>
    <w:link w:val="FooterChar"/>
    <w:rsid w:val="00F417BB"/>
    <w:pPr>
      <w:tabs>
        <w:tab w:val="center" w:pos="4153"/>
        <w:tab w:val="right" w:pos="8306"/>
      </w:tabs>
    </w:pPr>
  </w:style>
  <w:style w:type="character" w:customStyle="1" w:styleId="FooterChar">
    <w:name w:val="Footer Char"/>
    <w:basedOn w:val="DefaultParagraphFont"/>
    <w:link w:val="Footer"/>
    <w:uiPriority w:val="99"/>
    <w:rsid w:val="00F417BB"/>
    <w:rPr>
      <w:rFonts w:ascii="Times New Roman" w:eastAsia="Times New Roman" w:hAnsi="Times New Roman" w:cs="Times New Roman"/>
      <w:sz w:val="20"/>
      <w:szCs w:val="20"/>
      <w:lang w:val="en-GB" w:eastAsia="en-GB"/>
    </w:rPr>
  </w:style>
  <w:style w:type="character" w:styleId="PageNumber">
    <w:name w:val="page number"/>
    <w:rsid w:val="00F417BB"/>
    <w:rPr>
      <w:sz w:val="24"/>
    </w:rPr>
  </w:style>
  <w:style w:type="paragraph" w:customStyle="1" w:styleId="References">
    <w:name w:val="References"/>
    <w:basedOn w:val="BodyText"/>
    <w:rsid w:val="00F417BB"/>
    <w:pPr>
      <w:tabs>
        <w:tab w:val="left" w:pos="851"/>
      </w:tabs>
      <w:spacing w:after="0"/>
      <w:ind w:left="851" w:hanging="851"/>
      <w:jc w:val="left"/>
    </w:pPr>
    <w:rPr>
      <w:snapToGrid w:val="0"/>
      <w:lang w:eastAsia="en-US"/>
    </w:rPr>
  </w:style>
  <w:style w:type="paragraph" w:customStyle="1" w:styleId="ReferencesHarvard">
    <w:name w:val="References Harvard"/>
    <w:basedOn w:val="BodyText"/>
    <w:rsid w:val="00F417BB"/>
    <w:pPr>
      <w:spacing w:after="0"/>
      <w:jc w:val="left"/>
    </w:pPr>
    <w:rPr>
      <w:snapToGrid w:val="0"/>
      <w:lang w:eastAsia="en-US"/>
    </w:rPr>
  </w:style>
  <w:style w:type="paragraph" w:styleId="Subtitle">
    <w:name w:val="Subtitle"/>
    <w:basedOn w:val="Normal"/>
    <w:next w:val="BodyText"/>
    <w:link w:val="SubtitleChar"/>
    <w:qFormat/>
    <w:rsid w:val="00F417BB"/>
    <w:pPr>
      <w:pageBreakBefore/>
      <w:spacing w:after="240" w:line="360" w:lineRule="auto"/>
      <w:jc w:val="center"/>
      <w:outlineLvl w:val="1"/>
    </w:pPr>
    <w:rPr>
      <w:snapToGrid w:val="0"/>
      <w:sz w:val="28"/>
      <w:lang w:eastAsia="en-US"/>
    </w:rPr>
  </w:style>
  <w:style w:type="character" w:customStyle="1" w:styleId="SubtitleChar">
    <w:name w:val="Subtitle Char"/>
    <w:basedOn w:val="DefaultParagraphFont"/>
    <w:link w:val="Subtitle"/>
    <w:uiPriority w:val="11"/>
    <w:rsid w:val="00F417BB"/>
    <w:rPr>
      <w:rFonts w:ascii="Times New Roman" w:eastAsia="Times New Roman" w:hAnsi="Times New Roman" w:cs="Times New Roman"/>
      <w:snapToGrid w:val="0"/>
      <w:sz w:val="28"/>
      <w:szCs w:val="20"/>
      <w:lang w:val="en-GB"/>
    </w:rPr>
  </w:style>
  <w:style w:type="paragraph" w:customStyle="1" w:styleId="Figurecaption">
    <w:name w:val="Figure caption"/>
    <w:basedOn w:val="BodyText"/>
    <w:rsid w:val="00F417BB"/>
    <w:pPr>
      <w:jc w:val="center"/>
    </w:pPr>
  </w:style>
  <w:style w:type="paragraph" w:customStyle="1" w:styleId="AppendixHeading1">
    <w:name w:val="Appendix Heading1"/>
    <w:basedOn w:val="BodyText"/>
    <w:next w:val="ChapterHeading"/>
    <w:rsid w:val="00F417BB"/>
    <w:pPr>
      <w:pageBreakBefore/>
      <w:numPr>
        <w:numId w:val="6"/>
      </w:numPr>
      <w:spacing w:after="240"/>
      <w:jc w:val="center"/>
    </w:pPr>
    <w:rPr>
      <w:b/>
      <w:sz w:val="28"/>
    </w:rPr>
  </w:style>
  <w:style w:type="paragraph" w:customStyle="1" w:styleId="AppendixHeading2">
    <w:name w:val="Appendix Heading2"/>
    <w:basedOn w:val="BodyText"/>
    <w:next w:val="BodyText"/>
    <w:rsid w:val="00F417BB"/>
    <w:pPr>
      <w:tabs>
        <w:tab w:val="num" w:pos="567"/>
      </w:tabs>
      <w:spacing w:before="240" w:after="0"/>
      <w:ind w:left="567" w:hanging="567"/>
    </w:pPr>
    <w:rPr>
      <w:b/>
    </w:rPr>
  </w:style>
  <w:style w:type="character" w:styleId="FollowedHyperlink">
    <w:name w:val="FollowedHyperlink"/>
    <w:rsid w:val="00F417BB"/>
    <w:rPr>
      <w:color w:val="800080"/>
      <w:u w:val="single"/>
    </w:rPr>
  </w:style>
  <w:style w:type="table" w:styleId="TableGrid">
    <w:name w:val="Table Grid"/>
    <w:basedOn w:val="TableNormal"/>
    <w:rsid w:val="00F417BB"/>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F417BB"/>
    <w:rPr>
      <w:color w:val="808080"/>
    </w:rPr>
  </w:style>
  <w:style w:type="table" w:customStyle="1" w:styleId="LightShading1">
    <w:name w:val="Light Shading1"/>
    <w:basedOn w:val="TableNormal"/>
    <w:uiPriority w:val="60"/>
    <w:rsid w:val="00F417BB"/>
    <w:pPr>
      <w:spacing w:after="0" w:line="240" w:lineRule="auto"/>
    </w:pPr>
    <w:rPr>
      <w:rFonts w:ascii="Calibri" w:eastAsia="Calibri" w:hAnsi="Calibri" w:cs="Times New Roman"/>
      <w:color w:val="00000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F417BB"/>
    <w:pPr>
      <w:spacing w:after="0" w:line="240" w:lineRule="auto"/>
    </w:pPr>
    <w:rPr>
      <w:rFonts w:ascii="Times New Roman" w:eastAsia="Times New Roman" w:hAnsi="Times New Roman"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uiPriority w:val="20"/>
    <w:qFormat/>
    <w:rsid w:val="00F417BB"/>
    <w:rPr>
      <w:b/>
      <w:bCs/>
      <w:i w:val="0"/>
      <w:iCs w:val="0"/>
    </w:rPr>
  </w:style>
  <w:style w:type="paragraph" w:customStyle="1" w:styleId="Mdeck4text">
    <w:name w:val="M_deck_4_text"/>
    <w:autoRedefine/>
    <w:qFormat/>
    <w:rsid w:val="004A1F45"/>
    <w:pPr>
      <w:kinsoku w:val="0"/>
      <w:overflowPunct w:val="0"/>
      <w:autoSpaceDE w:val="0"/>
      <w:autoSpaceDN w:val="0"/>
      <w:adjustRightInd w:val="0"/>
      <w:snapToGrid w:val="0"/>
      <w:spacing w:after="0" w:line="360" w:lineRule="auto"/>
      <w:jc w:val="both"/>
    </w:pPr>
    <w:rPr>
      <w:rFonts w:ascii="Times New Roman" w:eastAsia="Times New Roman" w:hAnsi="Times New Roman" w:cs="Times New Roman"/>
      <w:snapToGrid w:val="0"/>
      <w:color w:val="000000"/>
      <w:sz w:val="24"/>
      <w:szCs w:val="20"/>
      <w:lang w:eastAsia="de-DE" w:bidi="en-US"/>
    </w:rPr>
  </w:style>
  <w:style w:type="paragraph" w:customStyle="1" w:styleId="MHeading1">
    <w:name w:val="M_Heading1"/>
    <w:basedOn w:val="Normal"/>
    <w:rsid w:val="00F417BB"/>
    <w:pPr>
      <w:spacing w:before="240" w:after="240" w:line="340" w:lineRule="atLeast"/>
      <w:jc w:val="both"/>
    </w:pPr>
    <w:rPr>
      <w:b/>
      <w:color w:val="000000"/>
      <w:sz w:val="24"/>
      <w:lang w:val="en-US" w:eastAsia="de-DE"/>
    </w:rPr>
  </w:style>
  <w:style w:type="paragraph" w:customStyle="1" w:styleId="Mdeck5tablebody">
    <w:name w:val="M_deck_5_table_body"/>
    <w:qFormat/>
    <w:rsid w:val="00F417BB"/>
    <w:pPr>
      <w:kinsoku w:val="0"/>
      <w:overflowPunct w:val="0"/>
      <w:autoSpaceDE w:val="0"/>
      <w:autoSpaceDN w:val="0"/>
      <w:adjustRightInd w:val="0"/>
      <w:snapToGrid w:val="0"/>
      <w:spacing w:line="300" w:lineRule="exact"/>
      <w:jc w:val="center"/>
    </w:pPr>
    <w:rPr>
      <w:rFonts w:ascii="Times New Roman" w:eastAsia="Times New Roman" w:hAnsi="Times New Roman" w:cs="Times New Roman"/>
      <w:snapToGrid w:val="0"/>
      <w:color w:val="000000"/>
      <w:sz w:val="20"/>
      <w:szCs w:val="20"/>
      <w:lang w:eastAsia="de-DE" w:bidi="en-US"/>
    </w:rPr>
  </w:style>
  <w:style w:type="table" w:customStyle="1" w:styleId="Mdeck5tablebodythreelines">
    <w:name w:val="M_deck_5_table_body_three_lines"/>
    <w:basedOn w:val="TableNormal"/>
    <w:uiPriority w:val="99"/>
    <w:rsid w:val="00F417BB"/>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F417BB"/>
    <w:pPr>
      <w:kinsoku w:val="0"/>
      <w:overflowPunct w:val="0"/>
      <w:autoSpaceDE w:val="0"/>
      <w:autoSpaceDN w:val="0"/>
      <w:adjustRightInd w:val="0"/>
      <w:snapToGrid w:val="0"/>
      <w:spacing w:before="240" w:after="120" w:line="340" w:lineRule="atLeast"/>
      <w:ind w:left="562" w:right="562"/>
      <w:jc w:val="both"/>
    </w:pPr>
    <w:rPr>
      <w:rFonts w:ascii="Times New Roman" w:eastAsia="Times New Roman" w:hAnsi="Times New Roman" w:cs="Times New Roman"/>
      <w:snapToGrid w:val="0"/>
      <w:color w:val="000000"/>
      <w:sz w:val="24"/>
      <w:szCs w:val="20"/>
      <w:lang w:eastAsia="de-DE" w:bidi="en-US"/>
    </w:rPr>
  </w:style>
  <w:style w:type="paragraph" w:customStyle="1" w:styleId="Mdeck6figurebody">
    <w:name w:val="M_deck_6_figure_body"/>
    <w:qFormat/>
    <w:rsid w:val="00F417BB"/>
    <w:pPr>
      <w:widowControl w:val="0"/>
      <w:kinsoku w:val="0"/>
      <w:overflowPunct w:val="0"/>
      <w:autoSpaceDE w:val="0"/>
      <w:autoSpaceDN w:val="0"/>
      <w:adjustRightInd w:val="0"/>
      <w:snapToGrid w:val="0"/>
      <w:spacing w:line="340" w:lineRule="atLeast"/>
      <w:jc w:val="center"/>
    </w:pPr>
    <w:rPr>
      <w:rFonts w:ascii="Times New Roman" w:eastAsia="Times New Roman" w:hAnsi="Times New Roman" w:cs="Times New Roman"/>
      <w:snapToGrid w:val="0"/>
      <w:color w:val="000000"/>
      <w:sz w:val="24"/>
      <w:szCs w:val="20"/>
      <w:lang w:eastAsia="de-DE" w:bidi="en-US"/>
    </w:rPr>
  </w:style>
  <w:style w:type="paragraph" w:customStyle="1" w:styleId="Mdeck6figurecaption">
    <w:name w:val="M_deck_6_figure_caption"/>
    <w:basedOn w:val="Mdeck5tablecaption"/>
    <w:qFormat/>
    <w:rsid w:val="00F417BB"/>
    <w:pPr>
      <w:spacing w:after="240"/>
    </w:pPr>
  </w:style>
  <w:style w:type="table" w:styleId="Table3Deffects3">
    <w:name w:val="Table 3D effects 3"/>
    <w:basedOn w:val="TableNormal"/>
    <w:rsid w:val="00F417BB"/>
    <w:pPr>
      <w:spacing w:after="0" w:line="240" w:lineRule="auto"/>
    </w:pPr>
    <w:rPr>
      <w:rFonts w:ascii="Times New Roman" w:eastAsia="Times New Roma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Strong">
    <w:name w:val="Strong"/>
    <w:uiPriority w:val="22"/>
    <w:qFormat/>
    <w:rsid w:val="00F417BB"/>
    <w:rPr>
      <w:b/>
      <w:bCs/>
    </w:rPr>
  </w:style>
  <w:style w:type="character" w:customStyle="1" w:styleId="mw-headline">
    <w:name w:val="mw-headline"/>
    <w:rsid w:val="00F417BB"/>
  </w:style>
  <w:style w:type="table" w:customStyle="1" w:styleId="TableGrid1">
    <w:name w:val="Table Grid1"/>
    <w:basedOn w:val="TableNormal"/>
    <w:next w:val="TableGrid"/>
    <w:uiPriority w:val="59"/>
    <w:rsid w:val="00F417BB"/>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417BB"/>
    <w:pPr>
      <w:spacing w:after="100" w:line="276" w:lineRule="auto"/>
      <w:ind w:left="660"/>
    </w:pPr>
    <w:rPr>
      <w:rFonts w:ascii="Calibri" w:hAnsi="Calibri"/>
      <w:sz w:val="22"/>
      <w:szCs w:val="22"/>
    </w:rPr>
  </w:style>
  <w:style w:type="paragraph" w:styleId="TOC5">
    <w:name w:val="toc 5"/>
    <w:basedOn w:val="Normal"/>
    <w:next w:val="Normal"/>
    <w:autoRedefine/>
    <w:uiPriority w:val="39"/>
    <w:unhideWhenUsed/>
    <w:rsid w:val="00F417BB"/>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F417BB"/>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F417BB"/>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F417BB"/>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F417BB"/>
    <w:pPr>
      <w:spacing w:after="100" w:line="276" w:lineRule="auto"/>
      <w:ind w:left="1760"/>
    </w:pPr>
    <w:rPr>
      <w:rFonts w:ascii="Calibri" w:hAnsi="Calibri"/>
      <w:sz w:val="22"/>
      <w:szCs w:val="22"/>
    </w:rPr>
  </w:style>
  <w:style w:type="paragraph" w:customStyle="1" w:styleId="StyleTITLEOFTHEPAPER12pt">
    <w:name w:val="Style TITLE OF THE PAPER + 12 pt"/>
    <w:basedOn w:val="Normal"/>
    <w:rsid w:val="00F417BB"/>
    <w:pPr>
      <w:jc w:val="center"/>
    </w:pPr>
    <w:rPr>
      <w:rFonts w:ascii="Arial" w:hAnsi="Arial"/>
      <w:b/>
      <w:bCs/>
      <w:caps/>
      <w:sz w:val="24"/>
      <w:lang w:val="sl-SI" w:eastAsia="sl-SI"/>
    </w:rPr>
  </w:style>
  <w:style w:type="character" w:customStyle="1" w:styleId="text-fit-inner">
    <w:name w:val="text-fit-inner"/>
    <w:rsid w:val="00F417BB"/>
  </w:style>
  <w:style w:type="paragraph" w:styleId="Bibliography">
    <w:name w:val="Bibliography"/>
    <w:basedOn w:val="Normal"/>
    <w:next w:val="Normal"/>
    <w:uiPriority w:val="37"/>
    <w:unhideWhenUsed/>
    <w:rsid w:val="00DA549B"/>
    <w:pPr>
      <w:spacing w:after="200" w:line="276" w:lineRule="auto"/>
    </w:pPr>
    <w:rPr>
      <w:rFonts w:asciiTheme="minorHAnsi" w:eastAsiaTheme="minorHAnsi" w:hAnsiTheme="minorHAnsi" w:cstheme="minorBidi"/>
      <w:sz w:val="22"/>
      <w:szCs w:val="22"/>
      <w:lang w:eastAsia="en-US"/>
    </w:rPr>
  </w:style>
  <w:style w:type="table" w:styleId="MediumList2-Accent1">
    <w:name w:val="Medium List 2 Accent 1"/>
    <w:basedOn w:val="TableNormal"/>
    <w:uiPriority w:val="66"/>
    <w:rsid w:val="00DA549B"/>
    <w:pPr>
      <w:spacing w:after="0" w:line="240" w:lineRule="auto"/>
    </w:pPr>
    <w:rPr>
      <w:rFonts w:asciiTheme="majorHAnsi" w:eastAsiaTheme="majorEastAsia" w:hAnsiTheme="majorHAnsi" w:cstheme="majorBidi"/>
      <w:color w:val="000000" w:themeColor="text1"/>
      <w:lang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3">
    <w:name w:val="Light List Accent 3"/>
    <w:basedOn w:val="TableNormal"/>
    <w:uiPriority w:val="61"/>
    <w:rsid w:val="00DA549B"/>
    <w:pPr>
      <w:spacing w:after="0" w:line="240" w:lineRule="auto"/>
    </w:pPr>
    <w:rPr>
      <w:rFonts w:eastAsiaTheme="minorEastAsia"/>
      <w:lang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DA549B"/>
    <w:pPr>
      <w:spacing w:after="0" w:line="240" w:lineRule="auto"/>
    </w:pPr>
    <w:rPr>
      <w:color w:val="365F91" w:themeColor="accent1" w:themeShade="BF"/>
      <w:lang w:val="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DA549B"/>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semiHidden/>
    <w:rsid w:val="00DA549B"/>
    <w:rPr>
      <w:sz w:val="20"/>
      <w:szCs w:val="20"/>
      <w:lang w:val="en-GB"/>
    </w:rPr>
  </w:style>
  <w:style w:type="character" w:styleId="FootnoteReference">
    <w:name w:val="footnote reference"/>
    <w:basedOn w:val="DefaultParagraphFont"/>
    <w:uiPriority w:val="99"/>
    <w:semiHidden/>
    <w:unhideWhenUsed/>
    <w:rsid w:val="00DA549B"/>
    <w:rPr>
      <w:vertAlign w:val="superscript"/>
    </w:rPr>
  </w:style>
  <w:style w:type="character" w:customStyle="1" w:styleId="apple-converted-space">
    <w:name w:val="apple-converted-space"/>
    <w:basedOn w:val="DefaultParagraphFont"/>
    <w:rsid w:val="00DA549B"/>
  </w:style>
  <w:style w:type="paragraph" w:customStyle="1" w:styleId="Pa3">
    <w:name w:val="Pa3"/>
    <w:basedOn w:val="Default"/>
    <w:next w:val="Default"/>
    <w:uiPriority w:val="99"/>
    <w:rsid w:val="00DA549B"/>
    <w:pPr>
      <w:spacing w:line="241" w:lineRule="atLeast"/>
    </w:pPr>
    <w:rPr>
      <w:rFonts w:ascii="Times New Roman" w:eastAsiaTheme="minorHAnsi" w:hAnsi="Times New Roman" w:cs="Times New Roman"/>
      <w:color w:val="auto"/>
      <w:lang w:val="en-GB"/>
    </w:rPr>
  </w:style>
  <w:style w:type="character" w:customStyle="1" w:styleId="googqs-tidbit1">
    <w:name w:val="goog_qs-tidbit1"/>
    <w:basedOn w:val="DefaultParagraphFont"/>
    <w:rsid w:val="00DA549B"/>
    <w:rPr>
      <w:vanish w:val="0"/>
      <w:webHidden w:val="0"/>
      <w:sz w:val="24"/>
      <w:szCs w:val="24"/>
      <w:bdr w:val="none" w:sz="0" w:space="0" w:color="auto" w:frame="1"/>
      <w:vertAlign w:val="baseline"/>
      <w:specVanish w:val="0"/>
    </w:rPr>
  </w:style>
  <w:style w:type="table" w:styleId="LightShading">
    <w:name w:val="Light Shading"/>
    <w:basedOn w:val="TableNormal"/>
    <w:uiPriority w:val="60"/>
    <w:rsid w:val="00DA549B"/>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DA549B"/>
    <w:pPr>
      <w:spacing w:after="0" w:line="240" w:lineRule="auto"/>
    </w:pPr>
    <w:rPr>
      <w:color w:val="943634" w:themeColor="accent2" w:themeShade="BF"/>
      <w:lang w:val="en-GB"/>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NormalWeb">
    <w:name w:val="Normal (Web)"/>
    <w:basedOn w:val="Normal"/>
    <w:uiPriority w:val="99"/>
    <w:semiHidden/>
    <w:unhideWhenUsed/>
    <w:rsid w:val="00DA549B"/>
    <w:pPr>
      <w:spacing w:after="200" w:line="276" w:lineRule="auto"/>
    </w:pPr>
    <w:rPr>
      <w:rFonts w:eastAsiaTheme="minorHAnsi"/>
      <w:sz w:val="24"/>
      <w:szCs w:val="24"/>
      <w:lang w:eastAsia="en-US"/>
    </w:rPr>
  </w:style>
  <w:style w:type="numbering" w:customStyle="1" w:styleId="Style1">
    <w:name w:val="Style1"/>
    <w:uiPriority w:val="99"/>
    <w:rsid w:val="00DA549B"/>
    <w:pPr>
      <w:numPr>
        <w:numId w:val="13"/>
      </w:numPr>
    </w:pPr>
  </w:style>
  <w:style w:type="paragraph" w:customStyle="1" w:styleId="EndNoteBibliographyTitle">
    <w:name w:val="EndNote Bibliography Title"/>
    <w:basedOn w:val="Normal"/>
    <w:link w:val="EndNoteBibliographyTitleChar"/>
    <w:rsid w:val="00DA549B"/>
    <w:pPr>
      <w:jc w:val="center"/>
    </w:pPr>
    <w:rPr>
      <w:noProof/>
      <w:kern w:val="28"/>
    </w:rPr>
  </w:style>
  <w:style w:type="character" w:customStyle="1" w:styleId="EndNoteBibliographyTitleChar">
    <w:name w:val="EndNote Bibliography Title Char"/>
    <w:basedOn w:val="Heading1Char"/>
    <w:link w:val="EndNoteBibliographyTitle"/>
    <w:rsid w:val="00DA549B"/>
    <w:rPr>
      <w:rFonts w:ascii="Times New Roman" w:eastAsia="Times New Roman" w:hAnsi="Times New Roman" w:cs="Times New Roman"/>
      <w:b w:val="0"/>
      <w:noProof/>
      <w:kern w:val="28"/>
      <w:sz w:val="20"/>
      <w:szCs w:val="20"/>
      <w:lang w:val="en-GB" w:eastAsia="en-GB"/>
    </w:rPr>
  </w:style>
  <w:style w:type="paragraph" w:customStyle="1" w:styleId="EndNoteBibliography">
    <w:name w:val="EndNote Bibliography"/>
    <w:basedOn w:val="Normal"/>
    <w:link w:val="EndNoteBibliographyChar"/>
    <w:rsid w:val="00DA549B"/>
    <w:rPr>
      <w:noProof/>
      <w:kern w:val="28"/>
    </w:rPr>
  </w:style>
  <w:style w:type="character" w:customStyle="1" w:styleId="EndNoteBibliographyChar">
    <w:name w:val="EndNote Bibliography Char"/>
    <w:basedOn w:val="Heading1Char"/>
    <w:link w:val="EndNoteBibliography"/>
    <w:rsid w:val="00DA549B"/>
    <w:rPr>
      <w:rFonts w:ascii="Times New Roman" w:eastAsia="Times New Roman" w:hAnsi="Times New Roman" w:cs="Times New Roman"/>
      <w:b w:val="0"/>
      <w:noProof/>
      <w:kern w:val="28"/>
      <w:sz w:val="20"/>
      <w:szCs w:val="20"/>
      <w:lang w:val="en-GB" w:eastAsia="en-GB"/>
    </w:rPr>
  </w:style>
  <w:style w:type="numbering" w:customStyle="1" w:styleId="Style2">
    <w:name w:val="Style2"/>
    <w:uiPriority w:val="99"/>
    <w:rsid w:val="00DA549B"/>
    <w:pPr>
      <w:numPr>
        <w:numId w:val="15"/>
      </w:numPr>
    </w:pPr>
  </w:style>
  <w:style w:type="paragraph" w:customStyle="1" w:styleId="Acknowledgements">
    <w:name w:val="Acknowledgements"/>
    <w:basedOn w:val="Normal"/>
    <w:next w:val="Normal"/>
    <w:qFormat/>
    <w:rsid w:val="00B95EDD"/>
    <w:pPr>
      <w:spacing w:before="120" w:line="360" w:lineRule="auto"/>
    </w:pPr>
    <w:rPr>
      <w:sz w:val="22"/>
      <w:szCs w:val="24"/>
    </w:rPr>
  </w:style>
  <w:style w:type="paragraph" w:customStyle="1" w:styleId="Paragraph">
    <w:name w:val="Paragraph"/>
    <w:basedOn w:val="Normal"/>
    <w:next w:val="Normal"/>
    <w:qFormat/>
    <w:rsid w:val="00B95EDD"/>
    <w:pPr>
      <w:widowControl w:val="0"/>
      <w:spacing w:before="240" w:line="48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272617">
      <w:bodyDiv w:val="1"/>
      <w:marLeft w:val="0"/>
      <w:marRight w:val="0"/>
      <w:marTop w:val="0"/>
      <w:marBottom w:val="0"/>
      <w:divBdr>
        <w:top w:val="none" w:sz="0" w:space="0" w:color="auto"/>
        <w:left w:val="none" w:sz="0" w:space="0" w:color="auto"/>
        <w:bottom w:val="none" w:sz="0" w:space="0" w:color="auto"/>
        <w:right w:val="none" w:sz="0" w:space="0" w:color="auto"/>
      </w:divBdr>
    </w:div>
    <w:div w:id="353312175">
      <w:bodyDiv w:val="1"/>
      <w:marLeft w:val="0"/>
      <w:marRight w:val="0"/>
      <w:marTop w:val="0"/>
      <w:marBottom w:val="0"/>
      <w:divBdr>
        <w:top w:val="none" w:sz="0" w:space="0" w:color="auto"/>
        <w:left w:val="none" w:sz="0" w:space="0" w:color="auto"/>
        <w:bottom w:val="none" w:sz="0" w:space="0" w:color="auto"/>
        <w:right w:val="none" w:sz="0" w:space="0" w:color="auto"/>
      </w:divBdr>
    </w:div>
    <w:div w:id="425730820">
      <w:bodyDiv w:val="1"/>
      <w:marLeft w:val="0"/>
      <w:marRight w:val="0"/>
      <w:marTop w:val="0"/>
      <w:marBottom w:val="0"/>
      <w:divBdr>
        <w:top w:val="none" w:sz="0" w:space="0" w:color="auto"/>
        <w:left w:val="none" w:sz="0" w:space="0" w:color="auto"/>
        <w:bottom w:val="none" w:sz="0" w:space="0" w:color="auto"/>
        <w:right w:val="none" w:sz="0" w:space="0" w:color="auto"/>
      </w:divBdr>
    </w:div>
    <w:div w:id="780950903">
      <w:bodyDiv w:val="1"/>
      <w:marLeft w:val="0"/>
      <w:marRight w:val="0"/>
      <w:marTop w:val="0"/>
      <w:marBottom w:val="0"/>
      <w:divBdr>
        <w:top w:val="none" w:sz="0" w:space="0" w:color="auto"/>
        <w:left w:val="none" w:sz="0" w:space="0" w:color="auto"/>
        <w:bottom w:val="none" w:sz="0" w:space="0" w:color="auto"/>
        <w:right w:val="none" w:sz="0" w:space="0" w:color="auto"/>
      </w:divBdr>
    </w:div>
    <w:div w:id="877204798">
      <w:bodyDiv w:val="1"/>
      <w:marLeft w:val="0"/>
      <w:marRight w:val="0"/>
      <w:marTop w:val="0"/>
      <w:marBottom w:val="0"/>
      <w:divBdr>
        <w:top w:val="none" w:sz="0" w:space="0" w:color="auto"/>
        <w:left w:val="none" w:sz="0" w:space="0" w:color="auto"/>
        <w:bottom w:val="none" w:sz="0" w:space="0" w:color="auto"/>
        <w:right w:val="none" w:sz="0" w:space="0" w:color="auto"/>
      </w:divBdr>
      <w:divsChild>
        <w:div w:id="583879837">
          <w:marLeft w:val="547"/>
          <w:marRight w:val="0"/>
          <w:marTop w:val="0"/>
          <w:marBottom w:val="0"/>
          <w:divBdr>
            <w:top w:val="none" w:sz="0" w:space="0" w:color="auto"/>
            <w:left w:val="none" w:sz="0" w:space="0" w:color="auto"/>
            <w:bottom w:val="none" w:sz="0" w:space="0" w:color="auto"/>
            <w:right w:val="none" w:sz="0" w:space="0" w:color="auto"/>
          </w:divBdr>
        </w:div>
      </w:divsChild>
    </w:div>
    <w:div w:id="914824171">
      <w:bodyDiv w:val="1"/>
      <w:marLeft w:val="0"/>
      <w:marRight w:val="0"/>
      <w:marTop w:val="0"/>
      <w:marBottom w:val="0"/>
      <w:divBdr>
        <w:top w:val="none" w:sz="0" w:space="0" w:color="auto"/>
        <w:left w:val="none" w:sz="0" w:space="0" w:color="auto"/>
        <w:bottom w:val="none" w:sz="0" w:space="0" w:color="auto"/>
        <w:right w:val="none" w:sz="0" w:space="0" w:color="auto"/>
      </w:divBdr>
    </w:div>
    <w:div w:id="1244100650">
      <w:bodyDiv w:val="1"/>
      <w:marLeft w:val="0"/>
      <w:marRight w:val="0"/>
      <w:marTop w:val="0"/>
      <w:marBottom w:val="0"/>
      <w:divBdr>
        <w:top w:val="none" w:sz="0" w:space="0" w:color="auto"/>
        <w:left w:val="none" w:sz="0" w:space="0" w:color="auto"/>
        <w:bottom w:val="none" w:sz="0" w:space="0" w:color="auto"/>
        <w:right w:val="none" w:sz="0" w:space="0" w:color="auto"/>
      </w:divBdr>
      <w:divsChild>
        <w:div w:id="1910534848">
          <w:marLeft w:val="547"/>
          <w:marRight w:val="0"/>
          <w:marTop w:val="0"/>
          <w:marBottom w:val="0"/>
          <w:divBdr>
            <w:top w:val="none" w:sz="0" w:space="0" w:color="auto"/>
            <w:left w:val="none" w:sz="0" w:space="0" w:color="auto"/>
            <w:bottom w:val="none" w:sz="0" w:space="0" w:color="auto"/>
            <w:right w:val="none" w:sz="0" w:space="0" w:color="auto"/>
          </w:divBdr>
        </w:div>
      </w:divsChild>
    </w:div>
    <w:div w:id="1308973560">
      <w:bodyDiv w:val="1"/>
      <w:marLeft w:val="0"/>
      <w:marRight w:val="0"/>
      <w:marTop w:val="0"/>
      <w:marBottom w:val="0"/>
      <w:divBdr>
        <w:top w:val="none" w:sz="0" w:space="0" w:color="auto"/>
        <w:left w:val="none" w:sz="0" w:space="0" w:color="auto"/>
        <w:bottom w:val="none" w:sz="0" w:space="0" w:color="auto"/>
        <w:right w:val="none" w:sz="0" w:space="0" w:color="auto"/>
      </w:divBdr>
    </w:div>
    <w:div w:id="1321889202">
      <w:bodyDiv w:val="1"/>
      <w:marLeft w:val="0"/>
      <w:marRight w:val="0"/>
      <w:marTop w:val="0"/>
      <w:marBottom w:val="0"/>
      <w:divBdr>
        <w:top w:val="none" w:sz="0" w:space="0" w:color="auto"/>
        <w:left w:val="none" w:sz="0" w:space="0" w:color="auto"/>
        <w:bottom w:val="none" w:sz="0" w:space="0" w:color="auto"/>
        <w:right w:val="none" w:sz="0" w:space="0" w:color="auto"/>
      </w:divBdr>
    </w:div>
    <w:div w:id="1933005790">
      <w:bodyDiv w:val="1"/>
      <w:marLeft w:val="0"/>
      <w:marRight w:val="0"/>
      <w:marTop w:val="0"/>
      <w:marBottom w:val="0"/>
      <w:divBdr>
        <w:top w:val="none" w:sz="0" w:space="0" w:color="auto"/>
        <w:left w:val="none" w:sz="0" w:space="0" w:color="auto"/>
        <w:bottom w:val="none" w:sz="0" w:space="0" w:color="auto"/>
        <w:right w:val="none" w:sz="0" w:space="0" w:color="auto"/>
      </w:divBdr>
    </w:div>
    <w:div w:id="2012025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png"/><Relationship Id="rId21" Type="http://schemas.openxmlformats.org/officeDocument/2006/relationships/oleObject" Target="embeddings/oleObject6.bin"/><Relationship Id="rId42" Type="http://schemas.openxmlformats.org/officeDocument/2006/relationships/image" Target="media/image18.wmf"/><Relationship Id="rId63" Type="http://schemas.openxmlformats.org/officeDocument/2006/relationships/oleObject" Target="embeddings/oleObject25.bin"/><Relationship Id="rId84" Type="http://schemas.openxmlformats.org/officeDocument/2006/relationships/image" Target="media/image41.wmf"/><Relationship Id="rId138" Type="http://schemas.openxmlformats.org/officeDocument/2006/relationships/image" Target="media/image83.png"/><Relationship Id="rId159" Type="http://schemas.openxmlformats.org/officeDocument/2006/relationships/oleObject" Target="embeddings/oleObject55.bin"/><Relationship Id="rId170" Type="http://schemas.openxmlformats.org/officeDocument/2006/relationships/image" Target="media/image100.wmf"/><Relationship Id="rId191" Type="http://schemas.openxmlformats.org/officeDocument/2006/relationships/image" Target="media/image118.png"/><Relationship Id="rId205" Type="http://schemas.openxmlformats.org/officeDocument/2006/relationships/chart" Target="charts/chart4.xml"/><Relationship Id="rId107" Type="http://schemas.openxmlformats.org/officeDocument/2006/relationships/oleObject" Target="embeddings/oleObject44.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4.png"/><Relationship Id="rId74" Type="http://schemas.openxmlformats.org/officeDocument/2006/relationships/image" Target="media/image36.wmf"/><Relationship Id="rId128" Type="http://schemas.openxmlformats.org/officeDocument/2006/relationships/image" Target="media/image75.png"/><Relationship Id="rId149" Type="http://schemas.openxmlformats.org/officeDocument/2006/relationships/oleObject" Target="embeddings/oleObject50.bin"/><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95.wmf"/><Relationship Id="rId181" Type="http://schemas.openxmlformats.org/officeDocument/2006/relationships/image" Target="media/image108.png"/><Relationship Id="rId216" Type="http://schemas.openxmlformats.org/officeDocument/2006/relationships/hyperlink" Target="http://www.edana.org/discover-nonwovens/what-are-nonwovens-" TargetMode="External"/><Relationship Id="rId22" Type="http://schemas.openxmlformats.org/officeDocument/2006/relationships/image" Target="media/image8.wmf"/><Relationship Id="rId43" Type="http://schemas.openxmlformats.org/officeDocument/2006/relationships/oleObject" Target="embeddings/oleObject17.bin"/><Relationship Id="rId64" Type="http://schemas.openxmlformats.org/officeDocument/2006/relationships/image" Target="media/image31.wmf"/><Relationship Id="rId118" Type="http://schemas.openxmlformats.org/officeDocument/2006/relationships/image" Target="media/image65.png"/><Relationship Id="rId139" Type="http://schemas.openxmlformats.org/officeDocument/2006/relationships/image" Target="media/image84.png"/><Relationship Id="rId85" Type="http://schemas.openxmlformats.org/officeDocument/2006/relationships/oleObject" Target="embeddings/oleObject36.bin"/><Relationship Id="rId150" Type="http://schemas.openxmlformats.org/officeDocument/2006/relationships/image" Target="media/image90.wmf"/><Relationship Id="rId171" Type="http://schemas.openxmlformats.org/officeDocument/2006/relationships/oleObject" Target="embeddings/oleObject61.bin"/><Relationship Id="rId192" Type="http://schemas.openxmlformats.org/officeDocument/2006/relationships/image" Target="media/image119.png"/><Relationship Id="rId206" Type="http://schemas.openxmlformats.org/officeDocument/2006/relationships/chart" Target="charts/chart5.xml"/><Relationship Id="rId12" Type="http://schemas.openxmlformats.org/officeDocument/2006/relationships/image" Target="media/image3.wmf"/><Relationship Id="rId33" Type="http://schemas.openxmlformats.org/officeDocument/2006/relationships/oleObject" Target="embeddings/oleObject12.bin"/><Relationship Id="rId108" Type="http://schemas.openxmlformats.org/officeDocument/2006/relationships/oleObject" Target="embeddings/oleObject45.bin"/><Relationship Id="rId129" Type="http://schemas.openxmlformats.org/officeDocument/2006/relationships/image" Target="media/image76.png"/><Relationship Id="rId54" Type="http://schemas.openxmlformats.org/officeDocument/2006/relationships/image" Target="media/image25.png"/><Relationship Id="rId75" Type="http://schemas.openxmlformats.org/officeDocument/2006/relationships/oleObject" Target="embeddings/oleObject31.bin"/><Relationship Id="rId96" Type="http://schemas.openxmlformats.org/officeDocument/2006/relationships/image" Target="media/image48.wmf"/><Relationship Id="rId140" Type="http://schemas.openxmlformats.org/officeDocument/2006/relationships/image" Target="media/image85.wmf"/><Relationship Id="rId161" Type="http://schemas.openxmlformats.org/officeDocument/2006/relationships/oleObject" Target="embeddings/oleObject56.bin"/><Relationship Id="rId182" Type="http://schemas.openxmlformats.org/officeDocument/2006/relationships/image" Target="media/image109.png"/><Relationship Id="rId217" Type="http://schemas.openxmlformats.org/officeDocument/2006/relationships/hyperlink" Target="http://www.edana.org/newsroom/news-announcements/news-article/2013/04/19/edana-2012-nonwoven-production-statistics" TargetMode="External"/><Relationship Id="rId6" Type="http://schemas.openxmlformats.org/officeDocument/2006/relationships/footnotes" Target="footnotes.xml"/><Relationship Id="rId23" Type="http://schemas.openxmlformats.org/officeDocument/2006/relationships/oleObject" Target="embeddings/oleObject7.bin"/><Relationship Id="rId119" Type="http://schemas.openxmlformats.org/officeDocument/2006/relationships/image" Target="media/image66.png"/><Relationship Id="rId44" Type="http://schemas.openxmlformats.org/officeDocument/2006/relationships/image" Target="media/image19.wmf"/><Relationship Id="rId65" Type="http://schemas.openxmlformats.org/officeDocument/2006/relationships/oleObject" Target="embeddings/oleObject26.bin"/><Relationship Id="rId86" Type="http://schemas.openxmlformats.org/officeDocument/2006/relationships/image" Target="media/image42.wmf"/><Relationship Id="rId130" Type="http://schemas.openxmlformats.org/officeDocument/2006/relationships/image" Target="media/image77.png"/><Relationship Id="rId151" Type="http://schemas.openxmlformats.org/officeDocument/2006/relationships/oleObject" Target="embeddings/oleObject51.bin"/><Relationship Id="rId172" Type="http://schemas.openxmlformats.org/officeDocument/2006/relationships/image" Target="media/image101.wmf"/><Relationship Id="rId193" Type="http://schemas.openxmlformats.org/officeDocument/2006/relationships/image" Target="media/image120.png"/><Relationship Id="rId207" Type="http://schemas.openxmlformats.org/officeDocument/2006/relationships/oleObject" Target="embeddings/oleObject65.bin"/><Relationship Id="rId13" Type="http://schemas.openxmlformats.org/officeDocument/2006/relationships/oleObject" Target="embeddings/oleObject3.bin"/><Relationship Id="rId109" Type="http://schemas.openxmlformats.org/officeDocument/2006/relationships/image" Target="media/image56.png"/><Relationship Id="rId34" Type="http://schemas.openxmlformats.org/officeDocument/2006/relationships/image" Target="media/image14.wmf"/><Relationship Id="rId55" Type="http://schemas.openxmlformats.org/officeDocument/2006/relationships/image" Target="media/image26.png"/><Relationship Id="rId76" Type="http://schemas.openxmlformats.org/officeDocument/2006/relationships/image" Target="media/image37.wmf"/><Relationship Id="rId97" Type="http://schemas.openxmlformats.org/officeDocument/2006/relationships/oleObject" Target="embeddings/oleObject41.bin"/><Relationship Id="rId120" Type="http://schemas.openxmlformats.org/officeDocument/2006/relationships/image" Target="media/image67.jpeg"/><Relationship Id="rId141" Type="http://schemas.openxmlformats.org/officeDocument/2006/relationships/oleObject" Target="embeddings/oleObject46.bin"/><Relationship Id="rId7" Type="http://schemas.openxmlformats.org/officeDocument/2006/relationships/endnotes" Target="endnotes.xml"/><Relationship Id="rId162" Type="http://schemas.openxmlformats.org/officeDocument/2006/relationships/image" Target="media/image96.wmf"/><Relationship Id="rId183" Type="http://schemas.openxmlformats.org/officeDocument/2006/relationships/image" Target="media/image110.png"/><Relationship Id="rId218" Type="http://schemas.openxmlformats.org/officeDocument/2006/relationships/header" Target="header1.xml"/><Relationship Id="rId24" Type="http://schemas.openxmlformats.org/officeDocument/2006/relationships/image" Target="media/image9.wmf"/><Relationship Id="rId45" Type="http://schemas.openxmlformats.org/officeDocument/2006/relationships/oleObject" Target="embeddings/oleObject18.bin"/><Relationship Id="rId66" Type="http://schemas.openxmlformats.org/officeDocument/2006/relationships/image" Target="media/image32.wmf"/><Relationship Id="rId87" Type="http://schemas.openxmlformats.org/officeDocument/2006/relationships/oleObject" Target="embeddings/oleObject37.bin"/><Relationship Id="rId110" Type="http://schemas.openxmlformats.org/officeDocument/2006/relationships/image" Target="media/image57.png"/><Relationship Id="rId131" Type="http://schemas.openxmlformats.org/officeDocument/2006/relationships/image" Target="media/image78.png"/><Relationship Id="rId152" Type="http://schemas.openxmlformats.org/officeDocument/2006/relationships/image" Target="media/image91.wmf"/><Relationship Id="rId173" Type="http://schemas.openxmlformats.org/officeDocument/2006/relationships/oleObject" Target="embeddings/oleObject62.bin"/><Relationship Id="rId194" Type="http://schemas.openxmlformats.org/officeDocument/2006/relationships/chart" Target="charts/chart1.xml"/><Relationship Id="rId208" Type="http://schemas.openxmlformats.org/officeDocument/2006/relationships/oleObject" Target="embeddings/oleObject6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image" Target="media/image27.wmf"/><Relationship Id="rId77" Type="http://schemas.openxmlformats.org/officeDocument/2006/relationships/oleObject" Target="embeddings/oleObject32.bin"/><Relationship Id="rId100" Type="http://schemas.openxmlformats.org/officeDocument/2006/relationships/image" Target="media/image50.wmf"/><Relationship Id="rId105" Type="http://schemas.openxmlformats.org/officeDocument/2006/relationships/image" Target="media/image54.png"/><Relationship Id="rId126" Type="http://schemas.openxmlformats.org/officeDocument/2006/relationships/image" Target="media/image73.png"/><Relationship Id="rId147" Type="http://schemas.openxmlformats.org/officeDocument/2006/relationships/oleObject" Target="embeddings/oleObject49.bin"/><Relationship Id="rId168" Type="http://schemas.openxmlformats.org/officeDocument/2006/relationships/image" Target="media/image99.wmf"/><Relationship Id="rId8" Type="http://schemas.openxmlformats.org/officeDocument/2006/relationships/image" Target="media/image1.wmf"/><Relationship Id="rId51" Type="http://schemas.openxmlformats.org/officeDocument/2006/relationships/oleObject" Target="embeddings/oleObject21.bin"/><Relationship Id="rId72" Type="http://schemas.openxmlformats.org/officeDocument/2006/relationships/image" Target="media/image35.wmf"/><Relationship Id="rId93" Type="http://schemas.openxmlformats.org/officeDocument/2006/relationships/oleObject" Target="embeddings/oleObject39.bin"/><Relationship Id="rId98" Type="http://schemas.openxmlformats.org/officeDocument/2006/relationships/image" Target="media/image49.wmf"/><Relationship Id="rId121" Type="http://schemas.openxmlformats.org/officeDocument/2006/relationships/image" Target="media/image68.png"/><Relationship Id="rId142" Type="http://schemas.openxmlformats.org/officeDocument/2006/relationships/image" Target="media/image86.wmf"/><Relationship Id="rId163" Type="http://schemas.openxmlformats.org/officeDocument/2006/relationships/oleObject" Target="embeddings/oleObject57.bin"/><Relationship Id="rId184" Type="http://schemas.openxmlformats.org/officeDocument/2006/relationships/image" Target="media/image111.png"/><Relationship Id="rId189" Type="http://schemas.openxmlformats.org/officeDocument/2006/relationships/image" Target="media/image116.png"/><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oleObject" Target="embeddings/oleObject70.bin"/><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oleObject" Target="embeddings/oleObject27.bin"/><Relationship Id="rId116" Type="http://schemas.openxmlformats.org/officeDocument/2006/relationships/image" Target="media/image63.jpeg"/><Relationship Id="rId137" Type="http://schemas.openxmlformats.org/officeDocument/2006/relationships/image" Target="media/image82.png"/><Relationship Id="rId158" Type="http://schemas.openxmlformats.org/officeDocument/2006/relationships/image" Target="media/image94.wmf"/><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image" Target="media/image58.png"/><Relationship Id="rId132" Type="http://schemas.microsoft.com/office/2007/relationships/hdphoto" Target="media/hdphoto2.wdp"/><Relationship Id="rId153" Type="http://schemas.openxmlformats.org/officeDocument/2006/relationships/oleObject" Target="embeddings/oleObject52.bin"/><Relationship Id="rId174" Type="http://schemas.openxmlformats.org/officeDocument/2006/relationships/oleObject" Target="embeddings/oleObject63.bin"/><Relationship Id="rId179" Type="http://schemas.openxmlformats.org/officeDocument/2006/relationships/image" Target="media/image106.png"/><Relationship Id="rId195" Type="http://schemas.openxmlformats.org/officeDocument/2006/relationships/chart" Target="charts/chart2.xml"/><Relationship Id="rId209" Type="http://schemas.openxmlformats.org/officeDocument/2006/relationships/oleObject" Target="embeddings/oleObject67.bin"/><Relationship Id="rId190" Type="http://schemas.openxmlformats.org/officeDocument/2006/relationships/image" Target="media/image117.png"/><Relationship Id="rId204" Type="http://schemas.openxmlformats.org/officeDocument/2006/relationships/chart" Target="charts/chart3.xml"/><Relationship Id="rId220" Type="http://schemas.openxmlformats.org/officeDocument/2006/relationships/theme" Target="theme/theme1.xm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2.bin"/><Relationship Id="rId106" Type="http://schemas.openxmlformats.org/officeDocument/2006/relationships/image" Target="media/image55.wmf"/><Relationship Id="rId127" Type="http://schemas.openxmlformats.org/officeDocument/2006/relationships/image" Target="media/image74.png"/><Relationship Id="rId10" Type="http://schemas.openxmlformats.org/officeDocument/2006/relationships/image" Target="media/image2.wmf"/><Relationship Id="rId31" Type="http://schemas.openxmlformats.org/officeDocument/2006/relationships/oleObject" Target="embeddings/oleObject11.bin"/><Relationship Id="rId52" Type="http://schemas.openxmlformats.org/officeDocument/2006/relationships/image" Target="media/image23.png"/><Relationship Id="rId73" Type="http://schemas.openxmlformats.org/officeDocument/2006/relationships/oleObject" Target="embeddings/oleObject30.bin"/><Relationship Id="rId78" Type="http://schemas.openxmlformats.org/officeDocument/2006/relationships/image" Target="media/image38.wmf"/><Relationship Id="rId94" Type="http://schemas.openxmlformats.org/officeDocument/2006/relationships/image" Target="media/image47.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69.png"/><Relationship Id="rId143" Type="http://schemas.openxmlformats.org/officeDocument/2006/relationships/oleObject" Target="embeddings/oleObject47.bin"/><Relationship Id="rId148" Type="http://schemas.openxmlformats.org/officeDocument/2006/relationships/image" Target="media/image89.wmf"/><Relationship Id="rId164" Type="http://schemas.openxmlformats.org/officeDocument/2006/relationships/image" Target="media/image97.wmf"/><Relationship Id="rId169" Type="http://schemas.openxmlformats.org/officeDocument/2006/relationships/oleObject" Target="embeddings/oleObject60.bin"/><Relationship Id="rId185"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107.png"/><Relationship Id="rId210" Type="http://schemas.openxmlformats.org/officeDocument/2006/relationships/image" Target="media/image128.wmf"/><Relationship Id="rId215" Type="http://schemas.openxmlformats.org/officeDocument/2006/relationships/chart" Target="charts/chart6.xml"/><Relationship Id="rId26" Type="http://schemas.openxmlformats.org/officeDocument/2006/relationships/image" Target="media/image10.wmf"/><Relationship Id="rId47" Type="http://schemas.openxmlformats.org/officeDocument/2006/relationships/oleObject" Target="embeddings/oleObject19.bin"/><Relationship Id="rId68" Type="http://schemas.openxmlformats.org/officeDocument/2006/relationships/image" Target="media/image33.wmf"/><Relationship Id="rId89" Type="http://schemas.openxmlformats.org/officeDocument/2006/relationships/oleObject" Target="embeddings/oleObject38.bin"/><Relationship Id="rId112" Type="http://schemas.openxmlformats.org/officeDocument/2006/relationships/image" Target="media/image59.png"/><Relationship Id="rId133" Type="http://schemas.openxmlformats.org/officeDocument/2006/relationships/image" Target="media/image79.png"/><Relationship Id="rId154" Type="http://schemas.openxmlformats.org/officeDocument/2006/relationships/image" Target="media/image92.wmf"/><Relationship Id="rId175" Type="http://schemas.openxmlformats.org/officeDocument/2006/relationships/image" Target="media/image102.png"/><Relationship Id="rId196" Type="http://schemas.openxmlformats.org/officeDocument/2006/relationships/image" Target="media/image121.png"/><Relationship Id="rId200" Type="http://schemas.openxmlformats.org/officeDocument/2006/relationships/image" Target="media/image125.wmf"/><Relationship Id="rId16" Type="http://schemas.openxmlformats.org/officeDocument/2006/relationships/image" Target="media/image5.wmf"/><Relationship Id="rId37" Type="http://schemas.openxmlformats.org/officeDocument/2006/relationships/oleObject" Target="embeddings/oleObject14.bin"/><Relationship Id="rId58" Type="http://schemas.openxmlformats.org/officeDocument/2006/relationships/image" Target="media/image28.wmf"/><Relationship Id="rId79" Type="http://schemas.openxmlformats.org/officeDocument/2006/relationships/oleObject" Target="embeddings/oleObject33.bin"/><Relationship Id="rId102" Type="http://schemas.openxmlformats.org/officeDocument/2006/relationships/image" Target="media/image51.png"/><Relationship Id="rId123" Type="http://schemas.openxmlformats.org/officeDocument/2006/relationships/image" Target="media/image70.jpeg"/><Relationship Id="rId144" Type="http://schemas.openxmlformats.org/officeDocument/2006/relationships/image" Target="media/image87.wmf"/><Relationship Id="rId90" Type="http://schemas.openxmlformats.org/officeDocument/2006/relationships/image" Target="media/image44.png"/><Relationship Id="rId165" Type="http://schemas.openxmlformats.org/officeDocument/2006/relationships/oleObject" Target="embeddings/oleObject58.bin"/><Relationship Id="rId186" Type="http://schemas.openxmlformats.org/officeDocument/2006/relationships/image" Target="media/image113.png"/><Relationship Id="rId211" Type="http://schemas.openxmlformats.org/officeDocument/2006/relationships/oleObject" Target="embeddings/oleObject68.bin"/><Relationship Id="rId27" Type="http://schemas.openxmlformats.org/officeDocument/2006/relationships/oleObject" Target="embeddings/oleObject9.bin"/><Relationship Id="rId48" Type="http://schemas.openxmlformats.org/officeDocument/2006/relationships/image" Target="media/image21.wmf"/><Relationship Id="rId69" Type="http://schemas.openxmlformats.org/officeDocument/2006/relationships/oleObject" Target="embeddings/oleObject28.bin"/><Relationship Id="rId113" Type="http://schemas.openxmlformats.org/officeDocument/2006/relationships/image" Target="media/image60.png"/><Relationship Id="rId134" Type="http://schemas.microsoft.com/office/2007/relationships/hdphoto" Target="media/hdphoto3.wdp"/><Relationship Id="rId80" Type="http://schemas.openxmlformats.org/officeDocument/2006/relationships/image" Target="media/image39.wmf"/><Relationship Id="rId155" Type="http://schemas.openxmlformats.org/officeDocument/2006/relationships/oleObject" Target="embeddings/oleObject53.bin"/><Relationship Id="rId176" Type="http://schemas.openxmlformats.org/officeDocument/2006/relationships/image" Target="media/image103.png"/><Relationship Id="rId197" Type="http://schemas.openxmlformats.org/officeDocument/2006/relationships/image" Target="media/image122.jpeg"/><Relationship Id="rId201" Type="http://schemas.openxmlformats.org/officeDocument/2006/relationships/oleObject" Target="embeddings/oleObject64.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3.bin"/><Relationship Id="rId103" Type="http://schemas.openxmlformats.org/officeDocument/2006/relationships/image" Target="media/image52.png"/><Relationship Id="rId124" Type="http://schemas.openxmlformats.org/officeDocument/2006/relationships/image" Target="media/image71.png"/><Relationship Id="rId70" Type="http://schemas.openxmlformats.org/officeDocument/2006/relationships/image" Target="media/image34.wmf"/><Relationship Id="rId91" Type="http://schemas.openxmlformats.org/officeDocument/2006/relationships/image" Target="media/image45.png"/><Relationship Id="rId145" Type="http://schemas.openxmlformats.org/officeDocument/2006/relationships/oleObject" Target="embeddings/oleObject48.bin"/><Relationship Id="rId166" Type="http://schemas.openxmlformats.org/officeDocument/2006/relationships/image" Target="media/image98.wmf"/><Relationship Id="rId187" Type="http://schemas.openxmlformats.org/officeDocument/2006/relationships/image" Target="media/image114.png"/><Relationship Id="rId1" Type="http://schemas.openxmlformats.org/officeDocument/2006/relationships/customXml" Target="../customXml/item1.xml"/><Relationship Id="rId212" Type="http://schemas.openxmlformats.org/officeDocument/2006/relationships/image" Target="media/image129.wmf"/><Relationship Id="rId28" Type="http://schemas.openxmlformats.org/officeDocument/2006/relationships/image" Target="media/image11.wmf"/><Relationship Id="rId49" Type="http://schemas.openxmlformats.org/officeDocument/2006/relationships/oleObject" Target="embeddings/oleObject20.bin"/><Relationship Id="rId114" Type="http://schemas.openxmlformats.org/officeDocument/2006/relationships/image" Target="media/image61.png"/><Relationship Id="rId60" Type="http://schemas.openxmlformats.org/officeDocument/2006/relationships/image" Target="media/image29.wmf"/><Relationship Id="rId81" Type="http://schemas.openxmlformats.org/officeDocument/2006/relationships/oleObject" Target="embeddings/oleObject34.bin"/><Relationship Id="rId135" Type="http://schemas.openxmlformats.org/officeDocument/2006/relationships/image" Target="media/image80.png"/><Relationship Id="rId156" Type="http://schemas.openxmlformats.org/officeDocument/2006/relationships/image" Target="media/image93.wmf"/><Relationship Id="rId177" Type="http://schemas.openxmlformats.org/officeDocument/2006/relationships/image" Target="media/image104.png"/><Relationship Id="rId198" Type="http://schemas.openxmlformats.org/officeDocument/2006/relationships/image" Target="media/image123.png"/><Relationship Id="rId202" Type="http://schemas.openxmlformats.org/officeDocument/2006/relationships/image" Target="media/image126.jpeg"/><Relationship Id="rId18" Type="http://schemas.openxmlformats.org/officeDocument/2006/relationships/image" Target="media/image6.png"/><Relationship Id="rId39" Type="http://schemas.openxmlformats.org/officeDocument/2006/relationships/oleObject" Target="embeddings/oleObject15.bin"/><Relationship Id="rId50" Type="http://schemas.openxmlformats.org/officeDocument/2006/relationships/image" Target="media/image22.wmf"/><Relationship Id="rId104" Type="http://schemas.openxmlformats.org/officeDocument/2006/relationships/image" Target="media/image53.png"/><Relationship Id="rId125" Type="http://schemas.openxmlformats.org/officeDocument/2006/relationships/image" Target="media/image72.jpeg"/><Relationship Id="rId146" Type="http://schemas.openxmlformats.org/officeDocument/2006/relationships/image" Target="media/image88.wmf"/><Relationship Id="rId167" Type="http://schemas.openxmlformats.org/officeDocument/2006/relationships/oleObject" Target="embeddings/oleObject59.bin"/><Relationship Id="rId188" Type="http://schemas.openxmlformats.org/officeDocument/2006/relationships/image" Target="media/image115.png"/><Relationship Id="rId71" Type="http://schemas.openxmlformats.org/officeDocument/2006/relationships/oleObject" Target="embeddings/oleObject29.bin"/><Relationship Id="rId92" Type="http://schemas.openxmlformats.org/officeDocument/2006/relationships/image" Target="media/image46.wmf"/><Relationship Id="rId213" Type="http://schemas.openxmlformats.org/officeDocument/2006/relationships/oleObject" Target="embeddings/oleObject69.bin"/><Relationship Id="rId2" Type="http://schemas.openxmlformats.org/officeDocument/2006/relationships/numbering" Target="numbering.xml"/><Relationship Id="rId29" Type="http://schemas.openxmlformats.org/officeDocument/2006/relationships/oleObject" Target="embeddings/oleObject10.bin"/><Relationship Id="rId40" Type="http://schemas.openxmlformats.org/officeDocument/2006/relationships/image" Target="media/image17.wmf"/><Relationship Id="rId115" Type="http://schemas.openxmlformats.org/officeDocument/2006/relationships/image" Target="media/image62.png"/><Relationship Id="rId136" Type="http://schemas.openxmlformats.org/officeDocument/2006/relationships/image" Target="media/image81.png"/><Relationship Id="rId157" Type="http://schemas.openxmlformats.org/officeDocument/2006/relationships/oleObject" Target="embeddings/oleObject54.bin"/><Relationship Id="rId178" Type="http://schemas.openxmlformats.org/officeDocument/2006/relationships/image" Target="media/image105.png"/><Relationship Id="rId61" Type="http://schemas.openxmlformats.org/officeDocument/2006/relationships/oleObject" Target="embeddings/oleObject24.bin"/><Relationship Id="rId82" Type="http://schemas.openxmlformats.org/officeDocument/2006/relationships/image" Target="media/image40.wmf"/><Relationship Id="rId199" Type="http://schemas.openxmlformats.org/officeDocument/2006/relationships/image" Target="media/image124.jpeg"/><Relationship Id="rId203" Type="http://schemas.openxmlformats.org/officeDocument/2006/relationships/image" Target="media/image127.jpeg"/><Relationship Id="rId19" Type="http://schemas.microsoft.com/office/2007/relationships/hdphoto" Target="media/hdphoto1.wdp"/></Relationships>
</file>

<file path=word/_rels/header1.xml.rels><?xml version="1.0" encoding="UTF-8" standalone="yes"?>
<Relationships xmlns="http://schemas.openxmlformats.org/package/2006/relationships"><Relationship Id="rId1" Type="http://schemas.openxmlformats.org/officeDocument/2006/relationships/hyperlink" Target="http://journals.sagepub.com/doi/abs/10.1177/152808371772591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00111542\Desktop\DANMEI_WOVEN%20CHAPTER\sample_1_FF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01\Desktop\thermal%20resistance%20nonwove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01\Desktop\thermal%20resistance%20nonwoven.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7"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spPr>
              <a:ln w="19050">
                <a:solidFill>
                  <a:schemeClr val="tx1"/>
                </a:solidFill>
              </a:ln>
            </c:spPr>
            <c:trendlineType val="linear"/>
            <c:dispRSqr val="1"/>
            <c:dispEq val="1"/>
            <c:trendlineLbl>
              <c:layout>
                <c:manualLayout>
                  <c:x val="-0.41792015941002592"/>
                  <c:y val="-1.280216591061274E-2"/>
                </c:manualLayout>
              </c:layout>
              <c:numFmt formatCode="General" sourceLinked="0"/>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trendlineLbl>
          </c:trendline>
          <c:xVal>
            <c:numRef>
              <c:f>Sheet1!$A$1:$A$4</c:f>
              <c:numCache>
                <c:formatCode>General</c:formatCode>
                <c:ptCount val="4"/>
                <c:pt idx="0">
                  <c:v>3.7335E-2</c:v>
                </c:pt>
                <c:pt idx="1">
                  <c:v>3.6145999999999998E-2</c:v>
                </c:pt>
                <c:pt idx="2">
                  <c:v>3.3889000000000002E-2</c:v>
                </c:pt>
                <c:pt idx="3">
                  <c:v>0.99237150720186473</c:v>
                </c:pt>
              </c:numCache>
            </c:numRef>
          </c:xVal>
          <c:yVal>
            <c:numRef>
              <c:f>Sheet1!$B$1:$B$4</c:f>
              <c:numCache>
                <c:formatCode>General</c:formatCode>
                <c:ptCount val="4"/>
                <c:pt idx="0">
                  <c:v>2.981E-2</c:v>
                </c:pt>
                <c:pt idx="1">
                  <c:v>2.9559999999999999E-2</c:v>
                </c:pt>
                <c:pt idx="2">
                  <c:v>2.8729999999999999E-2</c:v>
                </c:pt>
              </c:numCache>
            </c:numRef>
          </c:yVal>
          <c:smooth val="0"/>
          <c:extLst>
            <c:ext xmlns:c16="http://schemas.microsoft.com/office/drawing/2014/chart" uri="{C3380CC4-5D6E-409C-BE32-E72D297353CC}">
              <c16:uniqueId val="{00000000-DD96-4F44-BB5C-BCC86997801E}"/>
            </c:ext>
          </c:extLst>
        </c:ser>
        <c:dLbls>
          <c:showLegendKey val="0"/>
          <c:showVal val="0"/>
          <c:showCatName val="0"/>
          <c:showSerName val="0"/>
          <c:showPercent val="0"/>
          <c:showBubbleSize val="0"/>
        </c:dLbls>
        <c:axId val="353621504"/>
        <c:axId val="353623424"/>
      </c:scatterChart>
      <c:valAx>
        <c:axId val="353621504"/>
        <c:scaling>
          <c:orientation val="minMax"/>
          <c:max val="3.8000000000000006E-2"/>
          <c:min val="3.3000000000000008E-2"/>
        </c:scaling>
        <c:delete val="0"/>
        <c:axPos val="b"/>
        <c:title>
          <c:tx>
            <c:rich>
              <a:bodyPr/>
              <a:lstStyle/>
              <a:p>
                <a:pPr>
                  <a:defRPr sz="1200">
                    <a:latin typeface="Times New Roman" panose="02020603050405020304" pitchFamily="18" charset="0"/>
                    <a:cs typeface="Times New Roman" panose="02020603050405020304" pitchFamily="18" charset="0"/>
                  </a:defRPr>
                </a:pPr>
                <a:r>
                  <a:rPr lang="en-GB" sz="1200" b="1" i="0" baseline="0">
                    <a:effectLst/>
                    <a:latin typeface="Times New Roman" panose="02020603050405020304" pitchFamily="18" charset="0"/>
                    <a:cs typeface="Times New Roman" panose="02020603050405020304" pitchFamily="18" charset="0"/>
                  </a:rPr>
                  <a:t>Experimental </a:t>
                </a:r>
                <a:r>
                  <a:rPr lang="en-GB" sz="1200" b="1" i="1" baseline="0">
                    <a:effectLst/>
                    <a:latin typeface="Times New Roman" panose="02020603050405020304" pitchFamily="18" charset="0"/>
                    <a:cs typeface="Times New Roman" panose="02020603050405020304" pitchFamily="18" charset="0"/>
                  </a:rPr>
                  <a:t>Keff </a:t>
                </a:r>
                <a:r>
                  <a:rPr lang="en-GB" sz="1200" b="1" i="0" baseline="0">
                    <a:effectLst/>
                    <a:latin typeface="Times New Roman" panose="02020603050405020304" pitchFamily="18" charset="0"/>
                    <a:cs typeface="Times New Roman" panose="02020603050405020304" pitchFamily="18" charset="0"/>
                  </a:rPr>
                  <a:t>(W/m.K)</a:t>
                </a:r>
                <a:endParaRPr lang="en-GB"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3623424"/>
        <c:crosses val="autoZero"/>
        <c:crossBetween val="midCat"/>
      </c:valAx>
      <c:valAx>
        <c:axId val="353623424"/>
        <c:scaling>
          <c:orientation val="minMax"/>
          <c:max val="3.0400000000000007E-2"/>
          <c:min val="2.8400000000000005E-2"/>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GB" sz="1200" b="1" i="0" baseline="0">
                    <a:effectLst/>
                    <a:latin typeface="Times New Roman" panose="02020603050405020304" pitchFamily="18" charset="0"/>
                    <a:cs typeface="Times New Roman" panose="02020603050405020304" pitchFamily="18" charset="0"/>
                  </a:rPr>
                  <a:t>Predicted </a:t>
                </a:r>
                <a:r>
                  <a:rPr lang="en-GB" sz="1200" b="1" i="1" baseline="0">
                    <a:effectLst/>
                    <a:latin typeface="Times New Roman" panose="02020603050405020304" pitchFamily="18" charset="0"/>
                    <a:cs typeface="Times New Roman" panose="02020603050405020304" pitchFamily="18" charset="0"/>
                  </a:rPr>
                  <a:t>K</a:t>
                </a:r>
                <a:r>
                  <a:rPr lang="en-GB" sz="1200" b="1" i="1" baseline="-25000">
                    <a:effectLst/>
                    <a:latin typeface="Times New Roman" panose="02020603050405020304" pitchFamily="18" charset="0"/>
                    <a:cs typeface="Times New Roman" panose="02020603050405020304" pitchFamily="18" charset="0"/>
                  </a:rPr>
                  <a:t>eff</a:t>
                </a:r>
                <a:r>
                  <a:rPr lang="en-GB" sz="1200" b="1" i="1" baseline="0">
                    <a:effectLst/>
                    <a:latin typeface="Times New Roman" panose="02020603050405020304" pitchFamily="18" charset="0"/>
                    <a:cs typeface="Times New Roman" panose="02020603050405020304" pitchFamily="18" charset="0"/>
                  </a:rPr>
                  <a:t> </a:t>
                </a:r>
                <a:r>
                  <a:rPr lang="en-GB" sz="1200" b="1" i="0" baseline="0">
                    <a:effectLst/>
                    <a:latin typeface="Times New Roman" panose="02020603050405020304" pitchFamily="18" charset="0"/>
                    <a:cs typeface="Times New Roman" panose="02020603050405020304" pitchFamily="18" charset="0"/>
                  </a:rPr>
                  <a:t>(w/m.K)</a:t>
                </a:r>
                <a:endParaRPr lang="en-GB"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3621504"/>
        <c:crosses val="autoZero"/>
        <c:crossBetween val="midCat"/>
        <c:majorUnit val="4.0000000000000013E-4"/>
      </c:valAx>
      <c:spPr>
        <a:noFill/>
        <a:ln w="25400">
          <a:noFill/>
        </a:ln>
      </c:spPr>
    </c:plotArea>
    <c:plotVisOnly val="1"/>
    <c:dispBlanksAs val="gap"/>
    <c:showDLblsOverMax val="0"/>
  </c:chart>
  <c:spPr>
    <a:ln w="1905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spPr>
              <a:ln w="19050"/>
            </c:spPr>
            <c:trendlineType val="linear"/>
            <c:dispRSqr val="1"/>
            <c:dispEq val="1"/>
            <c:trendlineLbl>
              <c:layout>
                <c:manualLayout>
                  <c:x val="-0.23147090479376664"/>
                  <c:y val="-3.2191223411884582E-3"/>
                </c:manualLayout>
              </c:layout>
              <c:numFmt formatCode="General" sourceLinked="0"/>
              <c:spPr>
                <a:ln w="19050">
                  <a:solidFill>
                    <a:schemeClr val="tx1"/>
                  </a:solidFill>
                </a:ln>
              </c:spPr>
              <c:txPr>
                <a:bodyPr/>
                <a:lstStyle/>
                <a:p>
                  <a:pPr>
                    <a:defRPr sz="1200" b="0">
                      <a:latin typeface="Times New Roman" panose="02020603050405020304" pitchFamily="18" charset="0"/>
                      <a:cs typeface="Times New Roman" panose="02020603050405020304" pitchFamily="18" charset="0"/>
                    </a:defRPr>
                  </a:pPr>
                  <a:endParaRPr lang="en-US"/>
                </a:p>
              </c:txPr>
            </c:trendlineLbl>
          </c:trendline>
          <c:xVal>
            <c:numRef>
              <c:f>Sheet1!$A$1:$A$3</c:f>
              <c:numCache>
                <c:formatCode>General</c:formatCode>
                <c:ptCount val="3"/>
                <c:pt idx="0">
                  <c:v>1.4463640016070712E-2</c:v>
                </c:pt>
                <c:pt idx="1">
                  <c:v>9.6829524705361585E-3</c:v>
                </c:pt>
                <c:pt idx="2">
                  <c:v>1.6819616984862343E-2</c:v>
                </c:pt>
              </c:numCache>
            </c:numRef>
          </c:xVal>
          <c:yVal>
            <c:numRef>
              <c:f>Sheet1!$B$1:$B$3</c:f>
              <c:numCache>
                <c:formatCode>General</c:formatCode>
                <c:ptCount val="3"/>
                <c:pt idx="0">
                  <c:v>1.8114726601811473E-2</c:v>
                </c:pt>
                <c:pt idx="1">
                  <c:v>1.1840324763193504E-2</c:v>
                </c:pt>
                <c:pt idx="2">
                  <c:v>1.9839888618169162E-2</c:v>
                </c:pt>
              </c:numCache>
            </c:numRef>
          </c:yVal>
          <c:smooth val="0"/>
          <c:extLst>
            <c:ext xmlns:c16="http://schemas.microsoft.com/office/drawing/2014/chart" uri="{C3380CC4-5D6E-409C-BE32-E72D297353CC}">
              <c16:uniqueId val="{00000000-29ED-4BF8-BE5D-1D6D039F4026}"/>
            </c:ext>
          </c:extLst>
        </c:ser>
        <c:dLbls>
          <c:showLegendKey val="0"/>
          <c:showVal val="0"/>
          <c:showCatName val="0"/>
          <c:showSerName val="0"/>
          <c:showPercent val="0"/>
          <c:showBubbleSize val="0"/>
        </c:dLbls>
        <c:axId val="354110080"/>
        <c:axId val="354116352"/>
      </c:scatterChart>
      <c:valAx>
        <c:axId val="354110080"/>
        <c:scaling>
          <c:orientation val="minMax"/>
          <c:min val="8.5000000000000023E-3"/>
        </c:scaling>
        <c:delete val="0"/>
        <c:axPos val="b"/>
        <c:title>
          <c:tx>
            <c:rich>
              <a:bodyPr/>
              <a:lstStyle/>
              <a:p>
                <a:pPr>
                  <a:defRPr sz="700">
                    <a:latin typeface="Times New Roman" panose="02020603050405020304" pitchFamily="18" charset="0"/>
                    <a:ea typeface="Tahoma" panose="020B0604030504040204" pitchFamily="34" charset="0"/>
                    <a:cs typeface="Times New Roman" panose="02020603050405020304" pitchFamily="18" charset="0"/>
                  </a:defRPr>
                </a:pPr>
                <a:r>
                  <a:rPr lang="en-GB" sz="1200" b="1" i="0" baseline="0">
                    <a:effectLst/>
                    <a:latin typeface="Times New Roman" panose="02020603050405020304" pitchFamily="18" charset="0"/>
                    <a:ea typeface="Tahoma" panose="020B0604030504040204" pitchFamily="34" charset="0"/>
                    <a:cs typeface="Times New Roman" panose="02020603050405020304" pitchFamily="18" charset="0"/>
                  </a:rPr>
                  <a:t>Experimental </a:t>
                </a:r>
                <a:r>
                  <a:rPr lang="en-GB" sz="1200" b="1" i="1" baseline="0">
                    <a:effectLst/>
                    <a:latin typeface="Times New Roman" panose="02020603050405020304" pitchFamily="18" charset="0"/>
                    <a:ea typeface="Tahoma" panose="020B0604030504040204" pitchFamily="34" charset="0"/>
                    <a:cs typeface="Times New Roman" panose="02020603050405020304" pitchFamily="18" charset="0"/>
                  </a:rPr>
                  <a:t>R </a:t>
                </a:r>
                <a:r>
                  <a:rPr lang="en-GB" sz="1200" b="1" i="0" baseline="0">
                    <a:effectLst/>
                    <a:latin typeface="Times New Roman" panose="02020603050405020304" pitchFamily="18" charset="0"/>
                    <a:ea typeface="Tahoma" panose="020B0604030504040204" pitchFamily="34" charset="0"/>
                    <a:cs typeface="Times New Roman" panose="02020603050405020304" pitchFamily="18" charset="0"/>
                  </a:rPr>
                  <a:t>(m</a:t>
                </a:r>
                <a:r>
                  <a:rPr lang="en-GB" sz="1200" b="1" i="0" baseline="30000">
                    <a:effectLst/>
                    <a:latin typeface="Times New Roman" panose="02020603050405020304" pitchFamily="18" charset="0"/>
                    <a:ea typeface="Tahoma" panose="020B0604030504040204" pitchFamily="34" charset="0"/>
                    <a:cs typeface="Times New Roman" panose="02020603050405020304" pitchFamily="18" charset="0"/>
                  </a:rPr>
                  <a:t>2</a:t>
                </a:r>
                <a:r>
                  <a:rPr lang="en-GB" sz="1200" b="1" i="0" baseline="0">
                    <a:effectLst/>
                    <a:latin typeface="Times New Roman" panose="02020603050405020304" pitchFamily="18" charset="0"/>
                    <a:ea typeface="Tahoma" panose="020B0604030504040204" pitchFamily="34" charset="0"/>
                    <a:cs typeface="Times New Roman" panose="02020603050405020304" pitchFamily="18" charset="0"/>
                  </a:rPr>
                  <a:t>.K/W)</a:t>
                </a:r>
                <a:endParaRPr lang="en-GB" sz="700">
                  <a:effectLst/>
                  <a:latin typeface="Times New Roman" panose="02020603050405020304" pitchFamily="18" charset="0"/>
                  <a:ea typeface="Tahoma" panose="020B0604030504040204" pitchFamily="34" charset="0"/>
                  <a:cs typeface="Times New Roman" panose="02020603050405020304" pitchFamily="18" charset="0"/>
                </a:endParaRPr>
              </a:p>
            </c:rich>
          </c:tx>
          <c:overlay val="0"/>
        </c:title>
        <c:numFmt formatCode="General" sourceLinked="1"/>
        <c:majorTickMark val="out"/>
        <c:minorTickMark val="none"/>
        <c:tickLblPos val="nextTo"/>
        <c:spPr>
          <a:ln w="19050">
            <a:solidFill>
              <a:schemeClr val="tx1">
                <a:shade val="95000"/>
                <a:satMod val="105000"/>
              </a:schemeClr>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116352"/>
        <c:crosses val="autoZero"/>
        <c:crossBetween val="midCat"/>
      </c:valAx>
      <c:valAx>
        <c:axId val="354116352"/>
        <c:scaling>
          <c:orientation val="minMax"/>
          <c:min val="1.0000000000000002E-2"/>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GB" sz="1200" b="1" i="0" u="none" strike="noStrike" baseline="0">
                    <a:effectLst/>
                    <a:latin typeface="Times New Roman" panose="02020603050405020304" pitchFamily="18" charset="0"/>
                    <a:cs typeface="Times New Roman" panose="02020603050405020304" pitchFamily="18" charset="0"/>
                  </a:rPr>
                  <a:t>Predicted </a:t>
                </a:r>
                <a:r>
                  <a:rPr lang="en-GB" sz="1200" b="1" i="1" u="none" strike="noStrike" baseline="0">
                    <a:effectLst/>
                    <a:latin typeface="Times New Roman" panose="02020603050405020304" pitchFamily="18" charset="0"/>
                    <a:cs typeface="Times New Roman" panose="02020603050405020304" pitchFamily="18" charset="0"/>
                  </a:rPr>
                  <a:t>R </a:t>
                </a:r>
                <a:r>
                  <a:rPr lang="en-GB" sz="1200" b="1" i="0" u="none" strike="noStrike" baseline="0">
                    <a:effectLst/>
                    <a:latin typeface="Times New Roman" panose="02020603050405020304" pitchFamily="18" charset="0"/>
                    <a:cs typeface="Times New Roman" panose="02020603050405020304" pitchFamily="18" charset="0"/>
                  </a:rPr>
                  <a:t>(m</a:t>
                </a:r>
                <a:r>
                  <a:rPr lang="en-GB" sz="1200" b="1" i="0" u="none" strike="noStrike" baseline="30000">
                    <a:effectLst/>
                    <a:latin typeface="Times New Roman" panose="02020603050405020304" pitchFamily="18" charset="0"/>
                    <a:cs typeface="Times New Roman" panose="02020603050405020304" pitchFamily="18" charset="0"/>
                  </a:rPr>
                  <a:t>2</a:t>
                </a:r>
                <a:r>
                  <a:rPr lang="en-GB" sz="1200" b="1" i="0" u="none" strike="noStrike" baseline="0">
                    <a:effectLst/>
                    <a:latin typeface="Times New Roman" panose="02020603050405020304" pitchFamily="18" charset="0"/>
                    <a:cs typeface="Times New Roman" panose="02020603050405020304" pitchFamily="18" charset="0"/>
                  </a:rPr>
                  <a:t>.K/W)</a:t>
                </a:r>
                <a:endParaRPr lang="en-GB" sz="12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110080"/>
        <c:crosses val="autoZero"/>
        <c:crossBetween val="midCat"/>
      </c:valAx>
      <c:spPr>
        <a:noFill/>
        <a:ln w="25400">
          <a:noFill/>
        </a:ln>
      </c:spPr>
    </c:plotArea>
    <c:plotVisOnly val="1"/>
    <c:dispBlanksAs val="gap"/>
    <c:showDLblsOverMax val="0"/>
  </c:chart>
  <c:spPr>
    <a:ln w="19050">
      <a:solidFill>
        <a:schemeClr val="tx1">
          <a:shade val="95000"/>
          <a:satMod val="105000"/>
        </a:schemeClr>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marker>
            <c:symbol val="none"/>
          </c:marker>
          <c:val>
            <c:numRef>
              <c:f>Sheet1!$D$1:$D$360</c:f>
              <c:numCache>
                <c:formatCode>General</c:formatCode>
                <c:ptCount val="360"/>
                <c:pt idx="0">
                  <c:v>4.6320030008258239E-2</c:v>
                </c:pt>
                <c:pt idx="1">
                  <c:v>6.4016637741661331E-2</c:v>
                </c:pt>
                <c:pt idx="2">
                  <c:v>7.2085759262397797E-2</c:v>
                </c:pt>
                <c:pt idx="3">
                  <c:v>4.7050299120506178E-2</c:v>
                </c:pt>
                <c:pt idx="4">
                  <c:v>4.609800695435573E-2</c:v>
                </c:pt>
                <c:pt idx="5">
                  <c:v>2.824795693704174E-2</c:v>
                </c:pt>
                <c:pt idx="6">
                  <c:v>4.0373340959888093E-2</c:v>
                </c:pt>
                <c:pt idx="7">
                  <c:v>3.1831751256361507E-2</c:v>
                </c:pt>
                <c:pt idx="8">
                  <c:v>3.9379661765237328E-2</c:v>
                </c:pt>
                <c:pt idx="9">
                  <c:v>4.1585436310091817E-2</c:v>
                </c:pt>
                <c:pt idx="10">
                  <c:v>3.4065820072715969E-2</c:v>
                </c:pt>
                <c:pt idx="11">
                  <c:v>4.6217545813821648E-2</c:v>
                </c:pt>
                <c:pt idx="12">
                  <c:v>4.5394576573919432E-2</c:v>
                </c:pt>
                <c:pt idx="13">
                  <c:v>6.7419533328415326E-2</c:v>
                </c:pt>
                <c:pt idx="14">
                  <c:v>9.4565362713745271E-2</c:v>
                </c:pt>
                <c:pt idx="15">
                  <c:v>7.563155334556515E-2</c:v>
                </c:pt>
                <c:pt idx="16">
                  <c:v>5.1860119369874891E-2</c:v>
                </c:pt>
                <c:pt idx="17">
                  <c:v>6.3648180294932022E-2</c:v>
                </c:pt>
                <c:pt idx="18">
                  <c:v>6.1608812987503869E-2</c:v>
                </c:pt>
                <c:pt idx="19">
                  <c:v>5.4350597477741402E-2</c:v>
                </c:pt>
                <c:pt idx="20">
                  <c:v>5.425997060661869E-2</c:v>
                </c:pt>
                <c:pt idx="21">
                  <c:v>6.5043673645849287E-2</c:v>
                </c:pt>
                <c:pt idx="22">
                  <c:v>6.4377611584335082E-2</c:v>
                </c:pt>
                <c:pt idx="23">
                  <c:v>5.283445763715644E-2</c:v>
                </c:pt>
                <c:pt idx="24">
                  <c:v>6.436131664002076E-2</c:v>
                </c:pt>
                <c:pt idx="25">
                  <c:v>7.0734571119550838E-2</c:v>
                </c:pt>
                <c:pt idx="26">
                  <c:v>6.051126506066451E-2</c:v>
                </c:pt>
                <c:pt idx="27">
                  <c:v>7.8417200701811574E-2</c:v>
                </c:pt>
                <c:pt idx="28">
                  <c:v>8.4926636894608221E-2</c:v>
                </c:pt>
                <c:pt idx="29">
                  <c:v>0.10046850627476056</c:v>
                </c:pt>
                <c:pt idx="30">
                  <c:v>0.11452758542367181</c:v>
                </c:pt>
                <c:pt idx="31">
                  <c:v>0.10121707968611182</c:v>
                </c:pt>
                <c:pt idx="32">
                  <c:v>0.10104317464424306</c:v>
                </c:pt>
                <c:pt idx="33">
                  <c:v>0.1171961860884061</c:v>
                </c:pt>
                <c:pt idx="34">
                  <c:v>0.1285834694854624</c:v>
                </c:pt>
                <c:pt idx="35">
                  <c:v>0.12047309583990429</c:v>
                </c:pt>
                <c:pt idx="36">
                  <c:v>0.1104244474434084</c:v>
                </c:pt>
                <c:pt idx="37">
                  <c:v>0.11246415556012979</c:v>
                </c:pt>
                <c:pt idx="38">
                  <c:v>0.11716033721091468</c:v>
                </c:pt>
                <c:pt idx="39">
                  <c:v>0.11191215810881516</c:v>
                </c:pt>
                <c:pt idx="40">
                  <c:v>0.11481020152976518</c:v>
                </c:pt>
                <c:pt idx="41">
                  <c:v>8.7265128258252389E-2</c:v>
                </c:pt>
                <c:pt idx="42">
                  <c:v>9.9434263674067713E-2</c:v>
                </c:pt>
                <c:pt idx="43">
                  <c:v>9.5720109800233821E-2</c:v>
                </c:pt>
                <c:pt idx="44">
                  <c:v>0.10001870901013854</c:v>
                </c:pt>
                <c:pt idx="45">
                  <c:v>0.11614655026798615</c:v>
                </c:pt>
                <c:pt idx="46">
                  <c:v>0.13062941867235911</c:v>
                </c:pt>
                <c:pt idx="47">
                  <c:v>0.12258553833987396</c:v>
                </c:pt>
                <c:pt idx="48">
                  <c:v>0.12180015042470171</c:v>
                </c:pt>
                <c:pt idx="49">
                  <c:v>0.1310776183934208</c:v>
                </c:pt>
                <c:pt idx="50">
                  <c:v>0.13229865998756196</c:v>
                </c:pt>
                <c:pt idx="51">
                  <c:v>0.11692424157329495</c:v>
                </c:pt>
                <c:pt idx="52">
                  <c:v>0.13659788401450346</c:v>
                </c:pt>
                <c:pt idx="53">
                  <c:v>0.15291113262785339</c:v>
                </c:pt>
                <c:pt idx="54">
                  <c:v>0.14942649251217133</c:v>
                </c:pt>
                <c:pt idx="55">
                  <c:v>0.14456944177496878</c:v>
                </c:pt>
                <c:pt idx="56">
                  <c:v>0.15240406520164584</c:v>
                </c:pt>
                <c:pt idx="57">
                  <c:v>0.13693632184268778</c:v>
                </c:pt>
                <c:pt idx="58">
                  <c:v>0.11953086464808638</c:v>
                </c:pt>
                <c:pt idx="59">
                  <c:v>0.14653496706894709</c:v>
                </c:pt>
                <c:pt idx="60">
                  <c:v>0.14723138955829906</c:v>
                </c:pt>
                <c:pt idx="61">
                  <c:v>0.14171792592268617</c:v>
                </c:pt>
                <c:pt idx="62">
                  <c:v>0.13986591142380678</c:v>
                </c:pt>
                <c:pt idx="63">
                  <c:v>0.14126064505400882</c:v>
                </c:pt>
                <c:pt idx="64">
                  <c:v>0.14063639603261069</c:v>
                </c:pt>
                <c:pt idx="65">
                  <c:v>0.14247169667575332</c:v>
                </c:pt>
                <c:pt idx="66">
                  <c:v>0.14798648094737588</c:v>
                </c:pt>
                <c:pt idx="67">
                  <c:v>0.13526271390842015</c:v>
                </c:pt>
                <c:pt idx="68">
                  <c:v>0.12831325741759003</c:v>
                </c:pt>
                <c:pt idx="69">
                  <c:v>0.10871346409002536</c:v>
                </c:pt>
                <c:pt idx="70">
                  <c:v>0.11393114076041511</c:v>
                </c:pt>
                <c:pt idx="71">
                  <c:v>0.11620056854090244</c:v>
                </c:pt>
                <c:pt idx="72">
                  <c:v>0.11201436539570131</c:v>
                </c:pt>
                <c:pt idx="73">
                  <c:v>0.12441543573568636</c:v>
                </c:pt>
                <c:pt idx="74">
                  <c:v>0.1200113702500325</c:v>
                </c:pt>
                <c:pt idx="75">
                  <c:v>0.14232310382407198</c:v>
                </c:pt>
                <c:pt idx="76">
                  <c:v>0.14497756800334671</c:v>
                </c:pt>
                <c:pt idx="77">
                  <c:v>0.14450884162258459</c:v>
                </c:pt>
                <c:pt idx="78">
                  <c:v>0.11983025851165885</c:v>
                </c:pt>
                <c:pt idx="79">
                  <c:v>0.11568413595933524</c:v>
                </c:pt>
                <c:pt idx="80">
                  <c:v>0.1327693247211772</c:v>
                </c:pt>
                <c:pt idx="81">
                  <c:v>0.10941301776475543</c:v>
                </c:pt>
                <c:pt idx="82">
                  <c:v>0.10449224989017791</c:v>
                </c:pt>
                <c:pt idx="83">
                  <c:v>9.3867612488189645E-2</c:v>
                </c:pt>
                <c:pt idx="84">
                  <c:v>9.0821948942081843E-2</c:v>
                </c:pt>
                <c:pt idx="85">
                  <c:v>7.4551620999049772E-2</c:v>
                </c:pt>
                <c:pt idx="86">
                  <c:v>6.1716217616105684E-2</c:v>
                </c:pt>
                <c:pt idx="87">
                  <c:v>6.4526339339694871E-2</c:v>
                </c:pt>
                <c:pt idx="88">
                  <c:v>6.6097470179719453E-2</c:v>
                </c:pt>
                <c:pt idx="89">
                  <c:v>5.7495138319936689E-2</c:v>
                </c:pt>
                <c:pt idx="90">
                  <c:v>6.3539249124705766E-2</c:v>
                </c:pt>
                <c:pt idx="91">
                  <c:v>7.9016144633215823E-2</c:v>
                </c:pt>
                <c:pt idx="92">
                  <c:v>9.1371035314020022E-2</c:v>
                </c:pt>
                <c:pt idx="93">
                  <c:v>8.132460927812124E-2</c:v>
                </c:pt>
                <c:pt idx="94">
                  <c:v>8.6821643065741583E-2</c:v>
                </c:pt>
                <c:pt idx="95">
                  <c:v>7.967915361148159E-2</c:v>
                </c:pt>
                <c:pt idx="96">
                  <c:v>8.943616155581724E-2</c:v>
                </c:pt>
                <c:pt idx="97">
                  <c:v>8.3632449105989659E-2</c:v>
                </c:pt>
                <c:pt idx="98">
                  <c:v>6.6329192098080858E-2</c:v>
                </c:pt>
                <c:pt idx="99">
                  <c:v>8.9612139854217565E-2</c:v>
                </c:pt>
                <c:pt idx="100">
                  <c:v>9.6289303920449987E-2</c:v>
                </c:pt>
                <c:pt idx="101">
                  <c:v>0.12620643117075869</c:v>
                </c:pt>
                <c:pt idx="102">
                  <c:v>0.13765847543364962</c:v>
                </c:pt>
                <c:pt idx="103">
                  <c:v>0.1266135846726133</c:v>
                </c:pt>
                <c:pt idx="104">
                  <c:v>9.0009104578254506E-2</c:v>
                </c:pt>
                <c:pt idx="105">
                  <c:v>6.6761444784315005E-2</c:v>
                </c:pt>
                <c:pt idx="106">
                  <c:v>7.173483929386304E-2</c:v>
                </c:pt>
                <c:pt idx="107">
                  <c:v>7.4173798396960811E-2</c:v>
                </c:pt>
                <c:pt idx="108">
                  <c:v>6.5387791628914282E-2</c:v>
                </c:pt>
                <c:pt idx="109">
                  <c:v>6.4018512192771881E-2</c:v>
                </c:pt>
                <c:pt idx="110">
                  <c:v>7.7654348801128759E-2</c:v>
                </c:pt>
                <c:pt idx="111">
                  <c:v>5.7379902177792763E-2</c:v>
                </c:pt>
                <c:pt idx="112">
                  <c:v>5.4563880193321257E-2</c:v>
                </c:pt>
                <c:pt idx="113">
                  <c:v>5.2015926018254666E-2</c:v>
                </c:pt>
                <c:pt idx="114">
                  <c:v>4.8525108734139843E-2</c:v>
                </c:pt>
                <c:pt idx="115">
                  <c:v>4.5164097189438035E-2</c:v>
                </c:pt>
                <c:pt idx="116">
                  <c:v>5.2286272989805704E-2</c:v>
                </c:pt>
                <c:pt idx="117">
                  <c:v>6.0286884742486224E-2</c:v>
                </c:pt>
                <c:pt idx="118">
                  <c:v>5.530156900788219E-2</c:v>
                </c:pt>
                <c:pt idx="119">
                  <c:v>5.4496485155660856E-2</c:v>
                </c:pt>
                <c:pt idx="120">
                  <c:v>3.6953319706168442E-2</c:v>
                </c:pt>
                <c:pt idx="121">
                  <c:v>3.7125975113963428E-2</c:v>
                </c:pt>
                <c:pt idx="122">
                  <c:v>3.7776913763107656E-2</c:v>
                </c:pt>
                <c:pt idx="123">
                  <c:v>2.2615856166550152E-2</c:v>
                </c:pt>
                <c:pt idx="124">
                  <c:v>2.3917598561159936E-2</c:v>
                </c:pt>
                <c:pt idx="125">
                  <c:v>3.9923266787715406E-2</c:v>
                </c:pt>
                <c:pt idx="126">
                  <c:v>3.180866142677119E-2</c:v>
                </c:pt>
                <c:pt idx="127">
                  <c:v>3.4151242501929469E-2</c:v>
                </c:pt>
                <c:pt idx="128">
                  <c:v>2.2207176123071326E-2</c:v>
                </c:pt>
                <c:pt idx="129">
                  <c:v>2.3052681377463191E-2</c:v>
                </c:pt>
                <c:pt idx="130">
                  <c:v>2.4076664198402709E-2</c:v>
                </c:pt>
                <c:pt idx="131">
                  <c:v>3.5303916331886676E-2</c:v>
                </c:pt>
                <c:pt idx="132">
                  <c:v>4.3436754989998327E-2</c:v>
                </c:pt>
                <c:pt idx="133">
                  <c:v>4.8948209270822218E-2</c:v>
                </c:pt>
                <c:pt idx="134">
                  <c:v>5.3332443915748318E-2</c:v>
                </c:pt>
                <c:pt idx="135">
                  <c:v>4.0410922284618067E-2</c:v>
                </c:pt>
                <c:pt idx="136">
                  <c:v>3.7327883319394406E-2</c:v>
                </c:pt>
                <c:pt idx="137">
                  <c:v>7.5761976801822506E-3</c:v>
                </c:pt>
                <c:pt idx="138">
                  <c:v>4.7866026162934894E-3</c:v>
                </c:pt>
                <c:pt idx="139">
                  <c:v>5.9005803911256205E-3</c:v>
                </c:pt>
                <c:pt idx="140">
                  <c:v>7.350021013023067E-3</c:v>
                </c:pt>
                <c:pt idx="141">
                  <c:v>1.1961958866732347E-2</c:v>
                </c:pt>
                <c:pt idx="142">
                  <c:v>6.0407169122280724E-3</c:v>
                </c:pt>
                <c:pt idx="143">
                  <c:v>0</c:v>
                </c:pt>
                <c:pt idx="144">
                  <c:v>3.6251245462710635E-3</c:v>
                </c:pt>
                <c:pt idx="145">
                  <c:v>6.4960594280523143E-3</c:v>
                </c:pt>
                <c:pt idx="146">
                  <c:v>3.8375786692575797E-2</c:v>
                </c:pt>
                <c:pt idx="147">
                  <c:v>4.2554712139335926E-2</c:v>
                </c:pt>
                <c:pt idx="148">
                  <c:v>4.2740879215553695E-2</c:v>
                </c:pt>
                <c:pt idx="149">
                  <c:v>3.7856450131825703E-2</c:v>
                </c:pt>
                <c:pt idx="150">
                  <c:v>1.9507718016947173E-2</c:v>
                </c:pt>
                <c:pt idx="151">
                  <c:v>6.918045234339365E-3</c:v>
                </c:pt>
                <c:pt idx="152">
                  <c:v>1.0305128689944043E-2</c:v>
                </c:pt>
                <c:pt idx="153">
                  <c:v>1.6363106172816E-2</c:v>
                </c:pt>
                <c:pt idx="154">
                  <c:v>9.3082615083666109E-3</c:v>
                </c:pt>
                <c:pt idx="155">
                  <c:v>1.709045710549395E-2</c:v>
                </c:pt>
                <c:pt idx="156">
                  <c:v>4.7198323956700872E-3</c:v>
                </c:pt>
                <c:pt idx="157">
                  <c:v>9.6934328108324586E-3</c:v>
                </c:pt>
                <c:pt idx="158">
                  <c:v>1.4079257899125119E-2</c:v>
                </c:pt>
                <c:pt idx="159">
                  <c:v>1.8580880044856141E-2</c:v>
                </c:pt>
                <c:pt idx="160">
                  <c:v>3.1581654036960671E-2</c:v>
                </c:pt>
                <c:pt idx="161">
                  <c:v>3.9878130856994209E-2</c:v>
                </c:pt>
                <c:pt idx="162">
                  <c:v>3.5302112882712011E-2</c:v>
                </c:pt>
                <c:pt idx="163">
                  <c:v>3.8231567560152557E-2</c:v>
                </c:pt>
                <c:pt idx="164">
                  <c:v>4.3961920809694632E-2</c:v>
                </c:pt>
                <c:pt idx="165">
                  <c:v>4.1393092065441284E-2</c:v>
                </c:pt>
                <c:pt idx="166">
                  <c:v>5.7584238649435404E-2</c:v>
                </c:pt>
                <c:pt idx="167">
                  <c:v>6.6922100864924339E-2</c:v>
                </c:pt>
                <c:pt idx="168">
                  <c:v>6.4585001139226161E-2</c:v>
                </c:pt>
                <c:pt idx="169">
                  <c:v>4.3008315107728068E-2</c:v>
                </c:pt>
                <c:pt idx="170">
                  <c:v>4.4897910931337437E-2</c:v>
                </c:pt>
                <c:pt idx="171">
                  <c:v>5.268628369689754E-2</c:v>
                </c:pt>
                <c:pt idx="172">
                  <c:v>0.10572452399059573</c:v>
                </c:pt>
                <c:pt idx="173">
                  <c:v>7.7853835840541841E-2</c:v>
                </c:pt>
                <c:pt idx="174">
                  <c:v>6.5411854185028151E-2</c:v>
                </c:pt>
                <c:pt idx="175">
                  <c:v>5.0803205851013944E-2</c:v>
                </c:pt>
                <c:pt idx="176">
                  <c:v>6.6759435429526004E-2</c:v>
                </c:pt>
                <c:pt idx="177">
                  <c:v>6.9832349518674341E-2</c:v>
                </c:pt>
                <c:pt idx="178">
                  <c:v>8.1695360087383539E-2</c:v>
                </c:pt>
                <c:pt idx="179">
                  <c:v>6.9690970463691659E-2</c:v>
                </c:pt>
                <c:pt idx="180">
                  <c:v>4.0533372223460429E-2</c:v>
                </c:pt>
                <c:pt idx="181">
                  <c:v>5.3004684778739763E-2</c:v>
                </c:pt>
                <c:pt idx="182">
                  <c:v>6.120776565214614E-2</c:v>
                </c:pt>
                <c:pt idx="183">
                  <c:v>7.5095644932950512E-2</c:v>
                </c:pt>
                <c:pt idx="184">
                  <c:v>3.9931176403386948E-2</c:v>
                </c:pt>
                <c:pt idx="185">
                  <c:v>3.9329179388734481E-2</c:v>
                </c:pt>
                <c:pt idx="186">
                  <c:v>2.386213184874908E-2</c:v>
                </c:pt>
                <c:pt idx="187">
                  <c:v>2.7367781437296346E-2</c:v>
                </c:pt>
                <c:pt idx="188">
                  <c:v>3.0267216496192351E-2</c:v>
                </c:pt>
                <c:pt idx="189">
                  <c:v>2.4062172703263052E-2</c:v>
                </c:pt>
                <c:pt idx="190">
                  <c:v>3.095768192311299E-2</c:v>
                </c:pt>
                <c:pt idx="191">
                  <c:v>2.9932378466163589E-2</c:v>
                </c:pt>
                <c:pt idx="192">
                  <c:v>2.0528576752702365E-2</c:v>
                </c:pt>
                <c:pt idx="193">
                  <c:v>2.9802856734494565E-2</c:v>
                </c:pt>
                <c:pt idx="194">
                  <c:v>4.1919713424825922E-2</c:v>
                </c:pt>
                <c:pt idx="195">
                  <c:v>0.10316609702996771</c:v>
                </c:pt>
                <c:pt idx="196">
                  <c:v>9.3004221846117119E-2</c:v>
                </c:pt>
                <c:pt idx="197">
                  <c:v>7.4630177541050946E-2</c:v>
                </c:pt>
                <c:pt idx="198">
                  <c:v>6.4452632229923035E-2</c:v>
                </c:pt>
                <c:pt idx="199">
                  <c:v>6.2377146237646564E-2</c:v>
                </c:pt>
                <c:pt idx="200">
                  <c:v>5.100449633960169E-2</c:v>
                </c:pt>
                <c:pt idx="201">
                  <c:v>5.1775186854019939E-2</c:v>
                </c:pt>
                <c:pt idx="202">
                  <c:v>5.332169422263644E-2</c:v>
                </c:pt>
                <c:pt idx="203">
                  <c:v>5.1017532295053236E-2</c:v>
                </c:pt>
                <c:pt idx="204">
                  <c:v>3.3926031461099848E-2</c:v>
                </c:pt>
                <c:pt idx="205">
                  <c:v>5.2514189204396988E-2</c:v>
                </c:pt>
                <c:pt idx="206">
                  <c:v>6.4469204081787801E-2</c:v>
                </c:pt>
                <c:pt idx="207">
                  <c:v>6.3776175484977049E-2</c:v>
                </c:pt>
                <c:pt idx="208">
                  <c:v>6.3868044889979991E-2</c:v>
                </c:pt>
                <c:pt idx="209">
                  <c:v>6.4434881745920602E-2</c:v>
                </c:pt>
                <c:pt idx="210">
                  <c:v>8.5971281278926615E-2</c:v>
                </c:pt>
                <c:pt idx="211">
                  <c:v>0.10292895766388854</c:v>
                </c:pt>
                <c:pt idx="212">
                  <c:v>9.7109638988526426E-2</c:v>
                </c:pt>
                <c:pt idx="213">
                  <c:v>9.2021079338770351E-2</c:v>
                </c:pt>
                <c:pt idx="214">
                  <c:v>0.1030237452484617</c:v>
                </c:pt>
                <c:pt idx="215">
                  <c:v>0.13534023382215565</c:v>
                </c:pt>
                <c:pt idx="216">
                  <c:v>0.1340749580218803</c:v>
                </c:pt>
                <c:pt idx="217">
                  <c:v>0.12463356788349556</c:v>
                </c:pt>
                <c:pt idx="218">
                  <c:v>0.1305756134052507</c:v>
                </c:pt>
                <c:pt idx="219">
                  <c:v>0.11724514192328472</c:v>
                </c:pt>
                <c:pt idx="220">
                  <c:v>0.12324376178765273</c:v>
                </c:pt>
                <c:pt idx="221">
                  <c:v>0.11621339149054566</c:v>
                </c:pt>
                <c:pt idx="222">
                  <c:v>0.10791087950595157</c:v>
                </c:pt>
                <c:pt idx="223">
                  <c:v>0.11338572518856882</c:v>
                </c:pt>
                <c:pt idx="224">
                  <c:v>9.1102143882157316E-2</c:v>
                </c:pt>
                <c:pt idx="225">
                  <c:v>9.4788422395913452E-2</c:v>
                </c:pt>
                <c:pt idx="226">
                  <c:v>0.10974230344338798</c:v>
                </c:pt>
                <c:pt idx="227">
                  <c:v>0.11371077915181527</c:v>
                </c:pt>
                <c:pt idx="228">
                  <c:v>0.1312032634193836</c:v>
                </c:pt>
                <c:pt idx="229">
                  <c:v>0.1291072507674067</c:v>
                </c:pt>
                <c:pt idx="230">
                  <c:v>0.12063721681499096</c:v>
                </c:pt>
                <c:pt idx="231">
                  <c:v>0.14492181728319187</c:v>
                </c:pt>
                <c:pt idx="232">
                  <c:v>0.12609091102087078</c:v>
                </c:pt>
                <c:pt idx="233">
                  <c:v>0.14025905624368673</c:v>
                </c:pt>
                <c:pt idx="234">
                  <c:v>0.14698593586551323</c:v>
                </c:pt>
                <c:pt idx="235">
                  <c:v>0.15250675530169677</c:v>
                </c:pt>
                <c:pt idx="236">
                  <c:v>0.13918654359948435</c:v>
                </c:pt>
                <c:pt idx="237">
                  <c:v>0.14324945898299801</c:v>
                </c:pt>
                <c:pt idx="238">
                  <c:v>0.17274286087958779</c:v>
                </c:pt>
                <c:pt idx="239">
                  <c:v>0.14986484426470859</c:v>
                </c:pt>
                <c:pt idx="240">
                  <c:v>0.15359126727308481</c:v>
                </c:pt>
                <c:pt idx="241">
                  <c:v>0.15603619053880746</c:v>
                </c:pt>
                <c:pt idx="242">
                  <c:v>0.14843835856872323</c:v>
                </c:pt>
                <c:pt idx="243">
                  <c:v>0.14512178713576973</c:v>
                </c:pt>
                <c:pt idx="244">
                  <c:v>0.13405886898318053</c:v>
                </c:pt>
                <c:pt idx="245">
                  <c:v>0.14877547576089767</c:v>
                </c:pt>
                <c:pt idx="246">
                  <c:v>0.1445978709501472</c:v>
                </c:pt>
                <c:pt idx="247">
                  <c:v>0.15388400825525306</c:v>
                </c:pt>
                <c:pt idx="248">
                  <c:v>0.15672651396185611</c:v>
                </c:pt>
                <c:pt idx="249">
                  <c:v>0.14322220843995748</c:v>
                </c:pt>
                <c:pt idx="250">
                  <c:v>0.13693597393320123</c:v>
                </c:pt>
                <c:pt idx="251">
                  <c:v>0.12418606398140675</c:v>
                </c:pt>
                <c:pt idx="252">
                  <c:v>0.11950125684077029</c:v>
                </c:pt>
                <c:pt idx="253">
                  <c:v>0.11917030261664152</c:v>
                </c:pt>
                <c:pt idx="254">
                  <c:v>0.13705974450805347</c:v>
                </c:pt>
                <c:pt idx="255">
                  <c:v>0.12552171690065483</c:v>
                </c:pt>
                <c:pt idx="256">
                  <c:v>0.14633991765053467</c:v>
                </c:pt>
                <c:pt idx="257">
                  <c:v>0.14116128494475655</c:v>
                </c:pt>
                <c:pt idx="258">
                  <c:v>0.1488000211301761</c:v>
                </c:pt>
                <c:pt idx="259">
                  <c:v>0.13255971990588278</c:v>
                </c:pt>
                <c:pt idx="260">
                  <c:v>0.13589909716068216</c:v>
                </c:pt>
                <c:pt idx="261">
                  <c:v>0.13997054697690436</c:v>
                </c:pt>
                <c:pt idx="262">
                  <c:v>0.12875154526838495</c:v>
                </c:pt>
                <c:pt idx="263">
                  <c:v>0.1118603621964962</c:v>
                </c:pt>
                <c:pt idx="264">
                  <c:v>0.11215795971108755</c:v>
                </c:pt>
                <c:pt idx="265">
                  <c:v>0.1042226626393421</c:v>
                </c:pt>
                <c:pt idx="266">
                  <c:v>0.11372583156224914</c:v>
                </c:pt>
                <c:pt idx="267">
                  <c:v>0.10691144915448425</c:v>
                </c:pt>
                <c:pt idx="268">
                  <c:v>7.7254686003523254E-2</c:v>
                </c:pt>
                <c:pt idx="269">
                  <c:v>0.11687688328197643</c:v>
                </c:pt>
                <c:pt idx="270">
                  <c:v>8.1252982525074513E-2</c:v>
                </c:pt>
                <c:pt idx="271">
                  <c:v>9.884912251902378E-2</c:v>
                </c:pt>
                <c:pt idx="272">
                  <c:v>8.8861770093885184E-2</c:v>
                </c:pt>
                <c:pt idx="273">
                  <c:v>0.10329838783714118</c:v>
                </c:pt>
                <c:pt idx="274">
                  <c:v>0.1036894523002958</c:v>
                </c:pt>
                <c:pt idx="275">
                  <c:v>9.1497369058762157E-2</c:v>
                </c:pt>
                <c:pt idx="276">
                  <c:v>7.9991313623148486E-2</c:v>
                </c:pt>
                <c:pt idx="277">
                  <c:v>9.5023822214560294E-2</c:v>
                </c:pt>
                <c:pt idx="278">
                  <c:v>9.9569607564489404E-2</c:v>
                </c:pt>
                <c:pt idx="279">
                  <c:v>8.6321853337975041E-2</c:v>
                </c:pt>
                <c:pt idx="280">
                  <c:v>9.309421680000951E-2</c:v>
                </c:pt>
                <c:pt idx="281">
                  <c:v>8.7564252314467961E-2</c:v>
                </c:pt>
                <c:pt idx="282">
                  <c:v>0.12062847647666808</c:v>
                </c:pt>
                <c:pt idx="283">
                  <c:v>0.15927135115193192</c:v>
                </c:pt>
                <c:pt idx="284">
                  <c:v>0.15492262457520423</c:v>
                </c:pt>
                <c:pt idx="285">
                  <c:v>0.12946593124754724</c:v>
                </c:pt>
                <c:pt idx="286">
                  <c:v>0.10543871279738193</c:v>
                </c:pt>
                <c:pt idx="287">
                  <c:v>0.10381766049614871</c:v>
                </c:pt>
                <c:pt idx="288">
                  <c:v>9.093455091239977E-2</c:v>
                </c:pt>
                <c:pt idx="289">
                  <c:v>8.4867492281912149E-2</c:v>
                </c:pt>
                <c:pt idx="290">
                  <c:v>8.2355173978528873E-2</c:v>
                </c:pt>
                <c:pt idx="291">
                  <c:v>9.1618640365466852E-2</c:v>
                </c:pt>
                <c:pt idx="292">
                  <c:v>7.2904432885171566E-2</c:v>
                </c:pt>
                <c:pt idx="293">
                  <c:v>6.8915700324400753E-2</c:v>
                </c:pt>
                <c:pt idx="294">
                  <c:v>7.2564326511491029E-2</c:v>
                </c:pt>
                <c:pt idx="295">
                  <c:v>6.4186445971822215E-2</c:v>
                </c:pt>
                <c:pt idx="296">
                  <c:v>6.8519786429016571E-2</c:v>
                </c:pt>
                <c:pt idx="297">
                  <c:v>6.5505044226040976E-2</c:v>
                </c:pt>
                <c:pt idx="298">
                  <c:v>6.774930182021266E-2</c:v>
                </c:pt>
                <c:pt idx="299">
                  <c:v>6.3940090554449158E-2</c:v>
                </c:pt>
                <c:pt idx="300">
                  <c:v>6.5267074137310699E-2</c:v>
                </c:pt>
                <c:pt idx="301">
                  <c:v>5.556962971709356E-2</c:v>
                </c:pt>
                <c:pt idx="302">
                  <c:v>5.0444312365065302E-2</c:v>
                </c:pt>
                <c:pt idx="303">
                  <c:v>6.2026020363497247E-2</c:v>
                </c:pt>
                <c:pt idx="304">
                  <c:v>4.6355112064840664E-2</c:v>
                </c:pt>
                <c:pt idx="305">
                  <c:v>4.3981261737063848E-2</c:v>
                </c:pt>
                <c:pt idx="306">
                  <c:v>4.7341101749821535E-2</c:v>
                </c:pt>
                <c:pt idx="307">
                  <c:v>3.543454569375748E-2</c:v>
                </c:pt>
                <c:pt idx="308">
                  <c:v>4.2638189115502767E-2</c:v>
                </c:pt>
                <c:pt idx="309">
                  <c:v>3.3871743380826658E-2</c:v>
                </c:pt>
                <c:pt idx="310">
                  <c:v>3.5229236495591509E-2</c:v>
                </c:pt>
                <c:pt idx="311">
                  <c:v>3.5989525226384433E-2</c:v>
                </c:pt>
                <c:pt idx="312">
                  <c:v>5.206792783618841E-2</c:v>
                </c:pt>
                <c:pt idx="313">
                  <c:v>6.5054345236831734E-2</c:v>
                </c:pt>
                <c:pt idx="314">
                  <c:v>7.1988337505998867E-2</c:v>
                </c:pt>
                <c:pt idx="315">
                  <c:v>5.3842351419396195E-2</c:v>
                </c:pt>
                <c:pt idx="316">
                  <c:v>5.3751795550209369E-2</c:v>
                </c:pt>
                <c:pt idx="317">
                  <c:v>4.3066557995836918E-2</c:v>
                </c:pt>
                <c:pt idx="318">
                  <c:v>3.7565228591087907E-2</c:v>
                </c:pt>
                <c:pt idx="319">
                  <c:v>2.4881535044816161E-2</c:v>
                </c:pt>
                <c:pt idx="320">
                  <c:v>2.1109145383067185E-2</c:v>
                </c:pt>
                <c:pt idx="321">
                  <c:v>2.2153299854027031E-2</c:v>
                </c:pt>
                <c:pt idx="322">
                  <c:v>2.7322368599024704E-2</c:v>
                </c:pt>
                <c:pt idx="323">
                  <c:v>2.3666457613299663E-2</c:v>
                </c:pt>
                <c:pt idx="324">
                  <c:v>1.6962461915449145E-2</c:v>
                </c:pt>
                <c:pt idx="325">
                  <c:v>1.5012684850877811E-2</c:v>
                </c:pt>
                <c:pt idx="326">
                  <c:v>5.5539674000290917E-2</c:v>
                </c:pt>
                <c:pt idx="327">
                  <c:v>5.6900220198304208E-2</c:v>
                </c:pt>
                <c:pt idx="328">
                  <c:v>6.4660923509401336E-2</c:v>
                </c:pt>
                <c:pt idx="329">
                  <c:v>5.8336965674043118E-2</c:v>
                </c:pt>
                <c:pt idx="330">
                  <c:v>3.6164878707747761E-2</c:v>
                </c:pt>
                <c:pt idx="331">
                  <c:v>2.7858624921125896E-2</c:v>
                </c:pt>
                <c:pt idx="332">
                  <c:v>3.0239752947343712E-2</c:v>
                </c:pt>
                <c:pt idx="333">
                  <c:v>3.5278050326598143E-2</c:v>
                </c:pt>
                <c:pt idx="334">
                  <c:v>2.7323057317803823E-2</c:v>
                </c:pt>
                <c:pt idx="335">
                  <c:v>3.7201343669037934E-2</c:v>
                </c:pt>
                <c:pt idx="336">
                  <c:v>2.3049216482985857E-2</c:v>
                </c:pt>
                <c:pt idx="337">
                  <c:v>2.3505389721461656E-2</c:v>
                </c:pt>
                <c:pt idx="338">
                  <c:v>2.8380389748087209E-2</c:v>
                </c:pt>
                <c:pt idx="339">
                  <c:v>3.8414127738020998E-2</c:v>
                </c:pt>
                <c:pt idx="340">
                  <c:v>5.156286976476987E-2</c:v>
                </c:pt>
                <c:pt idx="341">
                  <c:v>5.8234211672249847E-2</c:v>
                </c:pt>
                <c:pt idx="342">
                  <c:v>4.0283686815288267E-2</c:v>
                </c:pt>
                <c:pt idx="343">
                  <c:v>5.8577158123370499E-2</c:v>
                </c:pt>
                <c:pt idx="344">
                  <c:v>5.6903273281552647E-2</c:v>
                </c:pt>
                <c:pt idx="345">
                  <c:v>5.8449780650168925E-2</c:v>
                </c:pt>
                <c:pt idx="346">
                  <c:v>8.2300190079282798E-2</c:v>
                </c:pt>
                <c:pt idx="347">
                  <c:v>7.8412145363967678E-2</c:v>
                </c:pt>
                <c:pt idx="348">
                  <c:v>6.5284064900597683E-2</c:v>
                </c:pt>
                <c:pt idx="349">
                  <c:v>4.85977082137099E-2</c:v>
                </c:pt>
                <c:pt idx="350">
                  <c:v>6.0555293361184148E-2</c:v>
                </c:pt>
                <c:pt idx="351">
                  <c:v>0.10370596025041823</c:v>
                </c:pt>
                <c:pt idx="352">
                  <c:v>9.9941054192724588E-2</c:v>
                </c:pt>
                <c:pt idx="353">
                  <c:v>7.2700714130372157E-2</c:v>
                </c:pt>
                <c:pt idx="354">
                  <c:v>5.7599489865290288E-2</c:v>
                </c:pt>
                <c:pt idx="355">
                  <c:v>6.2583286158463647E-2</c:v>
                </c:pt>
                <c:pt idx="356">
                  <c:v>6.8472215131889946E-2</c:v>
                </c:pt>
                <c:pt idx="357">
                  <c:v>8.1189123383827333E-2</c:v>
                </c:pt>
                <c:pt idx="358">
                  <c:v>7.1440017954969681E-2</c:v>
                </c:pt>
                <c:pt idx="359">
                  <c:v>5.4780421897763887E-2</c:v>
                </c:pt>
              </c:numCache>
            </c:numRef>
          </c:val>
          <c:smooth val="0"/>
          <c:extLst>
            <c:ext xmlns:c16="http://schemas.microsoft.com/office/drawing/2014/chart" uri="{C3380CC4-5D6E-409C-BE32-E72D297353CC}">
              <c16:uniqueId val="{00000000-0242-4C25-AB75-2FC40414994F}"/>
            </c:ext>
          </c:extLst>
        </c:ser>
        <c:dLbls>
          <c:showLegendKey val="0"/>
          <c:showVal val="0"/>
          <c:showCatName val="0"/>
          <c:showSerName val="0"/>
          <c:showPercent val="0"/>
          <c:showBubbleSize val="0"/>
        </c:dLbls>
        <c:smooth val="0"/>
        <c:axId val="354135424"/>
        <c:axId val="354141696"/>
      </c:lineChart>
      <c:catAx>
        <c:axId val="354135424"/>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Angle of </a:t>
                </a:r>
                <a:r>
                  <a:rPr lang="en-GB" sz="1200" baseline="0">
                    <a:latin typeface="Times New Roman" panose="02020603050405020304" pitchFamily="18" charset="0"/>
                    <a:cs typeface="Times New Roman" panose="02020603050405020304" pitchFamily="18" charset="0"/>
                  </a:rPr>
                  <a:t> Orientation (Degree)</a:t>
                </a:r>
                <a:endParaRPr lang="en-GB" sz="1200">
                  <a:latin typeface="Times New Roman" panose="02020603050405020304" pitchFamily="18" charset="0"/>
                  <a:cs typeface="Times New Roman" panose="02020603050405020304" pitchFamily="18" charset="0"/>
                </a:endParaRPr>
              </a:p>
            </c:rich>
          </c:tx>
          <c:overlay val="0"/>
        </c:title>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141696"/>
        <c:crosses val="autoZero"/>
        <c:auto val="1"/>
        <c:lblAlgn val="ctr"/>
        <c:lblOffset val="100"/>
        <c:tickLblSkip val="50"/>
        <c:tickMarkSkip val="50"/>
        <c:noMultiLvlLbl val="0"/>
      </c:catAx>
      <c:valAx>
        <c:axId val="354141696"/>
        <c:scaling>
          <c:orientation val="minMax"/>
        </c:scaling>
        <c:delete val="0"/>
        <c:axPos val="l"/>
        <c:title>
          <c:tx>
            <c:rich>
              <a:bodyPr rot="-5400000" vert="horz"/>
              <a:lstStyle/>
              <a:p>
                <a:pPr>
                  <a:defRPr/>
                </a:pPr>
                <a:r>
                  <a:rPr lang="en-GB" sz="1200">
                    <a:latin typeface="Times New Roman" panose="02020603050405020304" pitchFamily="18" charset="0"/>
                    <a:cs typeface="Times New Roman" panose="02020603050405020304" pitchFamily="18" charset="0"/>
                  </a:rPr>
                  <a:t>FFT Alingment</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135424"/>
        <c:crosses val="autoZero"/>
        <c:crossBetween val="between"/>
        <c:majorUnit val="4.0000000000000008E-2"/>
      </c:valAx>
    </c:plotArea>
    <c:plotVisOnly val="1"/>
    <c:dispBlanksAs val="gap"/>
    <c:showDLblsOverMax val="0"/>
  </c:chart>
  <c:spPr>
    <a:ln w="19050">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Effective Thermal Conductivity (w/m.K)</c:v>
                </c:pt>
              </c:strCache>
            </c:strRef>
          </c:tx>
          <c:spPr>
            <a:ln w="19050">
              <a:solidFill>
                <a:schemeClr val="tx1"/>
              </a:solidFill>
            </a:ln>
          </c:spPr>
          <c:xVal>
            <c:numRef>
              <c:f>Sheet1!$A$2:$A$6</c:f>
              <c:numCache>
                <c:formatCode>General</c:formatCode>
                <c:ptCount val="5"/>
                <c:pt idx="0">
                  <c:v>5.17</c:v>
                </c:pt>
                <c:pt idx="1">
                  <c:v>7.85</c:v>
                </c:pt>
                <c:pt idx="2">
                  <c:v>10.52</c:v>
                </c:pt>
                <c:pt idx="3">
                  <c:v>13.2</c:v>
                </c:pt>
                <c:pt idx="4">
                  <c:v>15.95</c:v>
                </c:pt>
              </c:numCache>
            </c:numRef>
          </c:xVal>
          <c:yVal>
            <c:numRef>
              <c:f>Sheet1!$B$2:$B$6</c:f>
              <c:numCache>
                <c:formatCode>General</c:formatCode>
                <c:ptCount val="5"/>
                <c:pt idx="0">
                  <c:v>2.716E-2</c:v>
                </c:pt>
                <c:pt idx="1">
                  <c:v>2.775E-2</c:v>
                </c:pt>
                <c:pt idx="2">
                  <c:v>2.8369999999999999E-2</c:v>
                </c:pt>
                <c:pt idx="3">
                  <c:v>2.9049999999999999E-2</c:v>
                </c:pt>
                <c:pt idx="4">
                  <c:v>2.981E-2</c:v>
                </c:pt>
              </c:numCache>
            </c:numRef>
          </c:yVal>
          <c:smooth val="0"/>
          <c:extLst>
            <c:ext xmlns:c16="http://schemas.microsoft.com/office/drawing/2014/chart" uri="{C3380CC4-5D6E-409C-BE32-E72D297353CC}">
              <c16:uniqueId val="{00000000-DEFE-4709-B50A-96D8042196EC}"/>
            </c:ext>
          </c:extLst>
        </c:ser>
        <c:dLbls>
          <c:showLegendKey val="0"/>
          <c:showVal val="0"/>
          <c:showCatName val="0"/>
          <c:showSerName val="0"/>
          <c:showPercent val="0"/>
          <c:showBubbleSize val="0"/>
        </c:dLbls>
        <c:axId val="354493568"/>
        <c:axId val="354495488"/>
      </c:scatterChart>
      <c:valAx>
        <c:axId val="354493568"/>
        <c:scaling>
          <c:orientation val="minMax"/>
          <c:min val="4"/>
        </c:scaling>
        <c:delete val="0"/>
        <c:axPos val="b"/>
        <c:title>
          <c:tx>
            <c:rich>
              <a:bodyPr/>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Fibre Volume Fraction of Unit Cell (%)</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495488"/>
        <c:crosses val="autoZero"/>
        <c:crossBetween val="midCat"/>
      </c:valAx>
      <c:valAx>
        <c:axId val="354495488"/>
        <c:scaling>
          <c:orientation val="minMax"/>
          <c:max val="3.3000000000000008E-2"/>
          <c:min val="2.2000000000000006E-2"/>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Effective Thermal Conductivity</a:t>
                </a:r>
                <a:r>
                  <a:rPr lang="en-GB" sz="1200" baseline="0">
                    <a:latin typeface="Times New Roman" panose="02020603050405020304" pitchFamily="18" charset="0"/>
                    <a:cs typeface="Times New Roman" panose="02020603050405020304" pitchFamily="18" charset="0"/>
                  </a:rPr>
                  <a:t> </a:t>
                </a:r>
                <a:r>
                  <a:rPr lang="en-GB" sz="1200">
                    <a:latin typeface="Times New Roman" panose="02020603050405020304" pitchFamily="18" charset="0"/>
                    <a:cs typeface="Times New Roman" panose="02020603050405020304" pitchFamily="18" charset="0"/>
                  </a:rPr>
                  <a:t>(W/m.K)</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493568"/>
        <c:crosses val="autoZero"/>
        <c:crossBetween val="midCat"/>
        <c:majorUnit val="2.0000000000000005E-3"/>
        <c:minorUnit val="2.0000000000000005E-3"/>
      </c:valAx>
    </c:plotArea>
    <c:plotVisOnly val="1"/>
    <c:dispBlanksAs val="gap"/>
    <c:showDLblsOverMax val="0"/>
  </c:chart>
  <c:spPr>
    <a:ln w="19050">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1</c:f>
              <c:strCache>
                <c:ptCount val="1"/>
                <c:pt idx="0">
                  <c:v>Thermal Resistance (m2.K/W)</c:v>
                </c:pt>
              </c:strCache>
            </c:strRef>
          </c:tx>
          <c:spPr>
            <a:ln w="19050">
              <a:solidFill>
                <a:schemeClr val="tx1"/>
              </a:solidFill>
            </a:ln>
          </c:spPr>
          <c:xVal>
            <c:numRef>
              <c:f>Sheet1!$A$2:$A$6</c:f>
              <c:numCache>
                <c:formatCode>General</c:formatCode>
                <c:ptCount val="5"/>
                <c:pt idx="0">
                  <c:v>5.17</c:v>
                </c:pt>
                <c:pt idx="1">
                  <c:v>7.85</c:v>
                </c:pt>
                <c:pt idx="2">
                  <c:v>10.52</c:v>
                </c:pt>
                <c:pt idx="3">
                  <c:v>13.2</c:v>
                </c:pt>
                <c:pt idx="4">
                  <c:v>15.95</c:v>
                </c:pt>
              </c:numCache>
            </c:numRef>
          </c:xVal>
          <c:yVal>
            <c:numRef>
              <c:f>Sheet1!$C$2:$C$6</c:f>
              <c:numCache>
                <c:formatCode>General</c:formatCode>
                <c:ptCount val="5"/>
                <c:pt idx="0">
                  <c:v>1.9882179675994111E-2</c:v>
                </c:pt>
                <c:pt idx="1">
                  <c:v>1.9459459459459462E-2</c:v>
                </c:pt>
                <c:pt idx="2">
                  <c:v>1.9034191046880509E-2</c:v>
                </c:pt>
                <c:pt idx="3">
                  <c:v>1.8588640275387265E-2</c:v>
                </c:pt>
                <c:pt idx="4">
                  <c:v>1.8114726601811473E-2</c:v>
                </c:pt>
              </c:numCache>
            </c:numRef>
          </c:yVal>
          <c:smooth val="0"/>
          <c:extLst>
            <c:ext xmlns:c16="http://schemas.microsoft.com/office/drawing/2014/chart" uri="{C3380CC4-5D6E-409C-BE32-E72D297353CC}">
              <c16:uniqueId val="{00000000-8170-4A67-B43B-B9DB453F2CDE}"/>
            </c:ext>
          </c:extLst>
        </c:ser>
        <c:dLbls>
          <c:showLegendKey val="0"/>
          <c:showVal val="0"/>
          <c:showCatName val="0"/>
          <c:showSerName val="0"/>
          <c:showPercent val="0"/>
          <c:showBubbleSize val="0"/>
        </c:dLbls>
        <c:axId val="354519680"/>
        <c:axId val="354525952"/>
      </c:scatterChart>
      <c:valAx>
        <c:axId val="354519680"/>
        <c:scaling>
          <c:orientation val="minMax"/>
          <c:min val="4"/>
        </c:scaling>
        <c:delete val="0"/>
        <c:axPos val="b"/>
        <c:title>
          <c:tx>
            <c:rich>
              <a:bodyPr/>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Fibre Volume Fraction of Unit Cell (%)</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525952"/>
        <c:crosses val="autoZero"/>
        <c:crossBetween val="midCat"/>
      </c:valAx>
      <c:valAx>
        <c:axId val="354525952"/>
        <c:scaling>
          <c:orientation val="minMax"/>
          <c:min val="1.6000000000000004E-2"/>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Thermal Resistance (m</a:t>
                </a:r>
                <a:r>
                  <a:rPr lang="en-GB" sz="1200" baseline="30000">
                    <a:latin typeface="Times New Roman" panose="02020603050405020304" pitchFamily="18" charset="0"/>
                    <a:cs typeface="Times New Roman" panose="02020603050405020304" pitchFamily="18" charset="0"/>
                  </a:rPr>
                  <a:t>2</a:t>
                </a:r>
                <a:r>
                  <a:rPr lang="en-GB" sz="1200">
                    <a:latin typeface="Times New Roman" panose="02020603050405020304" pitchFamily="18" charset="0"/>
                    <a:cs typeface="Times New Roman" panose="02020603050405020304" pitchFamily="18" charset="0"/>
                  </a:rPr>
                  <a:t>.K/W)</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519680"/>
        <c:crosses val="autoZero"/>
        <c:crossBetween val="midCat"/>
        <c:minorUnit val="1.0000000000000002E-3"/>
      </c:valAx>
    </c:plotArea>
    <c:plotVisOnly val="1"/>
    <c:dispBlanksAs val="gap"/>
    <c:showDLblsOverMax val="0"/>
  </c:chart>
  <c:spPr>
    <a:ln w="19050">
      <a:solidFill>
        <a:schemeClr val="tx1"/>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1</c:f>
              <c:strCache>
                <c:ptCount val="1"/>
                <c:pt idx="0">
                  <c:v>Polypropylene Fibre</c:v>
                </c:pt>
              </c:strCache>
            </c:strRef>
          </c:tx>
          <c:spPr>
            <a:ln>
              <a:prstDash val="sysDot"/>
            </a:ln>
          </c:spPr>
          <c:marker>
            <c:symbol val="none"/>
          </c:marker>
          <c:xVal>
            <c:numRef>
              <c:f>Sheet1!$A$2:$A$152</c:f>
              <c:numCache>
                <c:formatCode>0.00E+00</c:formatCode>
                <c:ptCount val="151"/>
                <c:pt idx="0" formatCode="General">
                  <c:v>0</c:v>
                </c:pt>
                <c:pt idx="1">
                  <c:v>0.1</c:v>
                </c:pt>
                <c:pt idx="2">
                  <c:v>0.2</c:v>
                </c:pt>
                <c:pt idx="3">
                  <c:v>0.3</c:v>
                </c:pt>
                <c:pt idx="4">
                  <c:v>0.4</c:v>
                </c:pt>
                <c:pt idx="5">
                  <c:v>0.5</c:v>
                </c:pt>
                <c:pt idx="6">
                  <c:v>0.6</c:v>
                </c:pt>
                <c:pt idx="7">
                  <c:v>0.7</c:v>
                </c:pt>
                <c:pt idx="8">
                  <c:v>0.8</c:v>
                </c:pt>
                <c:pt idx="9">
                  <c:v>0.9</c:v>
                </c:pt>
                <c:pt idx="10" formatCode="General">
                  <c:v>1</c:v>
                </c:pt>
                <c:pt idx="11" formatCode="General">
                  <c:v>1.1000000000000001</c:v>
                </c:pt>
                <c:pt idx="12" formatCode="General">
                  <c:v>1.2</c:v>
                </c:pt>
                <c:pt idx="13" formatCode="General">
                  <c:v>1.3</c:v>
                </c:pt>
                <c:pt idx="14" formatCode="General">
                  <c:v>1.4</c:v>
                </c:pt>
                <c:pt idx="15" formatCode="General">
                  <c:v>1.5</c:v>
                </c:pt>
                <c:pt idx="16" formatCode="General">
                  <c:v>1.6</c:v>
                </c:pt>
                <c:pt idx="17" formatCode="General">
                  <c:v>1.7</c:v>
                </c:pt>
                <c:pt idx="18" formatCode="General">
                  <c:v>1.8</c:v>
                </c:pt>
                <c:pt idx="19" formatCode="General">
                  <c:v>1.9</c:v>
                </c:pt>
                <c:pt idx="20" formatCode="General">
                  <c:v>2</c:v>
                </c:pt>
                <c:pt idx="21" formatCode="General">
                  <c:v>2.1</c:v>
                </c:pt>
                <c:pt idx="22" formatCode="General">
                  <c:v>2.2000000000000002</c:v>
                </c:pt>
                <c:pt idx="23" formatCode="General">
                  <c:v>2.2999999999999998</c:v>
                </c:pt>
                <c:pt idx="24" formatCode="General">
                  <c:v>2.4</c:v>
                </c:pt>
                <c:pt idx="25" formatCode="General">
                  <c:v>2.5</c:v>
                </c:pt>
                <c:pt idx="26" formatCode="General">
                  <c:v>2.6</c:v>
                </c:pt>
                <c:pt idx="27" formatCode="General">
                  <c:v>2.7</c:v>
                </c:pt>
                <c:pt idx="28" formatCode="General">
                  <c:v>2.8</c:v>
                </c:pt>
                <c:pt idx="29" formatCode="General">
                  <c:v>2.9</c:v>
                </c:pt>
                <c:pt idx="30" formatCode="General">
                  <c:v>3</c:v>
                </c:pt>
                <c:pt idx="31" formatCode="General">
                  <c:v>3.1</c:v>
                </c:pt>
                <c:pt idx="32" formatCode="General">
                  <c:v>3.2</c:v>
                </c:pt>
                <c:pt idx="33" formatCode="General">
                  <c:v>3.3</c:v>
                </c:pt>
                <c:pt idx="34" formatCode="General">
                  <c:v>3.4</c:v>
                </c:pt>
                <c:pt idx="35" formatCode="General">
                  <c:v>3.5</c:v>
                </c:pt>
                <c:pt idx="36" formatCode="General">
                  <c:v>3.6</c:v>
                </c:pt>
                <c:pt idx="37" formatCode="General">
                  <c:v>3.7</c:v>
                </c:pt>
                <c:pt idx="38" formatCode="General">
                  <c:v>3.8</c:v>
                </c:pt>
                <c:pt idx="39" formatCode="General">
                  <c:v>3.9</c:v>
                </c:pt>
                <c:pt idx="40" formatCode="General">
                  <c:v>4</c:v>
                </c:pt>
                <c:pt idx="41" formatCode="General">
                  <c:v>4.0999999999999996</c:v>
                </c:pt>
                <c:pt idx="42" formatCode="General">
                  <c:v>4.2</c:v>
                </c:pt>
                <c:pt idx="43" formatCode="General">
                  <c:v>4.3</c:v>
                </c:pt>
                <c:pt idx="44" formatCode="General">
                  <c:v>4.4000000000000004</c:v>
                </c:pt>
                <c:pt idx="45" formatCode="General">
                  <c:v>4.5</c:v>
                </c:pt>
                <c:pt idx="46" formatCode="General">
                  <c:v>4.5999999999999996</c:v>
                </c:pt>
                <c:pt idx="47" formatCode="General">
                  <c:v>4.7</c:v>
                </c:pt>
                <c:pt idx="48" formatCode="General">
                  <c:v>4.8</c:v>
                </c:pt>
                <c:pt idx="49" formatCode="General">
                  <c:v>4.9000000000000004</c:v>
                </c:pt>
                <c:pt idx="50" formatCode="General">
                  <c:v>5</c:v>
                </c:pt>
                <c:pt idx="51" formatCode="General">
                  <c:v>5.0999999999999996</c:v>
                </c:pt>
                <c:pt idx="52" formatCode="General">
                  <c:v>5.2</c:v>
                </c:pt>
                <c:pt idx="53" formatCode="General">
                  <c:v>5.3</c:v>
                </c:pt>
                <c:pt idx="54" formatCode="General">
                  <c:v>5.4</c:v>
                </c:pt>
                <c:pt idx="55" formatCode="General">
                  <c:v>5.5</c:v>
                </c:pt>
                <c:pt idx="56" formatCode="General">
                  <c:v>5.6</c:v>
                </c:pt>
                <c:pt idx="57" formatCode="General">
                  <c:v>5.7</c:v>
                </c:pt>
                <c:pt idx="58" formatCode="General">
                  <c:v>5.8</c:v>
                </c:pt>
                <c:pt idx="59" formatCode="General">
                  <c:v>5.9</c:v>
                </c:pt>
                <c:pt idx="60" formatCode="General">
                  <c:v>6</c:v>
                </c:pt>
                <c:pt idx="61" formatCode="General">
                  <c:v>6.1</c:v>
                </c:pt>
                <c:pt idx="62" formatCode="General">
                  <c:v>6.2</c:v>
                </c:pt>
                <c:pt idx="63" formatCode="General">
                  <c:v>6.3</c:v>
                </c:pt>
                <c:pt idx="64" formatCode="General">
                  <c:v>6.4</c:v>
                </c:pt>
                <c:pt idx="65" formatCode="General">
                  <c:v>6.5</c:v>
                </c:pt>
                <c:pt idx="66" formatCode="General">
                  <c:v>6.6</c:v>
                </c:pt>
                <c:pt idx="67" formatCode="General">
                  <c:v>6.7</c:v>
                </c:pt>
                <c:pt idx="68" formatCode="General">
                  <c:v>6.8</c:v>
                </c:pt>
                <c:pt idx="69" formatCode="General">
                  <c:v>6.9</c:v>
                </c:pt>
                <c:pt idx="70" formatCode="General">
                  <c:v>7</c:v>
                </c:pt>
                <c:pt idx="71" formatCode="General">
                  <c:v>7.1</c:v>
                </c:pt>
                <c:pt idx="72" formatCode="General">
                  <c:v>7.2</c:v>
                </c:pt>
                <c:pt idx="73" formatCode="General">
                  <c:v>7.3</c:v>
                </c:pt>
                <c:pt idx="74" formatCode="General">
                  <c:v>7.4</c:v>
                </c:pt>
                <c:pt idx="75" formatCode="General">
                  <c:v>7.5</c:v>
                </c:pt>
                <c:pt idx="76" formatCode="General">
                  <c:v>7.6</c:v>
                </c:pt>
                <c:pt idx="77" formatCode="General">
                  <c:v>7.7</c:v>
                </c:pt>
                <c:pt idx="78" formatCode="General">
                  <c:v>7.8</c:v>
                </c:pt>
                <c:pt idx="79" formatCode="General">
                  <c:v>7.9</c:v>
                </c:pt>
                <c:pt idx="80" formatCode="General">
                  <c:v>8</c:v>
                </c:pt>
                <c:pt idx="81" formatCode="General">
                  <c:v>8.1</c:v>
                </c:pt>
                <c:pt idx="82" formatCode="General">
                  <c:v>8.1999999999999993</c:v>
                </c:pt>
                <c:pt idx="83" formatCode="General">
                  <c:v>8.3000000000000007</c:v>
                </c:pt>
                <c:pt idx="84" formatCode="General">
                  <c:v>8.4</c:v>
                </c:pt>
                <c:pt idx="85" formatCode="General">
                  <c:v>8.5</c:v>
                </c:pt>
                <c:pt idx="86" formatCode="General">
                  <c:v>8.6</c:v>
                </c:pt>
                <c:pt idx="87" formatCode="General">
                  <c:v>8.6999999999999993</c:v>
                </c:pt>
                <c:pt idx="88" formatCode="General">
                  <c:v>8.8000000000000007</c:v>
                </c:pt>
                <c:pt idx="89" formatCode="General">
                  <c:v>8.9</c:v>
                </c:pt>
                <c:pt idx="90" formatCode="General">
                  <c:v>9</c:v>
                </c:pt>
                <c:pt idx="91" formatCode="General">
                  <c:v>9.1</c:v>
                </c:pt>
                <c:pt idx="92" formatCode="General">
                  <c:v>9.1999999999999993</c:v>
                </c:pt>
                <c:pt idx="93" formatCode="General">
                  <c:v>9.3000000000000007</c:v>
                </c:pt>
                <c:pt idx="94" formatCode="General">
                  <c:v>9.4</c:v>
                </c:pt>
                <c:pt idx="95" formatCode="General">
                  <c:v>9.5</c:v>
                </c:pt>
                <c:pt idx="96" formatCode="General">
                  <c:v>9.6</c:v>
                </c:pt>
                <c:pt idx="97" formatCode="General">
                  <c:v>9.6999999999999993</c:v>
                </c:pt>
                <c:pt idx="98" formatCode="General">
                  <c:v>9.8000000000000007</c:v>
                </c:pt>
                <c:pt idx="99" formatCode="General">
                  <c:v>9.9</c:v>
                </c:pt>
                <c:pt idx="100" formatCode="General">
                  <c:v>10</c:v>
                </c:pt>
                <c:pt idx="101" formatCode="General">
                  <c:v>10.1</c:v>
                </c:pt>
                <c:pt idx="102" formatCode="General">
                  <c:v>10.199999999999999</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c:v>
                </c:pt>
                <c:pt idx="110" formatCode="General">
                  <c:v>11</c:v>
                </c:pt>
                <c:pt idx="111" formatCode="General">
                  <c:v>11.1</c:v>
                </c:pt>
                <c:pt idx="112" formatCode="General">
                  <c:v>11.2</c:v>
                </c:pt>
                <c:pt idx="113" formatCode="General">
                  <c:v>11.3</c:v>
                </c:pt>
                <c:pt idx="114" formatCode="General">
                  <c:v>11.4</c:v>
                </c:pt>
                <c:pt idx="115" formatCode="General">
                  <c:v>11.5</c:v>
                </c:pt>
                <c:pt idx="116" formatCode="General">
                  <c:v>11.6</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numCache>
            </c:numRef>
          </c:xVal>
          <c:yVal>
            <c:numRef>
              <c:f>Sheet1!$B$2:$B$152</c:f>
              <c:numCache>
                <c:formatCode>0.00E+00</c:formatCode>
                <c:ptCount val="151"/>
                <c:pt idx="0">
                  <c:v>298.14999999999998</c:v>
                </c:pt>
                <c:pt idx="1">
                  <c:v>298.75799999999998</c:v>
                </c:pt>
                <c:pt idx="2">
                  <c:v>299.39299999999997</c:v>
                </c:pt>
                <c:pt idx="3">
                  <c:v>300.012</c:v>
                </c:pt>
                <c:pt idx="4">
                  <c:v>300.613</c:v>
                </c:pt>
                <c:pt idx="5">
                  <c:v>301.19299999999998</c:v>
                </c:pt>
                <c:pt idx="6">
                  <c:v>301.74799999999999</c:v>
                </c:pt>
                <c:pt idx="7">
                  <c:v>302.27499999999998</c:v>
                </c:pt>
                <c:pt idx="8">
                  <c:v>302.77</c:v>
                </c:pt>
                <c:pt idx="9" formatCode="General">
                  <c:v>303.23200000000003</c:v>
                </c:pt>
                <c:pt idx="10" formatCode="General">
                  <c:v>303.66199999999998</c:v>
                </c:pt>
                <c:pt idx="11" formatCode="General">
                  <c:v>304.05900000000003</c:v>
                </c:pt>
                <c:pt idx="12" formatCode="General">
                  <c:v>304.42500000000001</c:v>
                </c:pt>
                <c:pt idx="13" formatCode="General">
                  <c:v>304.762</c:v>
                </c:pt>
                <c:pt idx="14" formatCode="General">
                  <c:v>305.06900000000002</c:v>
                </c:pt>
                <c:pt idx="15" formatCode="General">
                  <c:v>305.351</c:v>
                </c:pt>
                <c:pt idx="16" formatCode="General">
                  <c:v>305.608</c:v>
                </c:pt>
                <c:pt idx="17" formatCode="General">
                  <c:v>305.84199999999998</c:v>
                </c:pt>
                <c:pt idx="18" formatCode="General">
                  <c:v>306.05599999999998</c:v>
                </c:pt>
                <c:pt idx="19" formatCode="General">
                  <c:v>306.25</c:v>
                </c:pt>
                <c:pt idx="20" formatCode="General">
                  <c:v>306.42599999999999</c:v>
                </c:pt>
                <c:pt idx="21" formatCode="General">
                  <c:v>306.58699999999999</c:v>
                </c:pt>
                <c:pt idx="22" formatCode="General">
                  <c:v>306.73200000000003</c:v>
                </c:pt>
                <c:pt idx="23" formatCode="General">
                  <c:v>306.86500000000001</c:v>
                </c:pt>
                <c:pt idx="24" formatCode="General">
                  <c:v>306.98500000000001</c:v>
                </c:pt>
                <c:pt idx="25" formatCode="General">
                  <c:v>307.09300000000002</c:v>
                </c:pt>
                <c:pt idx="26" formatCode="General">
                  <c:v>307.19200000000001</c:v>
                </c:pt>
                <c:pt idx="27" formatCode="General">
                  <c:v>307.28199999999998</c:v>
                </c:pt>
                <c:pt idx="28" formatCode="General">
                  <c:v>307.363</c:v>
                </c:pt>
                <c:pt idx="29" formatCode="General">
                  <c:v>307.43700000000001</c:v>
                </c:pt>
                <c:pt idx="30" formatCode="General">
                  <c:v>307.50400000000002</c:v>
                </c:pt>
                <c:pt idx="31" formatCode="General">
                  <c:v>307.56400000000002</c:v>
                </c:pt>
                <c:pt idx="32" formatCode="General">
                  <c:v>307.61900000000003</c:v>
                </c:pt>
                <c:pt idx="33" formatCode="General">
                  <c:v>307.66899999999998</c:v>
                </c:pt>
                <c:pt idx="34" formatCode="General">
                  <c:v>307.714</c:v>
                </c:pt>
                <c:pt idx="35" formatCode="General">
                  <c:v>307.755</c:v>
                </c:pt>
                <c:pt idx="36" formatCode="General">
                  <c:v>307.79199999999997</c:v>
                </c:pt>
                <c:pt idx="37" formatCode="General">
                  <c:v>307.82600000000002</c:v>
                </c:pt>
                <c:pt idx="38" formatCode="General">
                  <c:v>307.85599999999999</c:v>
                </c:pt>
                <c:pt idx="39" formatCode="General">
                  <c:v>307.88400000000001</c:v>
                </c:pt>
                <c:pt idx="40" formatCode="General">
                  <c:v>307.90899999999999</c:v>
                </c:pt>
                <c:pt idx="41" formatCode="General">
                  <c:v>307.93099999999998</c:v>
                </c:pt>
                <c:pt idx="42" formatCode="General">
                  <c:v>307.952</c:v>
                </c:pt>
                <c:pt idx="43" formatCode="General">
                  <c:v>307.97000000000003</c:v>
                </c:pt>
                <c:pt idx="44" formatCode="General">
                  <c:v>307.98700000000002</c:v>
                </c:pt>
                <c:pt idx="45" formatCode="General">
                  <c:v>308.00200000000001</c:v>
                </c:pt>
                <c:pt idx="46" formatCode="General">
                  <c:v>308.01600000000002</c:v>
                </c:pt>
                <c:pt idx="47" formatCode="General">
                  <c:v>308.029</c:v>
                </c:pt>
                <c:pt idx="48" formatCode="General">
                  <c:v>308.04000000000002</c:v>
                </c:pt>
                <c:pt idx="49" formatCode="General">
                  <c:v>308.05099999999999</c:v>
                </c:pt>
                <c:pt idx="50" formatCode="General">
                  <c:v>308.06</c:v>
                </c:pt>
                <c:pt idx="51" formatCode="General">
                  <c:v>308.06799999999998</c:v>
                </c:pt>
                <c:pt idx="52" formatCode="General">
                  <c:v>308.07600000000002</c:v>
                </c:pt>
                <c:pt idx="53" formatCode="General">
                  <c:v>308.08300000000003</c:v>
                </c:pt>
                <c:pt idx="54" formatCode="General">
                  <c:v>308.089</c:v>
                </c:pt>
                <c:pt idx="55" formatCode="General">
                  <c:v>308.09500000000003</c:v>
                </c:pt>
                <c:pt idx="56" formatCode="General">
                  <c:v>308.10000000000002</c:v>
                </c:pt>
                <c:pt idx="57" formatCode="General">
                  <c:v>308.10500000000002</c:v>
                </c:pt>
                <c:pt idx="58" formatCode="General">
                  <c:v>308.10899999999998</c:v>
                </c:pt>
                <c:pt idx="59" formatCode="General">
                  <c:v>308.113</c:v>
                </c:pt>
                <c:pt idx="60" formatCode="General">
                  <c:v>308.11599999999999</c:v>
                </c:pt>
                <c:pt idx="61" formatCode="General">
                  <c:v>308.11900000000003</c:v>
                </c:pt>
                <c:pt idx="62" formatCode="General">
                  <c:v>308.12200000000001</c:v>
                </c:pt>
                <c:pt idx="63" formatCode="General">
                  <c:v>308.125</c:v>
                </c:pt>
                <c:pt idx="64" formatCode="General">
                  <c:v>308.12700000000001</c:v>
                </c:pt>
                <c:pt idx="65" formatCode="General">
                  <c:v>308.12900000000002</c:v>
                </c:pt>
                <c:pt idx="66" formatCode="General">
                  <c:v>308.13099999999997</c:v>
                </c:pt>
                <c:pt idx="67" formatCode="General">
                  <c:v>308.13299999999998</c:v>
                </c:pt>
                <c:pt idx="68" formatCode="General">
                  <c:v>308.13499999999999</c:v>
                </c:pt>
                <c:pt idx="69" formatCode="General">
                  <c:v>308.13600000000002</c:v>
                </c:pt>
                <c:pt idx="70" formatCode="General">
                  <c:v>308.137</c:v>
                </c:pt>
                <c:pt idx="71" formatCode="General">
                  <c:v>308.13900000000001</c:v>
                </c:pt>
                <c:pt idx="72" formatCode="General">
                  <c:v>308.14</c:v>
                </c:pt>
                <c:pt idx="73" formatCode="General">
                  <c:v>308.14100000000002</c:v>
                </c:pt>
                <c:pt idx="74" formatCode="General">
                  <c:v>308.142</c:v>
                </c:pt>
                <c:pt idx="75" formatCode="General">
                  <c:v>308.142</c:v>
                </c:pt>
                <c:pt idx="76" formatCode="General">
                  <c:v>308.14299999999997</c:v>
                </c:pt>
                <c:pt idx="77" formatCode="General">
                  <c:v>308.14400000000001</c:v>
                </c:pt>
                <c:pt idx="78" formatCode="General">
                  <c:v>308.14400000000001</c:v>
                </c:pt>
                <c:pt idx="79" formatCode="General">
                  <c:v>308.14499999999998</c:v>
                </c:pt>
                <c:pt idx="80" formatCode="General">
                  <c:v>308.14499999999998</c:v>
                </c:pt>
                <c:pt idx="81" formatCode="General">
                  <c:v>308.14600000000002</c:v>
                </c:pt>
                <c:pt idx="82" formatCode="General">
                  <c:v>308.14600000000002</c:v>
                </c:pt>
                <c:pt idx="83" formatCode="General">
                  <c:v>308.14699999999999</c:v>
                </c:pt>
                <c:pt idx="84" formatCode="General">
                  <c:v>308.14699999999999</c:v>
                </c:pt>
                <c:pt idx="85" formatCode="General">
                  <c:v>308.14699999999999</c:v>
                </c:pt>
                <c:pt idx="86" formatCode="General">
                  <c:v>308.14699999999999</c:v>
                </c:pt>
                <c:pt idx="87" formatCode="General">
                  <c:v>308.14800000000002</c:v>
                </c:pt>
                <c:pt idx="88" formatCode="General">
                  <c:v>308.14800000000002</c:v>
                </c:pt>
                <c:pt idx="89" formatCode="General">
                  <c:v>308.14800000000002</c:v>
                </c:pt>
                <c:pt idx="90" formatCode="General">
                  <c:v>308.14800000000002</c:v>
                </c:pt>
                <c:pt idx="91" formatCode="General">
                  <c:v>308.14800000000002</c:v>
                </c:pt>
                <c:pt idx="92" formatCode="General">
                  <c:v>308.149</c:v>
                </c:pt>
                <c:pt idx="93" formatCode="General">
                  <c:v>308.149</c:v>
                </c:pt>
                <c:pt idx="94" formatCode="General">
                  <c:v>308.149</c:v>
                </c:pt>
                <c:pt idx="95" formatCode="General">
                  <c:v>308.149</c:v>
                </c:pt>
                <c:pt idx="96" formatCode="General">
                  <c:v>308.149</c:v>
                </c:pt>
                <c:pt idx="97" formatCode="General">
                  <c:v>308.149</c:v>
                </c:pt>
                <c:pt idx="98" formatCode="General">
                  <c:v>308.149</c:v>
                </c:pt>
                <c:pt idx="99" formatCode="General">
                  <c:v>308.149</c:v>
                </c:pt>
                <c:pt idx="100" formatCode="General">
                  <c:v>308.149</c:v>
                </c:pt>
                <c:pt idx="101" formatCode="General">
                  <c:v>308.149</c:v>
                </c:pt>
                <c:pt idx="102" formatCode="General">
                  <c:v>308.149</c:v>
                </c:pt>
                <c:pt idx="103" formatCode="General">
                  <c:v>308.14999999999998</c:v>
                </c:pt>
                <c:pt idx="104" formatCode="General">
                  <c:v>308.14999999999998</c:v>
                </c:pt>
                <c:pt idx="105" formatCode="General">
                  <c:v>308.14999999999998</c:v>
                </c:pt>
                <c:pt idx="106" formatCode="General">
                  <c:v>308.14999999999998</c:v>
                </c:pt>
                <c:pt idx="107" formatCode="General">
                  <c:v>308.14999999999998</c:v>
                </c:pt>
                <c:pt idx="108" formatCode="General">
                  <c:v>308.14999999999998</c:v>
                </c:pt>
                <c:pt idx="109" formatCode="General">
                  <c:v>308.14999999999998</c:v>
                </c:pt>
                <c:pt idx="110" formatCode="General">
                  <c:v>308.14999999999998</c:v>
                </c:pt>
                <c:pt idx="111" formatCode="General">
                  <c:v>308.14999999999998</c:v>
                </c:pt>
                <c:pt idx="112" formatCode="General">
                  <c:v>308.14999999999998</c:v>
                </c:pt>
                <c:pt idx="113" formatCode="General">
                  <c:v>308.14999999999998</c:v>
                </c:pt>
                <c:pt idx="114" formatCode="General">
                  <c:v>308.14999999999998</c:v>
                </c:pt>
                <c:pt idx="115" formatCode="General">
                  <c:v>308.14999999999998</c:v>
                </c:pt>
                <c:pt idx="116" formatCode="General">
                  <c:v>308.14999999999998</c:v>
                </c:pt>
                <c:pt idx="117" formatCode="General">
                  <c:v>308.14999999999998</c:v>
                </c:pt>
                <c:pt idx="118" formatCode="General">
                  <c:v>308.14999999999998</c:v>
                </c:pt>
                <c:pt idx="119" formatCode="General">
                  <c:v>308.14999999999998</c:v>
                </c:pt>
                <c:pt idx="120" formatCode="General">
                  <c:v>308.14999999999998</c:v>
                </c:pt>
                <c:pt idx="121" formatCode="General">
                  <c:v>308.14999999999998</c:v>
                </c:pt>
                <c:pt idx="122" formatCode="General">
                  <c:v>308.14999999999998</c:v>
                </c:pt>
                <c:pt idx="123" formatCode="General">
                  <c:v>308.14999999999998</c:v>
                </c:pt>
                <c:pt idx="124" formatCode="General">
                  <c:v>308.14999999999998</c:v>
                </c:pt>
                <c:pt idx="125" formatCode="General">
                  <c:v>308.14999999999998</c:v>
                </c:pt>
                <c:pt idx="126" formatCode="General">
                  <c:v>308.14999999999998</c:v>
                </c:pt>
                <c:pt idx="127" formatCode="General">
                  <c:v>308.14999999999998</c:v>
                </c:pt>
                <c:pt idx="128" formatCode="General">
                  <c:v>308.14999999999998</c:v>
                </c:pt>
                <c:pt idx="129" formatCode="General">
                  <c:v>308.14999999999998</c:v>
                </c:pt>
                <c:pt idx="130" formatCode="General">
                  <c:v>308.14999999999998</c:v>
                </c:pt>
                <c:pt idx="131" formatCode="General">
                  <c:v>308.14999999999998</c:v>
                </c:pt>
                <c:pt idx="132" formatCode="General">
                  <c:v>308.14999999999998</c:v>
                </c:pt>
                <c:pt idx="133" formatCode="General">
                  <c:v>308.14999999999998</c:v>
                </c:pt>
                <c:pt idx="134" formatCode="General">
                  <c:v>308.14999999999998</c:v>
                </c:pt>
                <c:pt idx="135" formatCode="General">
                  <c:v>308.14999999999998</c:v>
                </c:pt>
                <c:pt idx="136" formatCode="General">
                  <c:v>308.14999999999998</c:v>
                </c:pt>
                <c:pt idx="137" formatCode="General">
                  <c:v>308.14999999999998</c:v>
                </c:pt>
                <c:pt idx="138" formatCode="General">
                  <c:v>308.14999999999998</c:v>
                </c:pt>
                <c:pt idx="139" formatCode="General">
                  <c:v>308.14999999999998</c:v>
                </c:pt>
                <c:pt idx="140" formatCode="General">
                  <c:v>308.14999999999998</c:v>
                </c:pt>
                <c:pt idx="141" formatCode="General">
                  <c:v>308.14999999999998</c:v>
                </c:pt>
                <c:pt idx="142" formatCode="General">
                  <c:v>308.14999999999998</c:v>
                </c:pt>
                <c:pt idx="143" formatCode="General">
                  <c:v>308.14999999999998</c:v>
                </c:pt>
                <c:pt idx="144" formatCode="General">
                  <c:v>308.14999999999998</c:v>
                </c:pt>
                <c:pt idx="145" formatCode="General">
                  <c:v>308.14999999999998</c:v>
                </c:pt>
                <c:pt idx="146" formatCode="General">
                  <c:v>308.14999999999998</c:v>
                </c:pt>
                <c:pt idx="147" formatCode="General">
                  <c:v>308.14999999999998</c:v>
                </c:pt>
                <c:pt idx="148" formatCode="General">
                  <c:v>308.14999999999998</c:v>
                </c:pt>
                <c:pt idx="149" formatCode="General">
                  <c:v>308.14999999999998</c:v>
                </c:pt>
                <c:pt idx="150" formatCode="General">
                  <c:v>308.14999999999998</c:v>
                </c:pt>
              </c:numCache>
            </c:numRef>
          </c:yVal>
          <c:smooth val="1"/>
          <c:extLst>
            <c:ext xmlns:c16="http://schemas.microsoft.com/office/drawing/2014/chart" uri="{C3380CC4-5D6E-409C-BE32-E72D297353CC}">
              <c16:uniqueId val="{00000000-E8D0-4C40-8915-62A0D7FDB227}"/>
            </c:ext>
          </c:extLst>
        </c:ser>
        <c:ser>
          <c:idx val="1"/>
          <c:order val="1"/>
          <c:tx>
            <c:strRef>
              <c:f>Sheet1!$C$1</c:f>
              <c:strCache>
                <c:ptCount val="1"/>
                <c:pt idx="0">
                  <c:v>Polyester Fibre</c:v>
                </c:pt>
              </c:strCache>
            </c:strRef>
          </c:tx>
          <c:spPr>
            <a:ln>
              <a:prstDash val="dash"/>
            </a:ln>
          </c:spPr>
          <c:marker>
            <c:symbol val="none"/>
          </c:marker>
          <c:xVal>
            <c:numRef>
              <c:f>Sheet1!$A$2:$A$152</c:f>
              <c:numCache>
                <c:formatCode>0.00E+00</c:formatCode>
                <c:ptCount val="151"/>
                <c:pt idx="0" formatCode="General">
                  <c:v>0</c:v>
                </c:pt>
                <c:pt idx="1">
                  <c:v>0.1</c:v>
                </c:pt>
                <c:pt idx="2">
                  <c:v>0.2</c:v>
                </c:pt>
                <c:pt idx="3">
                  <c:v>0.3</c:v>
                </c:pt>
                <c:pt idx="4">
                  <c:v>0.4</c:v>
                </c:pt>
                <c:pt idx="5">
                  <c:v>0.5</c:v>
                </c:pt>
                <c:pt idx="6">
                  <c:v>0.6</c:v>
                </c:pt>
                <c:pt idx="7">
                  <c:v>0.7</c:v>
                </c:pt>
                <c:pt idx="8">
                  <c:v>0.8</c:v>
                </c:pt>
                <c:pt idx="9">
                  <c:v>0.9</c:v>
                </c:pt>
                <c:pt idx="10" formatCode="General">
                  <c:v>1</c:v>
                </c:pt>
                <c:pt idx="11" formatCode="General">
                  <c:v>1.1000000000000001</c:v>
                </c:pt>
                <c:pt idx="12" formatCode="General">
                  <c:v>1.2</c:v>
                </c:pt>
                <c:pt idx="13" formatCode="General">
                  <c:v>1.3</c:v>
                </c:pt>
                <c:pt idx="14" formatCode="General">
                  <c:v>1.4</c:v>
                </c:pt>
                <c:pt idx="15" formatCode="General">
                  <c:v>1.5</c:v>
                </c:pt>
                <c:pt idx="16" formatCode="General">
                  <c:v>1.6</c:v>
                </c:pt>
                <c:pt idx="17" formatCode="General">
                  <c:v>1.7</c:v>
                </c:pt>
                <c:pt idx="18" formatCode="General">
                  <c:v>1.8</c:v>
                </c:pt>
                <c:pt idx="19" formatCode="General">
                  <c:v>1.9</c:v>
                </c:pt>
                <c:pt idx="20" formatCode="General">
                  <c:v>2</c:v>
                </c:pt>
                <c:pt idx="21" formatCode="General">
                  <c:v>2.1</c:v>
                </c:pt>
                <c:pt idx="22" formatCode="General">
                  <c:v>2.2000000000000002</c:v>
                </c:pt>
                <c:pt idx="23" formatCode="General">
                  <c:v>2.2999999999999998</c:v>
                </c:pt>
                <c:pt idx="24" formatCode="General">
                  <c:v>2.4</c:v>
                </c:pt>
                <c:pt idx="25" formatCode="General">
                  <c:v>2.5</c:v>
                </c:pt>
                <c:pt idx="26" formatCode="General">
                  <c:v>2.6</c:v>
                </c:pt>
                <c:pt idx="27" formatCode="General">
                  <c:v>2.7</c:v>
                </c:pt>
                <c:pt idx="28" formatCode="General">
                  <c:v>2.8</c:v>
                </c:pt>
                <c:pt idx="29" formatCode="General">
                  <c:v>2.9</c:v>
                </c:pt>
                <c:pt idx="30" formatCode="General">
                  <c:v>3</c:v>
                </c:pt>
                <c:pt idx="31" formatCode="General">
                  <c:v>3.1</c:v>
                </c:pt>
                <c:pt idx="32" formatCode="General">
                  <c:v>3.2</c:v>
                </c:pt>
                <c:pt idx="33" formatCode="General">
                  <c:v>3.3</c:v>
                </c:pt>
                <c:pt idx="34" formatCode="General">
                  <c:v>3.4</c:v>
                </c:pt>
                <c:pt idx="35" formatCode="General">
                  <c:v>3.5</c:v>
                </c:pt>
                <c:pt idx="36" formatCode="General">
                  <c:v>3.6</c:v>
                </c:pt>
                <c:pt idx="37" formatCode="General">
                  <c:v>3.7</c:v>
                </c:pt>
                <c:pt idx="38" formatCode="General">
                  <c:v>3.8</c:v>
                </c:pt>
                <c:pt idx="39" formatCode="General">
                  <c:v>3.9</c:v>
                </c:pt>
                <c:pt idx="40" formatCode="General">
                  <c:v>4</c:v>
                </c:pt>
                <c:pt idx="41" formatCode="General">
                  <c:v>4.0999999999999996</c:v>
                </c:pt>
                <c:pt idx="42" formatCode="General">
                  <c:v>4.2</c:v>
                </c:pt>
                <c:pt idx="43" formatCode="General">
                  <c:v>4.3</c:v>
                </c:pt>
                <c:pt idx="44" formatCode="General">
                  <c:v>4.4000000000000004</c:v>
                </c:pt>
                <c:pt idx="45" formatCode="General">
                  <c:v>4.5</c:v>
                </c:pt>
                <c:pt idx="46" formatCode="General">
                  <c:v>4.5999999999999996</c:v>
                </c:pt>
                <c:pt idx="47" formatCode="General">
                  <c:v>4.7</c:v>
                </c:pt>
                <c:pt idx="48" formatCode="General">
                  <c:v>4.8</c:v>
                </c:pt>
                <c:pt idx="49" formatCode="General">
                  <c:v>4.9000000000000004</c:v>
                </c:pt>
                <c:pt idx="50" formatCode="General">
                  <c:v>5</c:v>
                </c:pt>
                <c:pt idx="51" formatCode="General">
                  <c:v>5.0999999999999996</c:v>
                </c:pt>
                <c:pt idx="52" formatCode="General">
                  <c:v>5.2</c:v>
                </c:pt>
                <c:pt idx="53" formatCode="General">
                  <c:v>5.3</c:v>
                </c:pt>
                <c:pt idx="54" formatCode="General">
                  <c:v>5.4</c:v>
                </c:pt>
                <c:pt idx="55" formatCode="General">
                  <c:v>5.5</c:v>
                </c:pt>
                <c:pt idx="56" formatCode="General">
                  <c:v>5.6</c:v>
                </c:pt>
                <c:pt idx="57" formatCode="General">
                  <c:v>5.7</c:v>
                </c:pt>
                <c:pt idx="58" formatCode="General">
                  <c:v>5.8</c:v>
                </c:pt>
                <c:pt idx="59" formatCode="General">
                  <c:v>5.9</c:v>
                </c:pt>
                <c:pt idx="60" formatCode="General">
                  <c:v>6</c:v>
                </c:pt>
                <c:pt idx="61" formatCode="General">
                  <c:v>6.1</c:v>
                </c:pt>
                <c:pt idx="62" formatCode="General">
                  <c:v>6.2</c:v>
                </c:pt>
                <c:pt idx="63" formatCode="General">
                  <c:v>6.3</c:v>
                </c:pt>
                <c:pt idx="64" formatCode="General">
                  <c:v>6.4</c:v>
                </c:pt>
                <c:pt idx="65" formatCode="General">
                  <c:v>6.5</c:v>
                </c:pt>
                <c:pt idx="66" formatCode="General">
                  <c:v>6.6</c:v>
                </c:pt>
                <c:pt idx="67" formatCode="General">
                  <c:v>6.7</c:v>
                </c:pt>
                <c:pt idx="68" formatCode="General">
                  <c:v>6.8</c:v>
                </c:pt>
                <c:pt idx="69" formatCode="General">
                  <c:v>6.9</c:v>
                </c:pt>
                <c:pt idx="70" formatCode="General">
                  <c:v>7</c:v>
                </c:pt>
                <c:pt idx="71" formatCode="General">
                  <c:v>7.1</c:v>
                </c:pt>
                <c:pt idx="72" formatCode="General">
                  <c:v>7.2</c:v>
                </c:pt>
                <c:pt idx="73" formatCode="General">
                  <c:v>7.3</c:v>
                </c:pt>
                <c:pt idx="74" formatCode="General">
                  <c:v>7.4</c:v>
                </c:pt>
                <c:pt idx="75" formatCode="General">
                  <c:v>7.5</c:v>
                </c:pt>
                <c:pt idx="76" formatCode="General">
                  <c:v>7.6</c:v>
                </c:pt>
                <c:pt idx="77" formatCode="General">
                  <c:v>7.7</c:v>
                </c:pt>
                <c:pt idx="78" formatCode="General">
                  <c:v>7.8</c:v>
                </c:pt>
                <c:pt idx="79" formatCode="General">
                  <c:v>7.9</c:v>
                </c:pt>
                <c:pt idx="80" formatCode="General">
                  <c:v>8</c:v>
                </c:pt>
                <c:pt idx="81" formatCode="General">
                  <c:v>8.1</c:v>
                </c:pt>
                <c:pt idx="82" formatCode="General">
                  <c:v>8.1999999999999993</c:v>
                </c:pt>
                <c:pt idx="83" formatCode="General">
                  <c:v>8.3000000000000007</c:v>
                </c:pt>
                <c:pt idx="84" formatCode="General">
                  <c:v>8.4</c:v>
                </c:pt>
                <c:pt idx="85" formatCode="General">
                  <c:v>8.5</c:v>
                </c:pt>
                <c:pt idx="86" formatCode="General">
                  <c:v>8.6</c:v>
                </c:pt>
                <c:pt idx="87" formatCode="General">
                  <c:v>8.6999999999999993</c:v>
                </c:pt>
                <c:pt idx="88" formatCode="General">
                  <c:v>8.8000000000000007</c:v>
                </c:pt>
                <c:pt idx="89" formatCode="General">
                  <c:v>8.9</c:v>
                </c:pt>
                <c:pt idx="90" formatCode="General">
                  <c:v>9</c:v>
                </c:pt>
                <c:pt idx="91" formatCode="General">
                  <c:v>9.1</c:v>
                </c:pt>
                <c:pt idx="92" formatCode="General">
                  <c:v>9.1999999999999993</c:v>
                </c:pt>
                <c:pt idx="93" formatCode="General">
                  <c:v>9.3000000000000007</c:v>
                </c:pt>
                <c:pt idx="94" formatCode="General">
                  <c:v>9.4</c:v>
                </c:pt>
                <c:pt idx="95" formatCode="General">
                  <c:v>9.5</c:v>
                </c:pt>
                <c:pt idx="96" formatCode="General">
                  <c:v>9.6</c:v>
                </c:pt>
                <c:pt idx="97" formatCode="General">
                  <c:v>9.6999999999999993</c:v>
                </c:pt>
                <c:pt idx="98" formatCode="General">
                  <c:v>9.8000000000000007</c:v>
                </c:pt>
                <c:pt idx="99" formatCode="General">
                  <c:v>9.9</c:v>
                </c:pt>
                <c:pt idx="100" formatCode="General">
                  <c:v>10</c:v>
                </c:pt>
                <c:pt idx="101" formatCode="General">
                  <c:v>10.1</c:v>
                </c:pt>
                <c:pt idx="102" formatCode="General">
                  <c:v>10.199999999999999</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c:v>
                </c:pt>
                <c:pt idx="110" formatCode="General">
                  <c:v>11</c:v>
                </c:pt>
                <c:pt idx="111" formatCode="General">
                  <c:v>11.1</c:v>
                </c:pt>
                <c:pt idx="112" formatCode="General">
                  <c:v>11.2</c:v>
                </c:pt>
                <c:pt idx="113" formatCode="General">
                  <c:v>11.3</c:v>
                </c:pt>
                <c:pt idx="114" formatCode="General">
                  <c:v>11.4</c:v>
                </c:pt>
                <c:pt idx="115" formatCode="General">
                  <c:v>11.5</c:v>
                </c:pt>
                <c:pt idx="116" formatCode="General">
                  <c:v>11.6</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numCache>
            </c:numRef>
          </c:xVal>
          <c:yVal>
            <c:numRef>
              <c:f>Sheet1!$C$2:$C$152</c:f>
              <c:numCache>
                <c:formatCode>0.00E+00</c:formatCode>
                <c:ptCount val="151"/>
                <c:pt idx="0">
                  <c:v>298.14999999999998</c:v>
                </c:pt>
                <c:pt idx="1">
                  <c:v>300.82799999999997</c:v>
                </c:pt>
                <c:pt idx="2">
                  <c:v>301.67700000000002</c:v>
                </c:pt>
                <c:pt idx="3">
                  <c:v>302.334</c:v>
                </c:pt>
                <c:pt idx="4">
                  <c:v>302.90499999999997</c:v>
                </c:pt>
                <c:pt idx="5">
                  <c:v>303.41300000000001</c:v>
                </c:pt>
                <c:pt idx="6">
                  <c:v>303.86900000000003</c:v>
                </c:pt>
                <c:pt idx="7">
                  <c:v>304.27999999999997</c:v>
                </c:pt>
                <c:pt idx="8">
                  <c:v>304.64999999999998</c:v>
                </c:pt>
                <c:pt idx="9" formatCode="General">
                  <c:v>304.98500000000001</c:v>
                </c:pt>
                <c:pt idx="10" formatCode="General">
                  <c:v>305.286</c:v>
                </c:pt>
                <c:pt idx="11" formatCode="General">
                  <c:v>305.55900000000003</c:v>
                </c:pt>
                <c:pt idx="12" formatCode="General">
                  <c:v>305.80500000000001</c:v>
                </c:pt>
                <c:pt idx="13" formatCode="General">
                  <c:v>306.02699999999999</c:v>
                </c:pt>
                <c:pt idx="14" formatCode="General">
                  <c:v>306.22899999999998</c:v>
                </c:pt>
                <c:pt idx="15" formatCode="General">
                  <c:v>306.411</c:v>
                </c:pt>
                <c:pt idx="16" formatCode="General">
                  <c:v>306.57499999999999</c:v>
                </c:pt>
                <c:pt idx="17" formatCode="General">
                  <c:v>306.72399999999999</c:v>
                </c:pt>
                <c:pt idx="18" formatCode="General">
                  <c:v>306.85899999999998</c:v>
                </c:pt>
                <c:pt idx="19" formatCode="General">
                  <c:v>306.98099999999999</c:v>
                </c:pt>
                <c:pt idx="20" formatCode="General">
                  <c:v>307.09199999999998</c:v>
                </c:pt>
                <c:pt idx="21" formatCode="General">
                  <c:v>307.19200000000001</c:v>
                </c:pt>
                <c:pt idx="22" formatCode="General">
                  <c:v>307.28199999999998</c:v>
                </c:pt>
                <c:pt idx="23" formatCode="General">
                  <c:v>307.36399999999998</c:v>
                </c:pt>
                <c:pt idx="24" formatCode="General">
                  <c:v>307.43799999999999</c:v>
                </c:pt>
                <c:pt idx="25" formatCode="General">
                  <c:v>307.50599999999997</c:v>
                </c:pt>
                <c:pt idx="26" formatCode="General">
                  <c:v>307.56599999999997</c:v>
                </c:pt>
                <c:pt idx="27" formatCode="General">
                  <c:v>307.62200000000001</c:v>
                </c:pt>
                <c:pt idx="28" formatCode="General">
                  <c:v>307.67099999999999</c:v>
                </c:pt>
                <c:pt idx="29" formatCode="General">
                  <c:v>307.71699999999998</c:v>
                </c:pt>
                <c:pt idx="30" formatCode="General">
                  <c:v>307.75799999999998</c:v>
                </c:pt>
                <c:pt idx="31" formatCode="General">
                  <c:v>307.79500000000002</c:v>
                </c:pt>
                <c:pt idx="32" formatCode="General">
                  <c:v>307.82799999999997</c:v>
                </c:pt>
                <c:pt idx="33" formatCode="General">
                  <c:v>307.85899999999998</c:v>
                </c:pt>
                <c:pt idx="34" formatCode="General">
                  <c:v>307.88600000000002</c:v>
                </c:pt>
                <c:pt idx="35" formatCode="General">
                  <c:v>307.911</c:v>
                </c:pt>
                <c:pt idx="36" formatCode="General">
                  <c:v>307.93400000000003</c:v>
                </c:pt>
                <c:pt idx="37" formatCode="General">
                  <c:v>307.95400000000001</c:v>
                </c:pt>
                <c:pt idx="38" formatCode="General">
                  <c:v>307.97300000000001</c:v>
                </c:pt>
                <c:pt idx="39" formatCode="General">
                  <c:v>307.98899999999998</c:v>
                </c:pt>
                <c:pt idx="40" formatCode="General">
                  <c:v>308.00400000000002</c:v>
                </c:pt>
                <c:pt idx="41" formatCode="General">
                  <c:v>308.01799999999997</c:v>
                </c:pt>
                <c:pt idx="42" formatCode="General">
                  <c:v>308.03100000000001</c:v>
                </c:pt>
                <c:pt idx="43" formatCode="General">
                  <c:v>308.04199999999997</c:v>
                </c:pt>
                <c:pt idx="44" formatCode="General">
                  <c:v>308.05200000000002</c:v>
                </c:pt>
                <c:pt idx="45" formatCode="General">
                  <c:v>308.06099999999998</c:v>
                </c:pt>
                <c:pt idx="46" formatCode="General">
                  <c:v>308.07</c:v>
                </c:pt>
                <c:pt idx="47" formatCode="General">
                  <c:v>308.077</c:v>
                </c:pt>
                <c:pt idx="48" formatCode="General">
                  <c:v>308.084</c:v>
                </c:pt>
                <c:pt idx="49" formatCode="General">
                  <c:v>308.08999999999997</c:v>
                </c:pt>
                <c:pt idx="50" formatCode="General">
                  <c:v>308.096</c:v>
                </c:pt>
                <c:pt idx="51" formatCode="General">
                  <c:v>308.101</c:v>
                </c:pt>
                <c:pt idx="52" formatCode="General">
                  <c:v>308.10599999999999</c:v>
                </c:pt>
                <c:pt idx="53" formatCode="General">
                  <c:v>308.11</c:v>
                </c:pt>
                <c:pt idx="54" formatCode="General">
                  <c:v>308.11399999999998</c:v>
                </c:pt>
                <c:pt idx="55" formatCode="General">
                  <c:v>308.11700000000002</c:v>
                </c:pt>
                <c:pt idx="56" formatCode="General">
                  <c:v>308.12</c:v>
                </c:pt>
                <c:pt idx="57" formatCode="General">
                  <c:v>308.12299999999999</c:v>
                </c:pt>
                <c:pt idx="58" formatCode="General">
                  <c:v>308.12599999999998</c:v>
                </c:pt>
                <c:pt idx="59" formatCode="General">
                  <c:v>308.12799999999999</c:v>
                </c:pt>
                <c:pt idx="60" formatCode="General">
                  <c:v>308.13</c:v>
                </c:pt>
                <c:pt idx="61" formatCode="General">
                  <c:v>308.13200000000001</c:v>
                </c:pt>
                <c:pt idx="62" formatCode="General">
                  <c:v>308.13400000000001</c:v>
                </c:pt>
                <c:pt idx="63" formatCode="General">
                  <c:v>308.13499999999999</c:v>
                </c:pt>
                <c:pt idx="64" formatCode="General">
                  <c:v>308.137</c:v>
                </c:pt>
                <c:pt idx="65" formatCode="General">
                  <c:v>308.13799999999998</c:v>
                </c:pt>
                <c:pt idx="66" formatCode="General">
                  <c:v>308.13900000000001</c:v>
                </c:pt>
                <c:pt idx="67" formatCode="General">
                  <c:v>308.14</c:v>
                </c:pt>
                <c:pt idx="68" formatCode="General">
                  <c:v>308.14100000000002</c:v>
                </c:pt>
                <c:pt idx="69" formatCode="General">
                  <c:v>308.142</c:v>
                </c:pt>
                <c:pt idx="70" formatCode="General">
                  <c:v>308.14299999999997</c:v>
                </c:pt>
                <c:pt idx="71" formatCode="General">
                  <c:v>308.14299999999997</c:v>
                </c:pt>
                <c:pt idx="72" formatCode="General">
                  <c:v>308.14400000000001</c:v>
                </c:pt>
                <c:pt idx="73" formatCode="General">
                  <c:v>308.14400000000001</c:v>
                </c:pt>
                <c:pt idx="74" formatCode="General">
                  <c:v>308.14499999999998</c:v>
                </c:pt>
                <c:pt idx="75" formatCode="General">
                  <c:v>308.14499999999998</c:v>
                </c:pt>
                <c:pt idx="76" formatCode="General">
                  <c:v>308.14600000000002</c:v>
                </c:pt>
                <c:pt idx="77" formatCode="General">
                  <c:v>308.14600000000002</c:v>
                </c:pt>
                <c:pt idx="78" formatCode="General">
                  <c:v>308.14699999999999</c:v>
                </c:pt>
                <c:pt idx="79" formatCode="General">
                  <c:v>308.14699999999999</c:v>
                </c:pt>
                <c:pt idx="80" formatCode="General">
                  <c:v>308.14699999999999</c:v>
                </c:pt>
                <c:pt idx="81" formatCode="General">
                  <c:v>308.14699999999999</c:v>
                </c:pt>
                <c:pt idx="82" formatCode="General">
                  <c:v>308.14800000000002</c:v>
                </c:pt>
                <c:pt idx="83" formatCode="General">
                  <c:v>308.14800000000002</c:v>
                </c:pt>
                <c:pt idx="84" formatCode="General">
                  <c:v>308.14800000000002</c:v>
                </c:pt>
                <c:pt idx="85" formatCode="General">
                  <c:v>308.14800000000002</c:v>
                </c:pt>
                <c:pt idx="86" formatCode="General">
                  <c:v>308.14800000000002</c:v>
                </c:pt>
                <c:pt idx="87" formatCode="General">
                  <c:v>308.149</c:v>
                </c:pt>
                <c:pt idx="88" formatCode="General">
                  <c:v>308.149</c:v>
                </c:pt>
                <c:pt idx="89" formatCode="General">
                  <c:v>308.149</c:v>
                </c:pt>
                <c:pt idx="90" formatCode="General">
                  <c:v>308.149</c:v>
                </c:pt>
                <c:pt idx="91" formatCode="General">
                  <c:v>308.149</c:v>
                </c:pt>
                <c:pt idx="92" formatCode="General">
                  <c:v>308.149</c:v>
                </c:pt>
                <c:pt idx="93" formatCode="General">
                  <c:v>308.149</c:v>
                </c:pt>
                <c:pt idx="94" formatCode="General">
                  <c:v>308.149</c:v>
                </c:pt>
                <c:pt idx="95" formatCode="General">
                  <c:v>308.149</c:v>
                </c:pt>
                <c:pt idx="96" formatCode="General">
                  <c:v>308.149</c:v>
                </c:pt>
                <c:pt idx="97" formatCode="General">
                  <c:v>308.149</c:v>
                </c:pt>
                <c:pt idx="98" formatCode="General">
                  <c:v>308.14999999999998</c:v>
                </c:pt>
                <c:pt idx="99" formatCode="General">
                  <c:v>308.14999999999998</c:v>
                </c:pt>
                <c:pt idx="100" formatCode="General">
                  <c:v>308.14999999999998</c:v>
                </c:pt>
                <c:pt idx="101" formatCode="General">
                  <c:v>308.14999999999998</c:v>
                </c:pt>
                <c:pt idx="102" formatCode="General">
                  <c:v>308.14999999999998</c:v>
                </c:pt>
                <c:pt idx="103" formatCode="General">
                  <c:v>308.14999999999998</c:v>
                </c:pt>
                <c:pt idx="104" formatCode="General">
                  <c:v>308.14999999999998</c:v>
                </c:pt>
                <c:pt idx="105" formatCode="General">
                  <c:v>308.14999999999998</c:v>
                </c:pt>
                <c:pt idx="106" formatCode="General">
                  <c:v>308.14999999999998</c:v>
                </c:pt>
                <c:pt idx="107" formatCode="General">
                  <c:v>308.14999999999998</c:v>
                </c:pt>
                <c:pt idx="108" formatCode="General">
                  <c:v>308.14999999999998</c:v>
                </c:pt>
                <c:pt idx="109" formatCode="General">
                  <c:v>308.14999999999998</c:v>
                </c:pt>
                <c:pt idx="110" formatCode="General">
                  <c:v>308.14999999999998</c:v>
                </c:pt>
                <c:pt idx="111" formatCode="General">
                  <c:v>308.14999999999998</c:v>
                </c:pt>
                <c:pt idx="112" formatCode="General">
                  <c:v>308.14999999999998</c:v>
                </c:pt>
                <c:pt idx="113" formatCode="General">
                  <c:v>308.14999999999998</c:v>
                </c:pt>
                <c:pt idx="114" formatCode="General">
                  <c:v>308.14999999999998</c:v>
                </c:pt>
                <c:pt idx="115" formatCode="General">
                  <c:v>308.14999999999998</c:v>
                </c:pt>
                <c:pt idx="116" formatCode="General">
                  <c:v>308.14999999999998</c:v>
                </c:pt>
                <c:pt idx="117" formatCode="General">
                  <c:v>308.14999999999998</c:v>
                </c:pt>
                <c:pt idx="118" formatCode="General">
                  <c:v>308.14999999999998</c:v>
                </c:pt>
                <c:pt idx="119" formatCode="General">
                  <c:v>308.14999999999998</c:v>
                </c:pt>
                <c:pt idx="120" formatCode="General">
                  <c:v>308.14999999999998</c:v>
                </c:pt>
                <c:pt idx="121" formatCode="General">
                  <c:v>308.14999999999998</c:v>
                </c:pt>
                <c:pt idx="122" formatCode="General">
                  <c:v>308.14999999999998</c:v>
                </c:pt>
                <c:pt idx="123" formatCode="General">
                  <c:v>308.14999999999998</c:v>
                </c:pt>
                <c:pt idx="124" formatCode="General">
                  <c:v>308.14999999999998</c:v>
                </c:pt>
                <c:pt idx="125" formatCode="General">
                  <c:v>308.14999999999998</c:v>
                </c:pt>
                <c:pt idx="126" formatCode="General">
                  <c:v>308.14999999999998</c:v>
                </c:pt>
                <c:pt idx="127" formatCode="General">
                  <c:v>308.14999999999998</c:v>
                </c:pt>
                <c:pt idx="128" formatCode="General">
                  <c:v>308.14999999999998</c:v>
                </c:pt>
                <c:pt idx="129" formatCode="General">
                  <c:v>308.14999999999998</c:v>
                </c:pt>
                <c:pt idx="130" formatCode="General">
                  <c:v>308.14999999999998</c:v>
                </c:pt>
                <c:pt idx="131" formatCode="General">
                  <c:v>308.14999999999998</c:v>
                </c:pt>
                <c:pt idx="132" formatCode="General">
                  <c:v>308.14999999999998</c:v>
                </c:pt>
                <c:pt idx="133" formatCode="General">
                  <c:v>308.14999999999998</c:v>
                </c:pt>
                <c:pt idx="134" formatCode="General">
                  <c:v>308.14999999999998</c:v>
                </c:pt>
                <c:pt idx="135" formatCode="General">
                  <c:v>308.14999999999998</c:v>
                </c:pt>
                <c:pt idx="136" formatCode="General">
                  <c:v>308.14999999999998</c:v>
                </c:pt>
                <c:pt idx="137" formatCode="General">
                  <c:v>308.14999999999998</c:v>
                </c:pt>
                <c:pt idx="138" formatCode="General">
                  <c:v>308.14999999999998</c:v>
                </c:pt>
                <c:pt idx="139" formatCode="General">
                  <c:v>308.14999999999998</c:v>
                </c:pt>
                <c:pt idx="140" formatCode="General">
                  <c:v>308.14999999999998</c:v>
                </c:pt>
                <c:pt idx="141" formatCode="General">
                  <c:v>308.14999999999998</c:v>
                </c:pt>
                <c:pt idx="142" formatCode="General">
                  <c:v>308.14999999999998</c:v>
                </c:pt>
                <c:pt idx="143" formatCode="General">
                  <c:v>308.14999999999998</c:v>
                </c:pt>
                <c:pt idx="144" formatCode="General">
                  <c:v>308.14999999999998</c:v>
                </c:pt>
                <c:pt idx="145" formatCode="General">
                  <c:v>308.14999999999998</c:v>
                </c:pt>
                <c:pt idx="146" formatCode="General">
                  <c:v>308.14999999999998</c:v>
                </c:pt>
                <c:pt idx="147" formatCode="General">
                  <c:v>308.14999999999998</c:v>
                </c:pt>
                <c:pt idx="148" formatCode="General">
                  <c:v>308.14999999999998</c:v>
                </c:pt>
                <c:pt idx="149" formatCode="General">
                  <c:v>308.14999999999998</c:v>
                </c:pt>
                <c:pt idx="150" formatCode="General">
                  <c:v>308.14999999999998</c:v>
                </c:pt>
              </c:numCache>
            </c:numRef>
          </c:yVal>
          <c:smooth val="1"/>
          <c:extLst>
            <c:ext xmlns:c16="http://schemas.microsoft.com/office/drawing/2014/chart" uri="{C3380CC4-5D6E-409C-BE32-E72D297353CC}">
              <c16:uniqueId val="{00000001-E8D0-4C40-8915-62A0D7FDB227}"/>
            </c:ext>
          </c:extLst>
        </c:ser>
        <c:dLbls>
          <c:showLegendKey val="0"/>
          <c:showVal val="0"/>
          <c:showCatName val="0"/>
          <c:showSerName val="0"/>
          <c:showPercent val="0"/>
          <c:showBubbleSize val="0"/>
        </c:dLbls>
        <c:axId val="354919552"/>
        <c:axId val="354921472"/>
      </c:scatterChart>
      <c:valAx>
        <c:axId val="354919552"/>
        <c:scaling>
          <c:orientation val="minMax"/>
          <c:max val="10"/>
          <c:min val="0"/>
        </c:scaling>
        <c:delete val="0"/>
        <c:axPos val="b"/>
        <c:title>
          <c:tx>
            <c:rich>
              <a:bodyPr/>
              <a:lstStyle/>
              <a:p>
                <a:pPr>
                  <a:defRPr/>
                </a:pPr>
                <a:r>
                  <a:rPr lang="en-GB" sz="1200">
                    <a:latin typeface="Times New Roman" panose="02020603050405020304" pitchFamily="18" charset="0"/>
                    <a:cs typeface="Times New Roman" panose="02020603050405020304" pitchFamily="18" charset="0"/>
                  </a:rPr>
                  <a:t>Time (sec)</a:t>
                </a:r>
              </a:p>
            </c:rich>
          </c:tx>
          <c:overlay val="0"/>
        </c:title>
        <c:numFmt formatCode="General"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921472"/>
        <c:crosses val="autoZero"/>
        <c:crossBetween val="midCat"/>
      </c:valAx>
      <c:valAx>
        <c:axId val="354921472"/>
        <c:scaling>
          <c:orientation val="minMax"/>
          <c:max val="308.15000000000003"/>
          <c:min val="298.15000000000003"/>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Temperature</a:t>
                </a:r>
                <a:r>
                  <a:rPr lang="en-GB" sz="1200" baseline="0">
                    <a:latin typeface="Times New Roman" panose="02020603050405020304" pitchFamily="18" charset="0"/>
                    <a:cs typeface="Times New Roman" panose="02020603050405020304" pitchFamily="18" charset="0"/>
                  </a:rPr>
                  <a:t> (K)</a:t>
                </a:r>
                <a:endParaRPr lang="en-GB" sz="1200">
                  <a:latin typeface="Times New Roman" panose="02020603050405020304" pitchFamily="18" charset="0"/>
                  <a:cs typeface="Times New Roman" panose="02020603050405020304" pitchFamily="18" charset="0"/>
                </a:endParaRPr>
              </a:p>
            </c:rich>
          </c:tx>
          <c:overlay val="0"/>
        </c:title>
        <c:numFmt formatCode="0.00E+00" sourceLinked="1"/>
        <c:majorTickMark val="out"/>
        <c:minorTickMark val="none"/>
        <c:tickLblPos val="nextTo"/>
        <c:spPr>
          <a:ln w="19050">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354919552"/>
        <c:crosses val="autoZero"/>
        <c:crossBetween val="midCat"/>
        <c:majorUnit val="2"/>
      </c:valAx>
    </c:plotArea>
    <c:legend>
      <c:legendPos val="t"/>
      <c:overlay val="0"/>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w="19050">
      <a:solidFill>
        <a:schemeClr val="tx1"/>
      </a:solid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30.png"/></Relationships>
</file>

<file path=word/drawings/drawing1.xml><?xml version="1.0" encoding="utf-8"?>
<c:userShapes xmlns:c="http://schemas.openxmlformats.org/drawingml/2006/chart">
  <cdr:relSizeAnchor xmlns:cdr="http://schemas.openxmlformats.org/drawingml/2006/chartDrawing">
    <cdr:from>
      <cdr:x>0.52327</cdr:x>
      <cdr:y>0.2445</cdr:y>
    </cdr:from>
    <cdr:to>
      <cdr:x>0.90339</cdr:x>
      <cdr:y>0.72403</cdr:y>
    </cdr:to>
    <cdr:pic>
      <cdr:nvPicPr>
        <cdr:cNvPr id="2" name="Picture 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840990" y="917575"/>
          <a:ext cx="2063750" cy="179959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11888-701D-4A93-9D64-CD23FA94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8202</Words>
  <Characters>4675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Siddiqui</dc:creator>
  <cp:lastModifiedBy>Danmei Sun</cp:lastModifiedBy>
  <cp:revision>3</cp:revision>
  <cp:lastPrinted>2017-06-03T16:21:00Z</cp:lastPrinted>
  <dcterms:created xsi:type="dcterms:W3CDTF">2017-06-05T00:09:00Z</dcterms:created>
  <dcterms:modified xsi:type="dcterms:W3CDTF">2018-08-10T10:21:00Z</dcterms:modified>
</cp:coreProperties>
</file>